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107252" w14:textId="3556B9A6" w:rsidR="258EE9A6" w:rsidRPr="000D6D02" w:rsidRDefault="258EE9A6" w:rsidP="00D81BEA">
      <w:pPr>
        <w:pStyle w:val="Titel"/>
        <w:jc w:val="both"/>
        <w:rPr>
          <w:rFonts w:eastAsia="Calibri"/>
          <w:b/>
          <w:bCs/>
          <w:sz w:val="96"/>
          <w:szCs w:val="96"/>
        </w:rPr>
      </w:pPr>
      <w:r w:rsidRPr="000D6D02">
        <w:rPr>
          <w:rFonts w:eastAsia="Calibri"/>
          <w:b/>
          <w:bCs/>
          <w:sz w:val="96"/>
          <w:szCs w:val="96"/>
        </w:rPr>
        <w:t>Bike Sharing Prediction Nuremberg</w:t>
      </w:r>
    </w:p>
    <w:p w14:paraId="48C669FD" w14:textId="5EA85799" w:rsidR="004B19F9" w:rsidRPr="00E80C9B" w:rsidRDefault="258EE9A6" w:rsidP="00E80C9B">
      <w:pPr>
        <w:pStyle w:val="Untertitel"/>
        <w:jc w:val="both"/>
        <w:rPr>
          <w:b/>
          <w:bCs/>
          <w:sz w:val="24"/>
          <w:szCs w:val="24"/>
        </w:rPr>
      </w:pPr>
      <w:r w:rsidRPr="00E80C9B">
        <w:rPr>
          <w:rFonts w:eastAsia="Calibri"/>
          <w:b/>
          <w:bCs/>
          <w:sz w:val="32"/>
          <w:szCs w:val="32"/>
        </w:rPr>
        <w:t>Programming Data Science</w:t>
      </w:r>
      <w:r w:rsidR="00E80C9B">
        <w:rPr>
          <w:rFonts w:eastAsia="Calibri"/>
          <w:b/>
          <w:bCs/>
          <w:sz w:val="32"/>
          <w:szCs w:val="32"/>
        </w:rPr>
        <w:t xml:space="preserve"> (Phil</w:t>
      </w:r>
      <w:r w:rsidR="007779A9">
        <w:rPr>
          <w:rFonts w:eastAsia="Calibri"/>
          <w:b/>
          <w:bCs/>
          <w:sz w:val="32"/>
          <w:szCs w:val="32"/>
        </w:rPr>
        <w:t xml:space="preserve">ipp </w:t>
      </w:r>
      <w:proofErr w:type="spellStart"/>
      <w:r w:rsidR="007779A9">
        <w:rPr>
          <w:rFonts w:eastAsia="Calibri"/>
          <w:b/>
          <w:bCs/>
          <w:sz w:val="32"/>
          <w:szCs w:val="32"/>
        </w:rPr>
        <w:t>Kienscherf</w:t>
      </w:r>
      <w:proofErr w:type="spellEnd"/>
      <w:r w:rsidR="007779A9">
        <w:rPr>
          <w:rFonts w:eastAsia="Calibri"/>
          <w:b/>
          <w:bCs/>
          <w:sz w:val="32"/>
          <w:szCs w:val="32"/>
        </w:rPr>
        <w:t>)</w:t>
      </w:r>
    </w:p>
    <w:p w14:paraId="69F5E4BA" w14:textId="416B6155" w:rsidR="00E80C9B" w:rsidRPr="00E80C9B" w:rsidRDefault="00E80C9B" w:rsidP="00E80C9B">
      <w:pPr>
        <w:autoSpaceDE w:val="0"/>
        <w:autoSpaceDN w:val="0"/>
        <w:adjustRightInd w:val="0"/>
        <w:spacing w:after="0" w:line="240" w:lineRule="auto"/>
        <w:jc w:val="center"/>
        <w:rPr>
          <w:rFonts w:ascii="Times New Roman" w:hAnsi="Times New Roman" w:cs="Times New Roman"/>
          <w:b/>
          <w:bCs/>
          <w:sz w:val="26"/>
          <w:szCs w:val="26"/>
          <w:lang w:val="en-GB"/>
        </w:rPr>
      </w:pPr>
      <w:r w:rsidRPr="00E80C9B">
        <w:rPr>
          <w:rFonts w:ascii="Times New Roman" w:hAnsi="Times New Roman" w:cs="Times New Roman"/>
          <w:b/>
          <w:bCs/>
          <w:sz w:val="26"/>
          <w:szCs w:val="26"/>
          <w:lang w:val="en-GB"/>
        </w:rPr>
        <w:t>University of Cologne</w:t>
      </w:r>
    </w:p>
    <w:p w14:paraId="320E9EE9" w14:textId="343AF447" w:rsidR="004B19F9" w:rsidRDefault="00E80C9B" w:rsidP="00E80C9B">
      <w:pPr>
        <w:jc w:val="center"/>
        <w:rPr>
          <w:rFonts w:ascii="Times New Roman" w:hAnsi="Times New Roman" w:cs="Times New Roman"/>
          <w:b/>
          <w:bCs/>
          <w:sz w:val="26"/>
          <w:szCs w:val="26"/>
          <w:lang w:val="en-GB"/>
        </w:rPr>
      </w:pPr>
      <w:r w:rsidRPr="00E80C9B">
        <w:rPr>
          <w:rFonts w:ascii="Times New Roman" w:hAnsi="Times New Roman" w:cs="Times New Roman"/>
          <w:b/>
          <w:bCs/>
          <w:sz w:val="26"/>
          <w:szCs w:val="26"/>
          <w:lang w:val="en-GB"/>
        </w:rPr>
        <w:t>Faculty of Management, Economics and Social Sciences</w:t>
      </w:r>
    </w:p>
    <w:p w14:paraId="1C252923" w14:textId="343AF447" w:rsidR="00817FD6" w:rsidRPr="00E80C9B" w:rsidRDefault="00817FD6" w:rsidP="00E80C9B">
      <w:pPr>
        <w:jc w:val="center"/>
        <w:rPr>
          <w:b/>
          <w:bCs/>
          <w:lang w:val="en-GB"/>
        </w:rPr>
      </w:pPr>
      <w:r w:rsidRPr="00817FD6">
        <w:rPr>
          <w:b/>
          <w:bCs/>
          <w:lang w:val="en-GB"/>
        </w:rPr>
        <w:t>Chair for Information Systems for Sustainable Society</w:t>
      </w:r>
    </w:p>
    <w:p w14:paraId="0ACBDE94" w14:textId="1DA94604" w:rsidR="004B19F9" w:rsidRDefault="004B19F9" w:rsidP="00D81BEA">
      <w:pPr>
        <w:jc w:val="both"/>
        <w:rPr>
          <w:b/>
          <w:bCs/>
        </w:rPr>
      </w:pPr>
    </w:p>
    <w:p w14:paraId="43F3DDA0" w14:textId="5A387D08" w:rsidR="004B19F9" w:rsidRDefault="004B19F9" w:rsidP="00D81BEA">
      <w:pPr>
        <w:jc w:val="both"/>
        <w:rPr>
          <w:b/>
          <w:bCs/>
        </w:rPr>
      </w:pPr>
    </w:p>
    <w:p w14:paraId="14088DFF" w14:textId="77777777" w:rsidR="00CA5BBE" w:rsidRDefault="00CA5BBE" w:rsidP="00D81BEA">
      <w:pPr>
        <w:jc w:val="both"/>
        <w:rPr>
          <w:b/>
          <w:bCs/>
        </w:rPr>
      </w:pPr>
    </w:p>
    <w:p w14:paraId="4C439CDE" w14:textId="77777777" w:rsidR="00CA5BBE" w:rsidRDefault="00CA5BBE" w:rsidP="00D81BEA">
      <w:pPr>
        <w:jc w:val="both"/>
        <w:rPr>
          <w:b/>
          <w:bCs/>
        </w:rPr>
      </w:pPr>
    </w:p>
    <w:p w14:paraId="01739C26" w14:textId="77777777" w:rsidR="00CA5BBE" w:rsidRDefault="00CA5BBE" w:rsidP="00D81BEA">
      <w:pPr>
        <w:jc w:val="both"/>
        <w:rPr>
          <w:b/>
          <w:bCs/>
        </w:rPr>
      </w:pPr>
    </w:p>
    <w:p w14:paraId="0CC73391" w14:textId="77777777" w:rsidR="00CA5BBE" w:rsidRDefault="00CA5BBE" w:rsidP="00D81BEA">
      <w:pPr>
        <w:jc w:val="both"/>
        <w:rPr>
          <w:b/>
          <w:bCs/>
        </w:rPr>
      </w:pPr>
    </w:p>
    <w:p w14:paraId="3A219D64" w14:textId="77777777" w:rsidR="00CA5BBE" w:rsidRDefault="00CA5BBE" w:rsidP="00D81BEA">
      <w:pPr>
        <w:jc w:val="both"/>
        <w:rPr>
          <w:b/>
          <w:bCs/>
        </w:rPr>
      </w:pPr>
    </w:p>
    <w:p w14:paraId="2D331273" w14:textId="1339371A" w:rsidR="00CA5BBE" w:rsidRDefault="00CA5BBE" w:rsidP="00D81BEA">
      <w:pPr>
        <w:jc w:val="both"/>
        <w:rPr>
          <w:b/>
          <w:bCs/>
        </w:rPr>
      </w:pPr>
    </w:p>
    <w:p w14:paraId="0717B6FB" w14:textId="6415756C" w:rsidR="00E80C9B" w:rsidRDefault="00E80C9B" w:rsidP="00D81BEA">
      <w:pPr>
        <w:jc w:val="both"/>
        <w:rPr>
          <w:b/>
          <w:bCs/>
        </w:rPr>
      </w:pPr>
    </w:p>
    <w:p w14:paraId="5085A3DC" w14:textId="00236DEF" w:rsidR="00E80C9B" w:rsidRDefault="00E80C9B" w:rsidP="00D81BEA">
      <w:pPr>
        <w:jc w:val="both"/>
        <w:rPr>
          <w:b/>
          <w:bCs/>
        </w:rPr>
      </w:pPr>
    </w:p>
    <w:p w14:paraId="48C81F1D" w14:textId="4B5AFF5F" w:rsidR="00E80C9B" w:rsidRDefault="00E80C9B" w:rsidP="00D81BEA">
      <w:pPr>
        <w:jc w:val="both"/>
        <w:rPr>
          <w:b/>
          <w:bCs/>
        </w:rPr>
      </w:pPr>
    </w:p>
    <w:p w14:paraId="0C11BC62" w14:textId="0E0B87C7" w:rsidR="00CA5BBE" w:rsidRDefault="00E56FCB" w:rsidP="00D81BEA">
      <w:pPr>
        <w:jc w:val="both"/>
        <w:rPr>
          <w:b/>
          <w:bCs/>
        </w:rPr>
      </w:pPr>
      <w:r>
        <w:rPr>
          <w:b/>
          <w:bCs/>
        </w:rPr>
        <w:t>Submitted by:</w:t>
      </w:r>
    </w:p>
    <w:p w14:paraId="36BF7ED1" w14:textId="1DB8EFB5" w:rsidR="004B19F9" w:rsidRPr="001720E4" w:rsidRDefault="00681E92" w:rsidP="00D81BEA">
      <w:pPr>
        <w:jc w:val="both"/>
        <w:rPr>
          <w:b/>
          <w:bCs/>
          <w:lang w:val="en-GB"/>
        </w:rPr>
      </w:pPr>
      <w:r w:rsidRPr="004B19F9">
        <w:rPr>
          <w:b/>
          <w:bCs/>
        </w:rPr>
        <w:drawing>
          <wp:anchor distT="0" distB="0" distL="114300" distR="114300" simplePos="0" relativeHeight="251658240" behindDoc="1" locked="0" layoutInCell="1" allowOverlap="1" wp14:anchorId="622D1ACB" wp14:editId="685ECA94">
            <wp:simplePos x="0" y="0"/>
            <wp:positionH relativeFrom="column">
              <wp:posOffset>4415881</wp:posOffset>
            </wp:positionH>
            <wp:positionV relativeFrom="paragraph">
              <wp:posOffset>220197</wp:posOffset>
            </wp:positionV>
            <wp:extent cx="2146935" cy="1091565"/>
            <wp:effectExtent l="0" t="0" r="5715" b="0"/>
            <wp:wrapTight wrapText="bothSides">
              <wp:wrapPolygon edited="0">
                <wp:start x="0" y="0"/>
                <wp:lineTo x="0" y="21110"/>
                <wp:lineTo x="21466" y="21110"/>
                <wp:lineTo x="21466" y="0"/>
                <wp:lineTo x="0" y="0"/>
              </wp:wrapPolygon>
            </wp:wrapTight>
            <wp:docPr id="11" name="Picture 4" descr="M:\Marketing\CD\CD_Logos\UzK_Logo_Quadrat_uniblau\UzK_LogoQuadr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descr="M:\Marketing\CD\CD_Logos\UzK_Logo_Quadrat_uniblau\UzK_LogoQuadra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46935" cy="1091565"/>
                    </a:xfrm>
                    <a:prstGeom prst="rect">
                      <a:avLst/>
                    </a:prstGeom>
                    <a:noFill/>
                  </pic:spPr>
                </pic:pic>
              </a:graphicData>
            </a:graphic>
            <wp14:sizeRelH relativeFrom="margin">
              <wp14:pctWidth>0</wp14:pctWidth>
            </wp14:sizeRelH>
            <wp14:sizeRelV relativeFrom="margin">
              <wp14:pctHeight>0</wp14:pctHeight>
            </wp14:sizeRelV>
          </wp:anchor>
        </w:drawing>
      </w:r>
      <w:r w:rsidR="004B19F9" w:rsidRPr="001720E4">
        <w:rPr>
          <w:b/>
          <w:bCs/>
          <w:lang w:val="en-GB"/>
        </w:rPr>
        <w:t>Max Strohbücker 5960738</w:t>
      </w:r>
    </w:p>
    <w:p w14:paraId="6611C838" w14:textId="0D882794" w:rsidR="004B19F9" w:rsidRPr="001720E4" w:rsidRDefault="004B19F9" w:rsidP="00D81BEA">
      <w:pPr>
        <w:jc w:val="both"/>
        <w:rPr>
          <w:b/>
          <w:bCs/>
          <w:lang w:val="en-GB"/>
        </w:rPr>
      </w:pPr>
      <w:r w:rsidRPr="001720E4">
        <w:rPr>
          <w:b/>
          <w:bCs/>
          <w:lang w:val="en-GB"/>
        </w:rPr>
        <w:t xml:space="preserve">Kevin </w:t>
      </w:r>
      <w:proofErr w:type="spellStart"/>
      <w:r w:rsidRPr="001720E4">
        <w:rPr>
          <w:b/>
          <w:bCs/>
          <w:lang w:val="en-GB"/>
        </w:rPr>
        <w:t>Weiß</w:t>
      </w:r>
      <w:proofErr w:type="spellEnd"/>
      <w:r w:rsidRPr="001720E4">
        <w:rPr>
          <w:b/>
          <w:bCs/>
          <w:lang w:val="en-GB"/>
        </w:rPr>
        <w:t>, 7307130</w:t>
      </w:r>
    </w:p>
    <w:p w14:paraId="18FBC3F3" w14:textId="58552B91" w:rsidR="004B19F9" w:rsidRPr="001720E4" w:rsidRDefault="004B19F9" w:rsidP="00D81BEA">
      <w:pPr>
        <w:jc w:val="both"/>
        <w:rPr>
          <w:b/>
          <w:bCs/>
          <w:lang w:val="en-GB"/>
        </w:rPr>
      </w:pPr>
      <w:r w:rsidRPr="001720E4">
        <w:rPr>
          <w:b/>
          <w:bCs/>
          <w:lang w:val="en-GB"/>
        </w:rPr>
        <w:t>Michael Ulko, 5830648</w:t>
      </w:r>
    </w:p>
    <w:p w14:paraId="17C03564" w14:textId="4C694180" w:rsidR="004B19F9" w:rsidRDefault="004B19F9" w:rsidP="00D81BEA">
      <w:pPr>
        <w:jc w:val="both"/>
        <w:rPr>
          <w:b/>
          <w:bCs/>
        </w:rPr>
      </w:pPr>
      <w:r w:rsidRPr="004B19F9">
        <w:rPr>
          <w:b/>
          <w:bCs/>
        </w:rPr>
        <w:t>Jan Niklas Best, 7349481</w:t>
      </w:r>
    </w:p>
    <w:p w14:paraId="75921E67" w14:textId="4C694180" w:rsidR="00681E92" w:rsidRDefault="00681E92" w:rsidP="00D81BEA">
      <w:pPr>
        <w:jc w:val="both"/>
        <w:rPr>
          <w:b/>
          <w:bCs/>
        </w:rPr>
      </w:pPr>
    </w:p>
    <w:p w14:paraId="4CBD5A16" w14:textId="343AF447" w:rsidR="00681E92" w:rsidRPr="004B19F9" w:rsidRDefault="00681E92" w:rsidP="00D81BEA">
      <w:pPr>
        <w:jc w:val="both"/>
        <w:rPr>
          <w:b/>
          <w:bCs/>
        </w:rPr>
      </w:pPr>
      <w:r>
        <w:rPr>
          <w:b/>
          <w:bCs/>
        </w:rPr>
        <w:t>Date: 10.06.2020</w:t>
      </w:r>
    </w:p>
    <w:p w14:paraId="0D758E17" w14:textId="322749F9" w:rsidR="258EE9A6" w:rsidRPr="000D6D02" w:rsidRDefault="258EE9A6" w:rsidP="00D81BEA">
      <w:pPr>
        <w:jc w:val="both"/>
      </w:pPr>
      <w:r w:rsidRPr="000D6D02">
        <w:br w:type="page"/>
      </w:r>
    </w:p>
    <w:sdt>
      <w:sdtPr>
        <w:rPr>
          <w:rFonts w:asciiTheme="minorHAnsi" w:eastAsiaTheme="minorHAnsi" w:hAnsiTheme="minorHAnsi" w:cstheme="minorBidi"/>
          <w:color w:val="auto"/>
          <w:sz w:val="22"/>
          <w:szCs w:val="22"/>
          <w:lang w:val="en-US" w:eastAsia="en-US"/>
        </w:rPr>
        <w:id w:val="1796784694"/>
        <w:docPartObj>
          <w:docPartGallery w:val="Table of Contents"/>
          <w:docPartUnique/>
        </w:docPartObj>
      </w:sdtPr>
      <w:sdtEndPr>
        <w:rPr>
          <w:b/>
          <w:bCs/>
        </w:rPr>
      </w:sdtEndPr>
      <w:sdtContent>
        <w:p w14:paraId="1E0EEA70" w14:textId="2F94C6CF" w:rsidR="006E3DC0" w:rsidRPr="000D6D02" w:rsidRDefault="00F1099E" w:rsidP="00D81BEA">
          <w:pPr>
            <w:pStyle w:val="Inhaltsverzeichnisberschrift"/>
            <w:jc w:val="both"/>
            <w:rPr>
              <w:lang w:val="en-US"/>
            </w:rPr>
          </w:pPr>
          <w:r w:rsidRPr="000D6D02">
            <w:rPr>
              <w:lang w:val="en-US"/>
            </w:rPr>
            <w:t>Table of content</w:t>
          </w:r>
        </w:p>
        <w:p w14:paraId="2E871494" w14:textId="754FF887" w:rsidR="00FC71C4" w:rsidRDefault="006E3DC0">
          <w:pPr>
            <w:pStyle w:val="Verzeichnis1"/>
            <w:tabs>
              <w:tab w:val="right" w:leader="dot" w:pos="9350"/>
            </w:tabs>
            <w:rPr>
              <w:rFonts w:eastAsiaTheme="minorEastAsia"/>
              <w:noProof/>
              <w:lang w:val="de-DE" w:eastAsia="de-DE"/>
            </w:rPr>
          </w:pPr>
          <w:r w:rsidRPr="000D6D02">
            <w:fldChar w:fldCharType="begin"/>
          </w:r>
          <w:r w:rsidRPr="000D6D02">
            <w:instrText xml:space="preserve"> TOC \o "1-3" \h \z \u </w:instrText>
          </w:r>
          <w:r w:rsidRPr="000D6D02">
            <w:fldChar w:fldCharType="separate"/>
          </w:r>
          <w:hyperlink w:anchor="_Toc42725822" w:history="1">
            <w:r w:rsidR="00FC71C4" w:rsidRPr="00691EE1">
              <w:rPr>
                <w:rStyle w:val="Hyperlink"/>
                <w:noProof/>
              </w:rPr>
              <w:t>List of tables</w:t>
            </w:r>
            <w:r w:rsidR="00FC71C4">
              <w:rPr>
                <w:noProof/>
                <w:webHidden/>
              </w:rPr>
              <w:tab/>
            </w:r>
            <w:r w:rsidR="00FC71C4">
              <w:rPr>
                <w:noProof/>
                <w:webHidden/>
              </w:rPr>
              <w:fldChar w:fldCharType="begin"/>
            </w:r>
            <w:r w:rsidR="00FC71C4">
              <w:rPr>
                <w:noProof/>
                <w:webHidden/>
              </w:rPr>
              <w:instrText xml:space="preserve"> PAGEREF _Toc42725822 \h </w:instrText>
            </w:r>
            <w:r w:rsidR="00FC71C4">
              <w:rPr>
                <w:noProof/>
                <w:webHidden/>
              </w:rPr>
            </w:r>
            <w:r w:rsidR="00FC71C4">
              <w:rPr>
                <w:noProof/>
                <w:webHidden/>
              </w:rPr>
              <w:fldChar w:fldCharType="separate"/>
            </w:r>
            <w:r w:rsidR="00FC71C4">
              <w:rPr>
                <w:noProof/>
                <w:webHidden/>
              </w:rPr>
              <w:t>3</w:t>
            </w:r>
            <w:r w:rsidR="00FC71C4">
              <w:rPr>
                <w:noProof/>
                <w:webHidden/>
              </w:rPr>
              <w:fldChar w:fldCharType="end"/>
            </w:r>
          </w:hyperlink>
        </w:p>
        <w:p w14:paraId="0F2D40D1" w14:textId="6B385639" w:rsidR="00FC71C4" w:rsidRDefault="00FC71C4">
          <w:pPr>
            <w:pStyle w:val="Verzeichnis1"/>
            <w:tabs>
              <w:tab w:val="right" w:leader="dot" w:pos="9350"/>
            </w:tabs>
            <w:rPr>
              <w:rFonts w:eastAsiaTheme="minorEastAsia"/>
              <w:noProof/>
              <w:lang w:val="de-DE" w:eastAsia="de-DE"/>
            </w:rPr>
          </w:pPr>
          <w:hyperlink w:anchor="_Toc42725823" w:history="1">
            <w:r w:rsidRPr="00691EE1">
              <w:rPr>
                <w:rStyle w:val="Hyperlink"/>
                <w:noProof/>
              </w:rPr>
              <w:t>List of figures</w:t>
            </w:r>
            <w:r>
              <w:rPr>
                <w:noProof/>
                <w:webHidden/>
              </w:rPr>
              <w:tab/>
            </w:r>
            <w:r>
              <w:rPr>
                <w:noProof/>
                <w:webHidden/>
              </w:rPr>
              <w:fldChar w:fldCharType="begin"/>
            </w:r>
            <w:r>
              <w:rPr>
                <w:noProof/>
                <w:webHidden/>
              </w:rPr>
              <w:instrText xml:space="preserve"> PAGEREF _Toc42725823 \h </w:instrText>
            </w:r>
            <w:r>
              <w:rPr>
                <w:noProof/>
                <w:webHidden/>
              </w:rPr>
            </w:r>
            <w:r>
              <w:rPr>
                <w:noProof/>
                <w:webHidden/>
              </w:rPr>
              <w:fldChar w:fldCharType="separate"/>
            </w:r>
            <w:r>
              <w:rPr>
                <w:noProof/>
                <w:webHidden/>
              </w:rPr>
              <w:t>4</w:t>
            </w:r>
            <w:r>
              <w:rPr>
                <w:noProof/>
                <w:webHidden/>
              </w:rPr>
              <w:fldChar w:fldCharType="end"/>
            </w:r>
          </w:hyperlink>
        </w:p>
        <w:p w14:paraId="561C5D9A" w14:textId="480387FB" w:rsidR="00FC71C4" w:rsidRDefault="00FC71C4">
          <w:pPr>
            <w:pStyle w:val="Verzeichnis1"/>
            <w:tabs>
              <w:tab w:val="right" w:leader="dot" w:pos="9350"/>
            </w:tabs>
            <w:rPr>
              <w:rFonts w:eastAsiaTheme="minorEastAsia"/>
              <w:noProof/>
              <w:lang w:val="de-DE" w:eastAsia="de-DE"/>
            </w:rPr>
          </w:pPr>
          <w:hyperlink w:anchor="_Toc42725824" w:history="1">
            <w:r w:rsidRPr="00691EE1">
              <w:rPr>
                <w:rStyle w:val="Hyperlink"/>
                <w:noProof/>
              </w:rPr>
              <w:t>Executive Summary</w:t>
            </w:r>
            <w:r>
              <w:rPr>
                <w:noProof/>
                <w:webHidden/>
              </w:rPr>
              <w:tab/>
            </w:r>
            <w:r>
              <w:rPr>
                <w:noProof/>
                <w:webHidden/>
              </w:rPr>
              <w:fldChar w:fldCharType="begin"/>
            </w:r>
            <w:r>
              <w:rPr>
                <w:noProof/>
                <w:webHidden/>
              </w:rPr>
              <w:instrText xml:space="preserve"> PAGEREF _Toc42725824 \h </w:instrText>
            </w:r>
            <w:r>
              <w:rPr>
                <w:noProof/>
                <w:webHidden/>
              </w:rPr>
            </w:r>
            <w:r>
              <w:rPr>
                <w:noProof/>
                <w:webHidden/>
              </w:rPr>
              <w:fldChar w:fldCharType="separate"/>
            </w:r>
            <w:r>
              <w:rPr>
                <w:noProof/>
                <w:webHidden/>
              </w:rPr>
              <w:t>5</w:t>
            </w:r>
            <w:r>
              <w:rPr>
                <w:noProof/>
                <w:webHidden/>
              </w:rPr>
              <w:fldChar w:fldCharType="end"/>
            </w:r>
          </w:hyperlink>
        </w:p>
        <w:p w14:paraId="193FC852" w14:textId="738B752A" w:rsidR="00FC71C4" w:rsidRDefault="00FC71C4">
          <w:pPr>
            <w:pStyle w:val="Verzeichnis1"/>
            <w:tabs>
              <w:tab w:val="right" w:leader="dot" w:pos="9350"/>
            </w:tabs>
            <w:rPr>
              <w:rFonts w:eastAsiaTheme="minorEastAsia"/>
              <w:noProof/>
              <w:lang w:val="de-DE" w:eastAsia="de-DE"/>
            </w:rPr>
          </w:pPr>
          <w:hyperlink w:anchor="_Toc42725825" w:history="1">
            <w:r w:rsidRPr="00691EE1">
              <w:rPr>
                <w:rStyle w:val="Hyperlink"/>
                <w:noProof/>
              </w:rPr>
              <w:t>Problem Description</w:t>
            </w:r>
            <w:r>
              <w:rPr>
                <w:noProof/>
                <w:webHidden/>
              </w:rPr>
              <w:tab/>
            </w:r>
            <w:r>
              <w:rPr>
                <w:noProof/>
                <w:webHidden/>
              </w:rPr>
              <w:fldChar w:fldCharType="begin"/>
            </w:r>
            <w:r>
              <w:rPr>
                <w:noProof/>
                <w:webHidden/>
              </w:rPr>
              <w:instrText xml:space="preserve"> PAGEREF _Toc42725825 \h </w:instrText>
            </w:r>
            <w:r>
              <w:rPr>
                <w:noProof/>
                <w:webHidden/>
              </w:rPr>
            </w:r>
            <w:r>
              <w:rPr>
                <w:noProof/>
                <w:webHidden/>
              </w:rPr>
              <w:fldChar w:fldCharType="separate"/>
            </w:r>
            <w:r>
              <w:rPr>
                <w:noProof/>
                <w:webHidden/>
              </w:rPr>
              <w:t>7</w:t>
            </w:r>
            <w:r>
              <w:rPr>
                <w:noProof/>
                <w:webHidden/>
              </w:rPr>
              <w:fldChar w:fldCharType="end"/>
            </w:r>
          </w:hyperlink>
        </w:p>
        <w:p w14:paraId="3EF4B06E" w14:textId="5237BF47" w:rsidR="00FC71C4" w:rsidRDefault="00FC71C4">
          <w:pPr>
            <w:pStyle w:val="Verzeichnis1"/>
            <w:tabs>
              <w:tab w:val="right" w:leader="dot" w:pos="9350"/>
            </w:tabs>
            <w:rPr>
              <w:rFonts w:eastAsiaTheme="minorEastAsia"/>
              <w:noProof/>
              <w:lang w:val="de-DE" w:eastAsia="de-DE"/>
            </w:rPr>
          </w:pPr>
          <w:hyperlink w:anchor="_Toc42725826" w:history="1">
            <w:r w:rsidRPr="00691EE1">
              <w:rPr>
                <w:rStyle w:val="Hyperlink"/>
                <w:noProof/>
              </w:rPr>
              <w:t>Data Description</w:t>
            </w:r>
            <w:r>
              <w:rPr>
                <w:noProof/>
                <w:webHidden/>
              </w:rPr>
              <w:tab/>
            </w:r>
            <w:r>
              <w:rPr>
                <w:noProof/>
                <w:webHidden/>
              </w:rPr>
              <w:fldChar w:fldCharType="begin"/>
            </w:r>
            <w:r>
              <w:rPr>
                <w:noProof/>
                <w:webHidden/>
              </w:rPr>
              <w:instrText xml:space="preserve"> PAGEREF _Toc42725826 \h </w:instrText>
            </w:r>
            <w:r>
              <w:rPr>
                <w:noProof/>
                <w:webHidden/>
              </w:rPr>
            </w:r>
            <w:r>
              <w:rPr>
                <w:noProof/>
                <w:webHidden/>
              </w:rPr>
              <w:fldChar w:fldCharType="separate"/>
            </w:r>
            <w:r>
              <w:rPr>
                <w:noProof/>
                <w:webHidden/>
              </w:rPr>
              <w:t>8</w:t>
            </w:r>
            <w:r>
              <w:rPr>
                <w:noProof/>
                <w:webHidden/>
              </w:rPr>
              <w:fldChar w:fldCharType="end"/>
            </w:r>
          </w:hyperlink>
        </w:p>
        <w:p w14:paraId="4C21401B" w14:textId="67707EFF" w:rsidR="00FC71C4" w:rsidRDefault="00FC71C4">
          <w:pPr>
            <w:pStyle w:val="Verzeichnis1"/>
            <w:tabs>
              <w:tab w:val="right" w:leader="dot" w:pos="9350"/>
            </w:tabs>
            <w:rPr>
              <w:rFonts w:eastAsiaTheme="minorEastAsia"/>
              <w:noProof/>
              <w:lang w:val="de-DE" w:eastAsia="de-DE"/>
            </w:rPr>
          </w:pPr>
          <w:hyperlink w:anchor="_Toc42725827" w:history="1">
            <w:r w:rsidRPr="00691EE1">
              <w:rPr>
                <w:rStyle w:val="Hyperlink"/>
                <w:noProof/>
              </w:rPr>
              <w:t>Data Preparation</w:t>
            </w:r>
            <w:r>
              <w:rPr>
                <w:noProof/>
                <w:webHidden/>
              </w:rPr>
              <w:tab/>
            </w:r>
            <w:r>
              <w:rPr>
                <w:noProof/>
                <w:webHidden/>
              </w:rPr>
              <w:fldChar w:fldCharType="begin"/>
            </w:r>
            <w:r>
              <w:rPr>
                <w:noProof/>
                <w:webHidden/>
              </w:rPr>
              <w:instrText xml:space="preserve"> PAGEREF _Toc42725827 \h </w:instrText>
            </w:r>
            <w:r>
              <w:rPr>
                <w:noProof/>
                <w:webHidden/>
              </w:rPr>
            </w:r>
            <w:r>
              <w:rPr>
                <w:noProof/>
                <w:webHidden/>
              </w:rPr>
              <w:fldChar w:fldCharType="separate"/>
            </w:r>
            <w:r>
              <w:rPr>
                <w:noProof/>
                <w:webHidden/>
              </w:rPr>
              <w:t>9</w:t>
            </w:r>
            <w:r>
              <w:rPr>
                <w:noProof/>
                <w:webHidden/>
              </w:rPr>
              <w:fldChar w:fldCharType="end"/>
            </w:r>
          </w:hyperlink>
        </w:p>
        <w:p w14:paraId="32A524F9" w14:textId="0B818B03" w:rsidR="00FC71C4" w:rsidRDefault="00FC71C4">
          <w:pPr>
            <w:pStyle w:val="Verzeichnis2"/>
            <w:tabs>
              <w:tab w:val="right" w:leader="dot" w:pos="9350"/>
            </w:tabs>
            <w:rPr>
              <w:rFonts w:eastAsiaTheme="minorEastAsia"/>
              <w:noProof/>
              <w:lang w:val="de-DE" w:eastAsia="de-DE"/>
            </w:rPr>
          </w:pPr>
          <w:hyperlink w:anchor="_Toc42725828" w:history="1">
            <w:r w:rsidRPr="00691EE1">
              <w:rPr>
                <w:rStyle w:val="Hyperlink"/>
                <w:noProof/>
              </w:rPr>
              <w:t>Create initial trip data</w:t>
            </w:r>
            <w:r>
              <w:rPr>
                <w:noProof/>
                <w:webHidden/>
              </w:rPr>
              <w:tab/>
            </w:r>
            <w:r>
              <w:rPr>
                <w:noProof/>
                <w:webHidden/>
              </w:rPr>
              <w:fldChar w:fldCharType="begin"/>
            </w:r>
            <w:r>
              <w:rPr>
                <w:noProof/>
                <w:webHidden/>
              </w:rPr>
              <w:instrText xml:space="preserve"> PAGEREF _Toc42725828 \h </w:instrText>
            </w:r>
            <w:r>
              <w:rPr>
                <w:noProof/>
                <w:webHidden/>
              </w:rPr>
            </w:r>
            <w:r>
              <w:rPr>
                <w:noProof/>
                <w:webHidden/>
              </w:rPr>
              <w:fldChar w:fldCharType="separate"/>
            </w:r>
            <w:r>
              <w:rPr>
                <w:noProof/>
                <w:webHidden/>
              </w:rPr>
              <w:t>9</w:t>
            </w:r>
            <w:r>
              <w:rPr>
                <w:noProof/>
                <w:webHidden/>
              </w:rPr>
              <w:fldChar w:fldCharType="end"/>
            </w:r>
          </w:hyperlink>
        </w:p>
        <w:p w14:paraId="04884425" w14:textId="04A6ED01" w:rsidR="00FC71C4" w:rsidRDefault="00FC71C4">
          <w:pPr>
            <w:pStyle w:val="Verzeichnis2"/>
            <w:tabs>
              <w:tab w:val="right" w:leader="dot" w:pos="9350"/>
            </w:tabs>
            <w:rPr>
              <w:rFonts w:eastAsiaTheme="minorEastAsia"/>
              <w:noProof/>
              <w:lang w:val="de-DE" w:eastAsia="de-DE"/>
            </w:rPr>
          </w:pPr>
          <w:hyperlink w:anchor="_Toc42725829" w:history="1">
            <w:r w:rsidRPr="00691EE1">
              <w:rPr>
                <w:rStyle w:val="Hyperlink"/>
                <w:noProof/>
              </w:rPr>
              <w:t>Creation of Additional Features</w:t>
            </w:r>
            <w:r>
              <w:rPr>
                <w:noProof/>
                <w:webHidden/>
              </w:rPr>
              <w:tab/>
            </w:r>
            <w:r>
              <w:rPr>
                <w:noProof/>
                <w:webHidden/>
              </w:rPr>
              <w:fldChar w:fldCharType="begin"/>
            </w:r>
            <w:r>
              <w:rPr>
                <w:noProof/>
                <w:webHidden/>
              </w:rPr>
              <w:instrText xml:space="preserve"> PAGEREF _Toc42725829 \h </w:instrText>
            </w:r>
            <w:r>
              <w:rPr>
                <w:noProof/>
                <w:webHidden/>
              </w:rPr>
            </w:r>
            <w:r>
              <w:rPr>
                <w:noProof/>
                <w:webHidden/>
              </w:rPr>
              <w:fldChar w:fldCharType="separate"/>
            </w:r>
            <w:r>
              <w:rPr>
                <w:noProof/>
                <w:webHidden/>
              </w:rPr>
              <w:t>10</w:t>
            </w:r>
            <w:r>
              <w:rPr>
                <w:noProof/>
                <w:webHidden/>
              </w:rPr>
              <w:fldChar w:fldCharType="end"/>
            </w:r>
          </w:hyperlink>
        </w:p>
        <w:p w14:paraId="7AAAF131" w14:textId="264D0940" w:rsidR="00FC71C4" w:rsidRDefault="00FC71C4">
          <w:pPr>
            <w:pStyle w:val="Verzeichnis2"/>
            <w:tabs>
              <w:tab w:val="right" w:leader="dot" w:pos="9350"/>
            </w:tabs>
            <w:rPr>
              <w:rFonts w:eastAsiaTheme="minorEastAsia"/>
              <w:noProof/>
              <w:lang w:val="de-DE" w:eastAsia="de-DE"/>
            </w:rPr>
          </w:pPr>
          <w:hyperlink w:anchor="_Toc42725830" w:history="1">
            <w:r w:rsidRPr="00691EE1">
              <w:rPr>
                <w:rStyle w:val="Hyperlink"/>
                <w:noProof/>
              </w:rPr>
              <w:t>Remove Quantiles of not Meaningful Data</w:t>
            </w:r>
            <w:r>
              <w:rPr>
                <w:noProof/>
                <w:webHidden/>
              </w:rPr>
              <w:tab/>
            </w:r>
            <w:r>
              <w:rPr>
                <w:noProof/>
                <w:webHidden/>
              </w:rPr>
              <w:fldChar w:fldCharType="begin"/>
            </w:r>
            <w:r>
              <w:rPr>
                <w:noProof/>
                <w:webHidden/>
              </w:rPr>
              <w:instrText xml:space="preserve"> PAGEREF _Toc42725830 \h </w:instrText>
            </w:r>
            <w:r>
              <w:rPr>
                <w:noProof/>
                <w:webHidden/>
              </w:rPr>
            </w:r>
            <w:r>
              <w:rPr>
                <w:noProof/>
                <w:webHidden/>
              </w:rPr>
              <w:fldChar w:fldCharType="separate"/>
            </w:r>
            <w:r>
              <w:rPr>
                <w:noProof/>
                <w:webHidden/>
              </w:rPr>
              <w:t>10</w:t>
            </w:r>
            <w:r>
              <w:rPr>
                <w:noProof/>
                <w:webHidden/>
              </w:rPr>
              <w:fldChar w:fldCharType="end"/>
            </w:r>
          </w:hyperlink>
        </w:p>
        <w:p w14:paraId="0AF3D605" w14:textId="2BEA50A4" w:rsidR="00FC71C4" w:rsidRDefault="00FC71C4">
          <w:pPr>
            <w:pStyle w:val="Verzeichnis2"/>
            <w:tabs>
              <w:tab w:val="right" w:leader="dot" w:pos="9350"/>
            </w:tabs>
            <w:rPr>
              <w:rFonts w:eastAsiaTheme="minorEastAsia"/>
              <w:noProof/>
              <w:lang w:val="de-DE" w:eastAsia="de-DE"/>
            </w:rPr>
          </w:pPr>
          <w:hyperlink w:anchor="_Toc42725831" w:history="1">
            <w:r w:rsidRPr="00691EE1">
              <w:rPr>
                <w:rStyle w:val="Hyperlink"/>
                <w:noProof/>
              </w:rPr>
              <w:t>Calculating Postal Codes</w:t>
            </w:r>
            <w:r>
              <w:rPr>
                <w:noProof/>
                <w:webHidden/>
              </w:rPr>
              <w:tab/>
            </w:r>
            <w:r>
              <w:rPr>
                <w:noProof/>
                <w:webHidden/>
              </w:rPr>
              <w:fldChar w:fldCharType="begin"/>
            </w:r>
            <w:r>
              <w:rPr>
                <w:noProof/>
                <w:webHidden/>
              </w:rPr>
              <w:instrText xml:space="preserve"> PAGEREF _Toc42725831 \h </w:instrText>
            </w:r>
            <w:r>
              <w:rPr>
                <w:noProof/>
                <w:webHidden/>
              </w:rPr>
            </w:r>
            <w:r>
              <w:rPr>
                <w:noProof/>
                <w:webHidden/>
              </w:rPr>
              <w:fldChar w:fldCharType="separate"/>
            </w:r>
            <w:r>
              <w:rPr>
                <w:noProof/>
                <w:webHidden/>
              </w:rPr>
              <w:t>10</w:t>
            </w:r>
            <w:r>
              <w:rPr>
                <w:noProof/>
                <w:webHidden/>
              </w:rPr>
              <w:fldChar w:fldCharType="end"/>
            </w:r>
          </w:hyperlink>
        </w:p>
        <w:p w14:paraId="476642FA" w14:textId="24DD31B9" w:rsidR="00FC71C4" w:rsidRDefault="00FC71C4">
          <w:pPr>
            <w:pStyle w:val="Verzeichnis2"/>
            <w:tabs>
              <w:tab w:val="right" w:leader="dot" w:pos="9350"/>
            </w:tabs>
            <w:rPr>
              <w:rFonts w:eastAsiaTheme="minorEastAsia"/>
              <w:noProof/>
              <w:lang w:val="de-DE" w:eastAsia="de-DE"/>
            </w:rPr>
          </w:pPr>
          <w:hyperlink w:anchor="_Toc42725832" w:history="1">
            <w:r w:rsidRPr="00691EE1">
              <w:rPr>
                <w:rStyle w:val="Hyperlink"/>
                <w:noProof/>
              </w:rPr>
              <w:t>Calculate Trip Direction</w:t>
            </w:r>
            <w:r>
              <w:rPr>
                <w:noProof/>
                <w:webHidden/>
              </w:rPr>
              <w:tab/>
            </w:r>
            <w:r>
              <w:rPr>
                <w:noProof/>
                <w:webHidden/>
              </w:rPr>
              <w:fldChar w:fldCharType="begin"/>
            </w:r>
            <w:r>
              <w:rPr>
                <w:noProof/>
                <w:webHidden/>
              </w:rPr>
              <w:instrText xml:space="preserve"> PAGEREF _Toc42725832 \h </w:instrText>
            </w:r>
            <w:r>
              <w:rPr>
                <w:noProof/>
                <w:webHidden/>
              </w:rPr>
            </w:r>
            <w:r>
              <w:rPr>
                <w:noProof/>
                <w:webHidden/>
              </w:rPr>
              <w:fldChar w:fldCharType="separate"/>
            </w:r>
            <w:r>
              <w:rPr>
                <w:noProof/>
                <w:webHidden/>
              </w:rPr>
              <w:t>10</w:t>
            </w:r>
            <w:r>
              <w:rPr>
                <w:noProof/>
                <w:webHidden/>
              </w:rPr>
              <w:fldChar w:fldCharType="end"/>
            </w:r>
          </w:hyperlink>
        </w:p>
        <w:p w14:paraId="39243D66" w14:textId="4035BC9C" w:rsidR="00FC71C4" w:rsidRDefault="00FC71C4">
          <w:pPr>
            <w:pStyle w:val="Verzeichnis1"/>
            <w:tabs>
              <w:tab w:val="right" w:leader="dot" w:pos="9350"/>
            </w:tabs>
            <w:rPr>
              <w:rFonts w:eastAsiaTheme="minorEastAsia"/>
              <w:noProof/>
              <w:lang w:val="de-DE" w:eastAsia="de-DE"/>
            </w:rPr>
          </w:pPr>
          <w:hyperlink w:anchor="_Toc42725833" w:history="1">
            <w:r w:rsidRPr="00691EE1">
              <w:rPr>
                <w:rStyle w:val="Hyperlink"/>
                <w:noProof/>
              </w:rPr>
              <w:t>Visualization</w:t>
            </w:r>
            <w:r>
              <w:rPr>
                <w:noProof/>
                <w:webHidden/>
              </w:rPr>
              <w:tab/>
            </w:r>
            <w:r>
              <w:rPr>
                <w:noProof/>
                <w:webHidden/>
              </w:rPr>
              <w:fldChar w:fldCharType="begin"/>
            </w:r>
            <w:r>
              <w:rPr>
                <w:noProof/>
                <w:webHidden/>
              </w:rPr>
              <w:instrText xml:space="preserve"> PAGEREF _Toc42725833 \h </w:instrText>
            </w:r>
            <w:r>
              <w:rPr>
                <w:noProof/>
                <w:webHidden/>
              </w:rPr>
            </w:r>
            <w:r>
              <w:rPr>
                <w:noProof/>
                <w:webHidden/>
              </w:rPr>
              <w:fldChar w:fldCharType="separate"/>
            </w:r>
            <w:r>
              <w:rPr>
                <w:noProof/>
                <w:webHidden/>
              </w:rPr>
              <w:t>12</w:t>
            </w:r>
            <w:r>
              <w:rPr>
                <w:noProof/>
                <w:webHidden/>
              </w:rPr>
              <w:fldChar w:fldCharType="end"/>
            </w:r>
          </w:hyperlink>
        </w:p>
        <w:p w14:paraId="3E543DF5" w14:textId="6B943ED4" w:rsidR="00FC71C4" w:rsidRDefault="00FC71C4">
          <w:pPr>
            <w:pStyle w:val="Verzeichnis2"/>
            <w:tabs>
              <w:tab w:val="right" w:leader="dot" w:pos="9350"/>
            </w:tabs>
            <w:rPr>
              <w:rFonts w:eastAsiaTheme="minorEastAsia"/>
              <w:noProof/>
              <w:lang w:val="de-DE" w:eastAsia="de-DE"/>
            </w:rPr>
          </w:pPr>
          <w:hyperlink w:anchor="_Toc42725834" w:history="1">
            <w:r w:rsidRPr="00691EE1">
              <w:rPr>
                <w:rStyle w:val="Hyperlink"/>
                <w:noProof/>
              </w:rPr>
              <w:t>Data Exploration</w:t>
            </w:r>
            <w:r>
              <w:rPr>
                <w:noProof/>
                <w:webHidden/>
              </w:rPr>
              <w:tab/>
            </w:r>
            <w:r>
              <w:rPr>
                <w:noProof/>
                <w:webHidden/>
              </w:rPr>
              <w:fldChar w:fldCharType="begin"/>
            </w:r>
            <w:r>
              <w:rPr>
                <w:noProof/>
                <w:webHidden/>
              </w:rPr>
              <w:instrText xml:space="preserve"> PAGEREF _Toc42725834 \h </w:instrText>
            </w:r>
            <w:r>
              <w:rPr>
                <w:noProof/>
                <w:webHidden/>
              </w:rPr>
            </w:r>
            <w:r>
              <w:rPr>
                <w:noProof/>
                <w:webHidden/>
              </w:rPr>
              <w:fldChar w:fldCharType="separate"/>
            </w:r>
            <w:r>
              <w:rPr>
                <w:noProof/>
                <w:webHidden/>
              </w:rPr>
              <w:t>12</w:t>
            </w:r>
            <w:r>
              <w:rPr>
                <w:noProof/>
                <w:webHidden/>
              </w:rPr>
              <w:fldChar w:fldCharType="end"/>
            </w:r>
          </w:hyperlink>
        </w:p>
        <w:p w14:paraId="40D9B9EB" w14:textId="0D490BC8" w:rsidR="00FC71C4" w:rsidRDefault="00FC71C4">
          <w:pPr>
            <w:pStyle w:val="Verzeichnis2"/>
            <w:tabs>
              <w:tab w:val="right" w:leader="dot" w:pos="9350"/>
            </w:tabs>
            <w:rPr>
              <w:rFonts w:eastAsiaTheme="minorEastAsia"/>
              <w:noProof/>
              <w:lang w:val="de-DE" w:eastAsia="de-DE"/>
            </w:rPr>
          </w:pPr>
          <w:hyperlink w:anchor="_Toc42725835" w:history="1">
            <w:r w:rsidRPr="00691EE1">
              <w:rPr>
                <w:rStyle w:val="Hyperlink"/>
                <w:noProof/>
              </w:rPr>
              <w:t>Distribution of trip lengths</w:t>
            </w:r>
            <w:r>
              <w:rPr>
                <w:noProof/>
                <w:webHidden/>
              </w:rPr>
              <w:tab/>
            </w:r>
            <w:r>
              <w:rPr>
                <w:noProof/>
                <w:webHidden/>
              </w:rPr>
              <w:fldChar w:fldCharType="begin"/>
            </w:r>
            <w:r>
              <w:rPr>
                <w:noProof/>
                <w:webHidden/>
              </w:rPr>
              <w:instrText xml:space="preserve"> PAGEREF _Toc42725835 \h </w:instrText>
            </w:r>
            <w:r>
              <w:rPr>
                <w:noProof/>
                <w:webHidden/>
              </w:rPr>
            </w:r>
            <w:r>
              <w:rPr>
                <w:noProof/>
                <w:webHidden/>
              </w:rPr>
              <w:fldChar w:fldCharType="separate"/>
            </w:r>
            <w:r>
              <w:rPr>
                <w:noProof/>
                <w:webHidden/>
              </w:rPr>
              <w:t>12</w:t>
            </w:r>
            <w:r>
              <w:rPr>
                <w:noProof/>
                <w:webHidden/>
              </w:rPr>
              <w:fldChar w:fldCharType="end"/>
            </w:r>
          </w:hyperlink>
        </w:p>
        <w:p w14:paraId="7BBE4502" w14:textId="3CD16E3C" w:rsidR="00FC71C4" w:rsidRDefault="00FC71C4">
          <w:pPr>
            <w:pStyle w:val="Verzeichnis2"/>
            <w:tabs>
              <w:tab w:val="right" w:leader="dot" w:pos="9350"/>
            </w:tabs>
            <w:rPr>
              <w:rFonts w:eastAsiaTheme="minorEastAsia"/>
              <w:noProof/>
              <w:lang w:val="de-DE" w:eastAsia="de-DE"/>
            </w:rPr>
          </w:pPr>
          <w:hyperlink w:anchor="_Toc42725836" w:history="1">
            <w:r w:rsidRPr="00691EE1">
              <w:rPr>
                <w:rStyle w:val="Hyperlink"/>
                <w:noProof/>
              </w:rPr>
              <w:t>Trips of August</w:t>
            </w:r>
            <w:r>
              <w:rPr>
                <w:noProof/>
                <w:webHidden/>
              </w:rPr>
              <w:tab/>
            </w:r>
            <w:r>
              <w:rPr>
                <w:noProof/>
                <w:webHidden/>
              </w:rPr>
              <w:fldChar w:fldCharType="begin"/>
            </w:r>
            <w:r>
              <w:rPr>
                <w:noProof/>
                <w:webHidden/>
              </w:rPr>
              <w:instrText xml:space="preserve"> PAGEREF _Toc42725836 \h </w:instrText>
            </w:r>
            <w:r>
              <w:rPr>
                <w:noProof/>
                <w:webHidden/>
              </w:rPr>
            </w:r>
            <w:r>
              <w:rPr>
                <w:noProof/>
                <w:webHidden/>
              </w:rPr>
              <w:fldChar w:fldCharType="separate"/>
            </w:r>
            <w:r>
              <w:rPr>
                <w:noProof/>
                <w:webHidden/>
              </w:rPr>
              <w:t>12</w:t>
            </w:r>
            <w:r>
              <w:rPr>
                <w:noProof/>
                <w:webHidden/>
              </w:rPr>
              <w:fldChar w:fldCharType="end"/>
            </w:r>
          </w:hyperlink>
        </w:p>
        <w:p w14:paraId="4D6A595C" w14:textId="3DB2691D" w:rsidR="00FC71C4" w:rsidRDefault="00FC71C4">
          <w:pPr>
            <w:pStyle w:val="Verzeichnis2"/>
            <w:tabs>
              <w:tab w:val="right" w:leader="dot" w:pos="9350"/>
            </w:tabs>
            <w:rPr>
              <w:rFonts w:eastAsiaTheme="minorEastAsia"/>
              <w:noProof/>
              <w:lang w:val="de-DE" w:eastAsia="de-DE"/>
            </w:rPr>
          </w:pPr>
          <w:hyperlink w:anchor="_Toc42725837" w:history="1">
            <w:r w:rsidRPr="00691EE1">
              <w:rPr>
                <w:rStyle w:val="Hyperlink"/>
                <w:noProof/>
              </w:rPr>
              <w:t>Bikes at fixed stations</w:t>
            </w:r>
            <w:r>
              <w:rPr>
                <w:noProof/>
                <w:webHidden/>
              </w:rPr>
              <w:tab/>
            </w:r>
            <w:r>
              <w:rPr>
                <w:noProof/>
                <w:webHidden/>
              </w:rPr>
              <w:fldChar w:fldCharType="begin"/>
            </w:r>
            <w:r>
              <w:rPr>
                <w:noProof/>
                <w:webHidden/>
              </w:rPr>
              <w:instrText xml:space="preserve"> PAGEREF _Toc42725837 \h </w:instrText>
            </w:r>
            <w:r>
              <w:rPr>
                <w:noProof/>
                <w:webHidden/>
              </w:rPr>
            </w:r>
            <w:r>
              <w:rPr>
                <w:noProof/>
                <w:webHidden/>
              </w:rPr>
              <w:fldChar w:fldCharType="separate"/>
            </w:r>
            <w:r>
              <w:rPr>
                <w:noProof/>
                <w:webHidden/>
              </w:rPr>
              <w:t>12</w:t>
            </w:r>
            <w:r>
              <w:rPr>
                <w:noProof/>
                <w:webHidden/>
              </w:rPr>
              <w:fldChar w:fldCharType="end"/>
            </w:r>
          </w:hyperlink>
        </w:p>
        <w:p w14:paraId="03F2ED2D" w14:textId="6A5A3834" w:rsidR="00FC71C4" w:rsidRDefault="00FC71C4">
          <w:pPr>
            <w:pStyle w:val="Verzeichnis2"/>
            <w:tabs>
              <w:tab w:val="right" w:leader="dot" w:pos="9350"/>
            </w:tabs>
            <w:rPr>
              <w:rFonts w:eastAsiaTheme="minorEastAsia"/>
              <w:noProof/>
              <w:lang w:val="de-DE" w:eastAsia="de-DE"/>
            </w:rPr>
          </w:pPr>
          <w:hyperlink w:anchor="_Toc42725838" w:history="1">
            <w:r w:rsidRPr="00691EE1">
              <w:rPr>
                <w:rStyle w:val="Hyperlink"/>
                <w:noProof/>
              </w:rPr>
              <w:t>Trips endings on Christmas</w:t>
            </w:r>
            <w:r>
              <w:rPr>
                <w:noProof/>
                <w:webHidden/>
              </w:rPr>
              <w:tab/>
            </w:r>
            <w:r>
              <w:rPr>
                <w:noProof/>
                <w:webHidden/>
              </w:rPr>
              <w:fldChar w:fldCharType="begin"/>
            </w:r>
            <w:r>
              <w:rPr>
                <w:noProof/>
                <w:webHidden/>
              </w:rPr>
              <w:instrText xml:space="preserve"> PAGEREF _Toc42725838 \h </w:instrText>
            </w:r>
            <w:r>
              <w:rPr>
                <w:noProof/>
                <w:webHidden/>
              </w:rPr>
            </w:r>
            <w:r>
              <w:rPr>
                <w:noProof/>
                <w:webHidden/>
              </w:rPr>
              <w:fldChar w:fldCharType="separate"/>
            </w:r>
            <w:r>
              <w:rPr>
                <w:noProof/>
                <w:webHidden/>
              </w:rPr>
              <w:t>13</w:t>
            </w:r>
            <w:r>
              <w:rPr>
                <w:noProof/>
                <w:webHidden/>
              </w:rPr>
              <w:fldChar w:fldCharType="end"/>
            </w:r>
          </w:hyperlink>
        </w:p>
        <w:p w14:paraId="19818728" w14:textId="5BF0ACCB" w:rsidR="00FC71C4" w:rsidRDefault="00FC71C4">
          <w:pPr>
            <w:pStyle w:val="Verzeichnis1"/>
            <w:tabs>
              <w:tab w:val="right" w:leader="dot" w:pos="9350"/>
            </w:tabs>
            <w:rPr>
              <w:rFonts w:eastAsiaTheme="minorEastAsia"/>
              <w:noProof/>
              <w:lang w:val="de-DE" w:eastAsia="de-DE"/>
            </w:rPr>
          </w:pPr>
          <w:hyperlink w:anchor="_Toc42725839" w:history="1">
            <w:r w:rsidRPr="00691EE1">
              <w:rPr>
                <w:rStyle w:val="Hyperlink"/>
                <w:noProof/>
              </w:rPr>
              <w:t>Predictive Analysis</w:t>
            </w:r>
            <w:r>
              <w:rPr>
                <w:noProof/>
                <w:webHidden/>
              </w:rPr>
              <w:tab/>
            </w:r>
            <w:r>
              <w:rPr>
                <w:noProof/>
                <w:webHidden/>
              </w:rPr>
              <w:fldChar w:fldCharType="begin"/>
            </w:r>
            <w:r>
              <w:rPr>
                <w:noProof/>
                <w:webHidden/>
              </w:rPr>
              <w:instrText xml:space="preserve"> PAGEREF _Toc42725839 \h </w:instrText>
            </w:r>
            <w:r>
              <w:rPr>
                <w:noProof/>
                <w:webHidden/>
              </w:rPr>
            </w:r>
            <w:r>
              <w:rPr>
                <w:noProof/>
                <w:webHidden/>
              </w:rPr>
              <w:fldChar w:fldCharType="separate"/>
            </w:r>
            <w:r>
              <w:rPr>
                <w:noProof/>
                <w:webHidden/>
              </w:rPr>
              <w:t>14</w:t>
            </w:r>
            <w:r>
              <w:rPr>
                <w:noProof/>
                <w:webHidden/>
              </w:rPr>
              <w:fldChar w:fldCharType="end"/>
            </w:r>
          </w:hyperlink>
        </w:p>
        <w:p w14:paraId="192AB8AA" w14:textId="59A58D02" w:rsidR="00FC71C4" w:rsidRDefault="00FC71C4">
          <w:pPr>
            <w:pStyle w:val="Verzeichnis2"/>
            <w:tabs>
              <w:tab w:val="right" w:leader="dot" w:pos="9350"/>
            </w:tabs>
            <w:rPr>
              <w:rFonts w:eastAsiaTheme="minorEastAsia"/>
              <w:noProof/>
              <w:lang w:val="de-DE" w:eastAsia="de-DE"/>
            </w:rPr>
          </w:pPr>
          <w:hyperlink w:anchor="_Toc42725840" w:history="1">
            <w:r w:rsidRPr="00691EE1">
              <w:rPr>
                <w:rStyle w:val="Hyperlink"/>
                <w:noProof/>
                <w:lang w:val="en-GB"/>
              </w:rPr>
              <w:t>Feature Analysis and Engineering</w:t>
            </w:r>
            <w:r>
              <w:rPr>
                <w:noProof/>
                <w:webHidden/>
              </w:rPr>
              <w:tab/>
            </w:r>
            <w:r>
              <w:rPr>
                <w:noProof/>
                <w:webHidden/>
              </w:rPr>
              <w:fldChar w:fldCharType="begin"/>
            </w:r>
            <w:r>
              <w:rPr>
                <w:noProof/>
                <w:webHidden/>
              </w:rPr>
              <w:instrText xml:space="preserve"> PAGEREF _Toc42725840 \h </w:instrText>
            </w:r>
            <w:r>
              <w:rPr>
                <w:noProof/>
                <w:webHidden/>
              </w:rPr>
            </w:r>
            <w:r>
              <w:rPr>
                <w:noProof/>
                <w:webHidden/>
              </w:rPr>
              <w:fldChar w:fldCharType="separate"/>
            </w:r>
            <w:r>
              <w:rPr>
                <w:noProof/>
                <w:webHidden/>
              </w:rPr>
              <w:t>14</w:t>
            </w:r>
            <w:r>
              <w:rPr>
                <w:noProof/>
                <w:webHidden/>
              </w:rPr>
              <w:fldChar w:fldCharType="end"/>
            </w:r>
          </w:hyperlink>
        </w:p>
        <w:p w14:paraId="16FB0EE7" w14:textId="16E4A31A" w:rsidR="00FC71C4" w:rsidRDefault="00FC71C4">
          <w:pPr>
            <w:pStyle w:val="Verzeichnis2"/>
            <w:tabs>
              <w:tab w:val="right" w:leader="dot" w:pos="9350"/>
            </w:tabs>
            <w:rPr>
              <w:rFonts w:eastAsiaTheme="minorEastAsia"/>
              <w:noProof/>
              <w:lang w:val="de-DE" w:eastAsia="de-DE"/>
            </w:rPr>
          </w:pPr>
          <w:hyperlink w:anchor="_Toc42725841" w:history="1">
            <w:r w:rsidRPr="00691EE1">
              <w:rPr>
                <w:rStyle w:val="Hyperlink"/>
                <w:noProof/>
              </w:rPr>
              <w:t>Data splitting</w:t>
            </w:r>
            <w:r>
              <w:rPr>
                <w:noProof/>
                <w:webHidden/>
              </w:rPr>
              <w:tab/>
            </w:r>
            <w:r>
              <w:rPr>
                <w:noProof/>
                <w:webHidden/>
              </w:rPr>
              <w:fldChar w:fldCharType="begin"/>
            </w:r>
            <w:r>
              <w:rPr>
                <w:noProof/>
                <w:webHidden/>
              </w:rPr>
              <w:instrText xml:space="preserve"> PAGEREF _Toc42725841 \h </w:instrText>
            </w:r>
            <w:r>
              <w:rPr>
                <w:noProof/>
                <w:webHidden/>
              </w:rPr>
            </w:r>
            <w:r>
              <w:rPr>
                <w:noProof/>
                <w:webHidden/>
              </w:rPr>
              <w:fldChar w:fldCharType="separate"/>
            </w:r>
            <w:r>
              <w:rPr>
                <w:noProof/>
                <w:webHidden/>
              </w:rPr>
              <w:t>15</w:t>
            </w:r>
            <w:r>
              <w:rPr>
                <w:noProof/>
                <w:webHidden/>
              </w:rPr>
              <w:fldChar w:fldCharType="end"/>
            </w:r>
          </w:hyperlink>
        </w:p>
        <w:p w14:paraId="38776FC9" w14:textId="04C9708C" w:rsidR="00FC71C4" w:rsidRDefault="00FC71C4">
          <w:pPr>
            <w:pStyle w:val="Verzeichnis2"/>
            <w:tabs>
              <w:tab w:val="right" w:leader="dot" w:pos="9350"/>
            </w:tabs>
            <w:rPr>
              <w:rFonts w:eastAsiaTheme="minorEastAsia"/>
              <w:noProof/>
              <w:lang w:val="de-DE" w:eastAsia="de-DE"/>
            </w:rPr>
          </w:pPr>
          <w:hyperlink w:anchor="_Toc42725842" w:history="1">
            <w:r w:rsidRPr="00691EE1">
              <w:rPr>
                <w:rStyle w:val="Hyperlink"/>
                <w:noProof/>
              </w:rPr>
              <w:t>Data Scaling and Principle Component Analysis</w:t>
            </w:r>
            <w:r>
              <w:rPr>
                <w:noProof/>
                <w:webHidden/>
              </w:rPr>
              <w:tab/>
            </w:r>
            <w:r>
              <w:rPr>
                <w:noProof/>
                <w:webHidden/>
              </w:rPr>
              <w:fldChar w:fldCharType="begin"/>
            </w:r>
            <w:r>
              <w:rPr>
                <w:noProof/>
                <w:webHidden/>
              </w:rPr>
              <w:instrText xml:space="preserve"> PAGEREF _Toc42725842 \h </w:instrText>
            </w:r>
            <w:r>
              <w:rPr>
                <w:noProof/>
                <w:webHidden/>
              </w:rPr>
            </w:r>
            <w:r>
              <w:rPr>
                <w:noProof/>
                <w:webHidden/>
              </w:rPr>
              <w:fldChar w:fldCharType="separate"/>
            </w:r>
            <w:r>
              <w:rPr>
                <w:noProof/>
                <w:webHidden/>
              </w:rPr>
              <w:t>16</w:t>
            </w:r>
            <w:r>
              <w:rPr>
                <w:noProof/>
                <w:webHidden/>
              </w:rPr>
              <w:fldChar w:fldCharType="end"/>
            </w:r>
          </w:hyperlink>
        </w:p>
        <w:p w14:paraId="590850E1" w14:textId="25204E68" w:rsidR="00FC71C4" w:rsidRDefault="00FC71C4">
          <w:pPr>
            <w:pStyle w:val="Verzeichnis2"/>
            <w:tabs>
              <w:tab w:val="right" w:leader="dot" w:pos="9350"/>
            </w:tabs>
            <w:rPr>
              <w:rFonts w:eastAsiaTheme="minorEastAsia"/>
              <w:noProof/>
              <w:lang w:val="de-DE" w:eastAsia="de-DE"/>
            </w:rPr>
          </w:pPr>
          <w:hyperlink w:anchor="_Toc42725843" w:history="1">
            <w:r w:rsidRPr="00691EE1">
              <w:rPr>
                <w:rStyle w:val="Hyperlink"/>
                <w:noProof/>
              </w:rPr>
              <w:t>Model creation and training</w:t>
            </w:r>
            <w:r>
              <w:rPr>
                <w:noProof/>
                <w:webHidden/>
              </w:rPr>
              <w:tab/>
            </w:r>
            <w:r>
              <w:rPr>
                <w:noProof/>
                <w:webHidden/>
              </w:rPr>
              <w:fldChar w:fldCharType="begin"/>
            </w:r>
            <w:r>
              <w:rPr>
                <w:noProof/>
                <w:webHidden/>
              </w:rPr>
              <w:instrText xml:space="preserve"> PAGEREF _Toc42725843 \h </w:instrText>
            </w:r>
            <w:r>
              <w:rPr>
                <w:noProof/>
                <w:webHidden/>
              </w:rPr>
            </w:r>
            <w:r>
              <w:rPr>
                <w:noProof/>
                <w:webHidden/>
              </w:rPr>
              <w:fldChar w:fldCharType="separate"/>
            </w:r>
            <w:r>
              <w:rPr>
                <w:noProof/>
                <w:webHidden/>
              </w:rPr>
              <w:t>16</w:t>
            </w:r>
            <w:r>
              <w:rPr>
                <w:noProof/>
                <w:webHidden/>
              </w:rPr>
              <w:fldChar w:fldCharType="end"/>
            </w:r>
          </w:hyperlink>
        </w:p>
        <w:p w14:paraId="2F139FEE" w14:textId="66FE2361" w:rsidR="00FC71C4" w:rsidRDefault="00FC71C4">
          <w:pPr>
            <w:pStyle w:val="Verzeichnis2"/>
            <w:tabs>
              <w:tab w:val="right" w:leader="dot" w:pos="9350"/>
            </w:tabs>
            <w:rPr>
              <w:rFonts w:eastAsiaTheme="minorEastAsia"/>
              <w:noProof/>
              <w:lang w:val="de-DE" w:eastAsia="de-DE"/>
            </w:rPr>
          </w:pPr>
          <w:hyperlink w:anchor="_Toc42725844" w:history="1">
            <w:r w:rsidRPr="00691EE1">
              <w:rPr>
                <w:rStyle w:val="Hyperlink"/>
                <w:noProof/>
              </w:rPr>
              <w:t>Duration prediction and evaluation</w:t>
            </w:r>
            <w:r>
              <w:rPr>
                <w:noProof/>
                <w:webHidden/>
              </w:rPr>
              <w:tab/>
            </w:r>
            <w:r>
              <w:rPr>
                <w:noProof/>
                <w:webHidden/>
              </w:rPr>
              <w:fldChar w:fldCharType="begin"/>
            </w:r>
            <w:r>
              <w:rPr>
                <w:noProof/>
                <w:webHidden/>
              </w:rPr>
              <w:instrText xml:space="preserve"> PAGEREF _Toc42725844 \h </w:instrText>
            </w:r>
            <w:r>
              <w:rPr>
                <w:noProof/>
                <w:webHidden/>
              </w:rPr>
            </w:r>
            <w:r>
              <w:rPr>
                <w:noProof/>
                <w:webHidden/>
              </w:rPr>
              <w:fldChar w:fldCharType="separate"/>
            </w:r>
            <w:r>
              <w:rPr>
                <w:noProof/>
                <w:webHidden/>
              </w:rPr>
              <w:t>17</w:t>
            </w:r>
            <w:r>
              <w:rPr>
                <w:noProof/>
                <w:webHidden/>
              </w:rPr>
              <w:fldChar w:fldCharType="end"/>
            </w:r>
          </w:hyperlink>
        </w:p>
        <w:p w14:paraId="1EEB3F49" w14:textId="37C506FC" w:rsidR="00FC71C4" w:rsidRDefault="00FC71C4">
          <w:pPr>
            <w:pStyle w:val="Verzeichnis2"/>
            <w:tabs>
              <w:tab w:val="right" w:leader="dot" w:pos="9350"/>
            </w:tabs>
            <w:rPr>
              <w:rFonts w:eastAsiaTheme="minorEastAsia"/>
              <w:noProof/>
              <w:lang w:val="de-DE" w:eastAsia="de-DE"/>
            </w:rPr>
          </w:pPr>
          <w:hyperlink w:anchor="_Toc42725845" w:history="1">
            <w:r w:rsidRPr="00691EE1">
              <w:rPr>
                <w:rStyle w:val="Hyperlink"/>
                <w:noProof/>
              </w:rPr>
              <w:t>Predictive analysis on the direction of a trip</w:t>
            </w:r>
            <w:r>
              <w:rPr>
                <w:noProof/>
                <w:webHidden/>
              </w:rPr>
              <w:tab/>
            </w:r>
            <w:r>
              <w:rPr>
                <w:noProof/>
                <w:webHidden/>
              </w:rPr>
              <w:fldChar w:fldCharType="begin"/>
            </w:r>
            <w:r>
              <w:rPr>
                <w:noProof/>
                <w:webHidden/>
              </w:rPr>
              <w:instrText xml:space="preserve"> PAGEREF _Toc42725845 \h </w:instrText>
            </w:r>
            <w:r>
              <w:rPr>
                <w:noProof/>
                <w:webHidden/>
              </w:rPr>
            </w:r>
            <w:r>
              <w:rPr>
                <w:noProof/>
                <w:webHidden/>
              </w:rPr>
              <w:fldChar w:fldCharType="separate"/>
            </w:r>
            <w:r>
              <w:rPr>
                <w:noProof/>
                <w:webHidden/>
              </w:rPr>
              <w:t>18</w:t>
            </w:r>
            <w:r>
              <w:rPr>
                <w:noProof/>
                <w:webHidden/>
              </w:rPr>
              <w:fldChar w:fldCharType="end"/>
            </w:r>
          </w:hyperlink>
        </w:p>
        <w:p w14:paraId="41E7947C" w14:textId="792CC024" w:rsidR="00FC71C4" w:rsidRDefault="00FC71C4">
          <w:pPr>
            <w:pStyle w:val="Verzeichnis1"/>
            <w:tabs>
              <w:tab w:val="right" w:leader="dot" w:pos="9350"/>
            </w:tabs>
            <w:rPr>
              <w:rFonts w:eastAsiaTheme="minorEastAsia"/>
              <w:noProof/>
              <w:lang w:val="de-DE" w:eastAsia="de-DE"/>
            </w:rPr>
          </w:pPr>
          <w:hyperlink w:anchor="_Toc42725846" w:history="1">
            <w:r w:rsidRPr="00691EE1">
              <w:rPr>
                <w:rStyle w:val="Hyperlink"/>
                <w:noProof/>
              </w:rPr>
              <w:t>Conclusion</w:t>
            </w:r>
            <w:r>
              <w:rPr>
                <w:noProof/>
                <w:webHidden/>
              </w:rPr>
              <w:tab/>
            </w:r>
            <w:r>
              <w:rPr>
                <w:noProof/>
                <w:webHidden/>
              </w:rPr>
              <w:fldChar w:fldCharType="begin"/>
            </w:r>
            <w:r>
              <w:rPr>
                <w:noProof/>
                <w:webHidden/>
              </w:rPr>
              <w:instrText xml:space="preserve"> PAGEREF _Toc42725846 \h </w:instrText>
            </w:r>
            <w:r>
              <w:rPr>
                <w:noProof/>
                <w:webHidden/>
              </w:rPr>
            </w:r>
            <w:r>
              <w:rPr>
                <w:noProof/>
                <w:webHidden/>
              </w:rPr>
              <w:fldChar w:fldCharType="separate"/>
            </w:r>
            <w:r>
              <w:rPr>
                <w:noProof/>
                <w:webHidden/>
              </w:rPr>
              <w:t>20</w:t>
            </w:r>
            <w:r>
              <w:rPr>
                <w:noProof/>
                <w:webHidden/>
              </w:rPr>
              <w:fldChar w:fldCharType="end"/>
            </w:r>
          </w:hyperlink>
        </w:p>
        <w:p w14:paraId="6C381F07" w14:textId="7C8CC1F3" w:rsidR="00FC71C4" w:rsidRDefault="00FC71C4">
          <w:pPr>
            <w:pStyle w:val="Verzeichnis2"/>
            <w:tabs>
              <w:tab w:val="right" w:leader="dot" w:pos="9350"/>
            </w:tabs>
            <w:rPr>
              <w:rFonts w:eastAsiaTheme="minorEastAsia"/>
              <w:noProof/>
              <w:lang w:val="de-DE" w:eastAsia="de-DE"/>
            </w:rPr>
          </w:pPr>
          <w:hyperlink w:anchor="_Toc42725847" w:history="1">
            <w:r w:rsidRPr="00691EE1">
              <w:rPr>
                <w:rStyle w:val="Hyperlink"/>
                <w:noProof/>
              </w:rPr>
              <w:t>Advances and Limitations</w:t>
            </w:r>
            <w:r>
              <w:rPr>
                <w:noProof/>
                <w:webHidden/>
              </w:rPr>
              <w:tab/>
            </w:r>
            <w:r>
              <w:rPr>
                <w:noProof/>
                <w:webHidden/>
              </w:rPr>
              <w:fldChar w:fldCharType="begin"/>
            </w:r>
            <w:r>
              <w:rPr>
                <w:noProof/>
                <w:webHidden/>
              </w:rPr>
              <w:instrText xml:space="preserve"> PAGEREF _Toc42725847 \h </w:instrText>
            </w:r>
            <w:r>
              <w:rPr>
                <w:noProof/>
                <w:webHidden/>
              </w:rPr>
            </w:r>
            <w:r>
              <w:rPr>
                <w:noProof/>
                <w:webHidden/>
              </w:rPr>
              <w:fldChar w:fldCharType="separate"/>
            </w:r>
            <w:r>
              <w:rPr>
                <w:noProof/>
                <w:webHidden/>
              </w:rPr>
              <w:t>20</w:t>
            </w:r>
            <w:r>
              <w:rPr>
                <w:noProof/>
                <w:webHidden/>
              </w:rPr>
              <w:fldChar w:fldCharType="end"/>
            </w:r>
          </w:hyperlink>
        </w:p>
        <w:p w14:paraId="400B4269" w14:textId="391C6E1C" w:rsidR="00FC71C4" w:rsidRDefault="00FC71C4">
          <w:pPr>
            <w:pStyle w:val="Verzeichnis2"/>
            <w:tabs>
              <w:tab w:val="right" w:leader="dot" w:pos="9350"/>
            </w:tabs>
            <w:rPr>
              <w:rFonts w:eastAsiaTheme="minorEastAsia"/>
              <w:noProof/>
              <w:lang w:val="de-DE" w:eastAsia="de-DE"/>
            </w:rPr>
          </w:pPr>
          <w:hyperlink w:anchor="_Toc42725848" w:history="1">
            <w:r w:rsidRPr="00691EE1">
              <w:rPr>
                <w:rStyle w:val="Hyperlink"/>
                <w:noProof/>
              </w:rPr>
              <w:t>Further Research</w:t>
            </w:r>
            <w:r>
              <w:rPr>
                <w:noProof/>
                <w:webHidden/>
              </w:rPr>
              <w:tab/>
            </w:r>
            <w:r>
              <w:rPr>
                <w:noProof/>
                <w:webHidden/>
              </w:rPr>
              <w:fldChar w:fldCharType="begin"/>
            </w:r>
            <w:r>
              <w:rPr>
                <w:noProof/>
                <w:webHidden/>
              </w:rPr>
              <w:instrText xml:space="preserve"> PAGEREF _Toc42725848 \h </w:instrText>
            </w:r>
            <w:r>
              <w:rPr>
                <w:noProof/>
                <w:webHidden/>
              </w:rPr>
            </w:r>
            <w:r>
              <w:rPr>
                <w:noProof/>
                <w:webHidden/>
              </w:rPr>
              <w:fldChar w:fldCharType="separate"/>
            </w:r>
            <w:r>
              <w:rPr>
                <w:noProof/>
                <w:webHidden/>
              </w:rPr>
              <w:t>20</w:t>
            </w:r>
            <w:r>
              <w:rPr>
                <w:noProof/>
                <w:webHidden/>
              </w:rPr>
              <w:fldChar w:fldCharType="end"/>
            </w:r>
          </w:hyperlink>
        </w:p>
        <w:p w14:paraId="0AFF7B28" w14:textId="3DC9EB53" w:rsidR="00FC71C4" w:rsidRDefault="00FC71C4">
          <w:pPr>
            <w:pStyle w:val="Verzeichnis1"/>
            <w:tabs>
              <w:tab w:val="right" w:leader="dot" w:pos="9350"/>
            </w:tabs>
            <w:rPr>
              <w:rFonts w:eastAsiaTheme="minorEastAsia"/>
              <w:noProof/>
              <w:lang w:val="de-DE" w:eastAsia="de-DE"/>
            </w:rPr>
          </w:pPr>
          <w:hyperlink w:anchor="_Toc42725849" w:history="1">
            <w:r w:rsidRPr="00691EE1">
              <w:rPr>
                <w:rStyle w:val="Hyperlink"/>
                <w:noProof/>
              </w:rPr>
              <w:t>References</w:t>
            </w:r>
            <w:r>
              <w:rPr>
                <w:noProof/>
                <w:webHidden/>
              </w:rPr>
              <w:tab/>
            </w:r>
            <w:r>
              <w:rPr>
                <w:noProof/>
                <w:webHidden/>
              </w:rPr>
              <w:fldChar w:fldCharType="begin"/>
            </w:r>
            <w:r>
              <w:rPr>
                <w:noProof/>
                <w:webHidden/>
              </w:rPr>
              <w:instrText xml:space="preserve"> PAGEREF _Toc42725849 \h </w:instrText>
            </w:r>
            <w:r>
              <w:rPr>
                <w:noProof/>
                <w:webHidden/>
              </w:rPr>
            </w:r>
            <w:r>
              <w:rPr>
                <w:noProof/>
                <w:webHidden/>
              </w:rPr>
              <w:fldChar w:fldCharType="separate"/>
            </w:r>
            <w:r>
              <w:rPr>
                <w:noProof/>
                <w:webHidden/>
              </w:rPr>
              <w:t>22</w:t>
            </w:r>
            <w:r>
              <w:rPr>
                <w:noProof/>
                <w:webHidden/>
              </w:rPr>
              <w:fldChar w:fldCharType="end"/>
            </w:r>
          </w:hyperlink>
        </w:p>
        <w:p w14:paraId="06246C2D" w14:textId="0E5C73D5" w:rsidR="00FC71C4" w:rsidRDefault="00FC71C4">
          <w:pPr>
            <w:pStyle w:val="Verzeichnis1"/>
            <w:tabs>
              <w:tab w:val="right" w:leader="dot" w:pos="9350"/>
            </w:tabs>
            <w:rPr>
              <w:rFonts w:eastAsiaTheme="minorEastAsia"/>
              <w:noProof/>
              <w:lang w:val="de-DE" w:eastAsia="de-DE"/>
            </w:rPr>
          </w:pPr>
          <w:hyperlink w:anchor="_Toc42725850" w:history="1">
            <w:r w:rsidRPr="00691EE1">
              <w:rPr>
                <w:rStyle w:val="Hyperlink"/>
                <w:noProof/>
                <w:lang w:val="de-DE"/>
              </w:rPr>
              <w:t>Appendix - Graphics</w:t>
            </w:r>
            <w:r>
              <w:rPr>
                <w:noProof/>
                <w:webHidden/>
              </w:rPr>
              <w:tab/>
            </w:r>
            <w:r>
              <w:rPr>
                <w:noProof/>
                <w:webHidden/>
              </w:rPr>
              <w:fldChar w:fldCharType="begin"/>
            </w:r>
            <w:r>
              <w:rPr>
                <w:noProof/>
                <w:webHidden/>
              </w:rPr>
              <w:instrText xml:space="preserve"> PAGEREF _Toc42725850 \h </w:instrText>
            </w:r>
            <w:r>
              <w:rPr>
                <w:noProof/>
                <w:webHidden/>
              </w:rPr>
            </w:r>
            <w:r>
              <w:rPr>
                <w:noProof/>
                <w:webHidden/>
              </w:rPr>
              <w:fldChar w:fldCharType="separate"/>
            </w:r>
            <w:r>
              <w:rPr>
                <w:noProof/>
                <w:webHidden/>
              </w:rPr>
              <w:t>23</w:t>
            </w:r>
            <w:r>
              <w:rPr>
                <w:noProof/>
                <w:webHidden/>
              </w:rPr>
              <w:fldChar w:fldCharType="end"/>
            </w:r>
          </w:hyperlink>
        </w:p>
        <w:p w14:paraId="3D448D60" w14:textId="3E56A821" w:rsidR="006E3DC0" w:rsidRPr="000D6D02" w:rsidRDefault="006E3DC0" w:rsidP="00D81BEA">
          <w:pPr>
            <w:jc w:val="both"/>
          </w:pPr>
          <w:r w:rsidRPr="000D6D02">
            <w:rPr>
              <w:b/>
              <w:bCs/>
            </w:rPr>
            <w:fldChar w:fldCharType="end"/>
          </w:r>
        </w:p>
      </w:sdtContent>
    </w:sdt>
    <w:p w14:paraId="6412D78B" w14:textId="7BFC29D0" w:rsidR="007C45A2" w:rsidRDefault="007C45A2" w:rsidP="00D81BEA">
      <w:pPr>
        <w:jc w:val="both"/>
        <w:rPr>
          <w:rFonts w:asciiTheme="majorHAnsi" w:eastAsiaTheme="majorEastAsia" w:hAnsiTheme="majorHAnsi" w:cstheme="majorBidi"/>
          <w:color w:val="2F5496" w:themeColor="accent1" w:themeShade="BF"/>
          <w:sz w:val="32"/>
          <w:szCs w:val="32"/>
        </w:rPr>
      </w:pPr>
      <w:bookmarkStart w:id="0" w:name="_Toc42599212"/>
      <w:r>
        <w:br w:type="page"/>
      </w:r>
    </w:p>
    <w:p w14:paraId="0CB4C9BB" w14:textId="1565A68D" w:rsidR="004B19F9" w:rsidRDefault="004B19F9" w:rsidP="004B19F9">
      <w:pPr>
        <w:pStyle w:val="berschrift1"/>
      </w:pPr>
      <w:bookmarkStart w:id="1" w:name="_Toc42725822"/>
      <w:r>
        <w:t>List of tables</w:t>
      </w:r>
      <w:bookmarkEnd w:id="1"/>
    </w:p>
    <w:p w14:paraId="524D3A3A" w14:textId="474DDADF" w:rsidR="00FC71C4" w:rsidRDefault="004B19F9">
      <w:pPr>
        <w:pStyle w:val="Abbildungsverzeichnis"/>
        <w:tabs>
          <w:tab w:val="right" w:leader="dot" w:pos="9350"/>
        </w:tabs>
        <w:rPr>
          <w:rFonts w:eastAsiaTheme="minorEastAsia"/>
          <w:noProof/>
          <w:lang w:val="de-DE" w:eastAsia="de-DE"/>
        </w:rPr>
      </w:pPr>
      <w:r>
        <w:fldChar w:fldCharType="begin"/>
      </w:r>
      <w:r>
        <w:instrText xml:space="preserve"> TOC \h \z \c "Table" </w:instrText>
      </w:r>
      <w:r>
        <w:fldChar w:fldCharType="separate"/>
      </w:r>
      <w:hyperlink w:anchor="_Toc42725851" w:history="1">
        <w:r w:rsidR="00FC71C4" w:rsidRPr="00DD4147">
          <w:rPr>
            <w:rStyle w:val="Hyperlink"/>
            <w:noProof/>
          </w:rPr>
          <w:t xml:space="preserve">Table </w:t>
        </w:r>
        <w:r w:rsidR="00FC71C4" w:rsidRPr="00DD4147">
          <w:rPr>
            <w:rStyle w:val="Hyperlink"/>
            <w:rFonts w:cstheme="minorHAnsi"/>
            <w:noProof/>
          </w:rPr>
          <w:t>1</w:t>
        </w:r>
        <w:r w:rsidR="00FC71C4" w:rsidRPr="00DD4147">
          <w:rPr>
            <w:rStyle w:val="Hyperlink"/>
            <w:noProof/>
          </w:rPr>
          <w:t>: Original dataset</w:t>
        </w:r>
        <w:r w:rsidR="00FC71C4">
          <w:rPr>
            <w:noProof/>
            <w:webHidden/>
          </w:rPr>
          <w:tab/>
        </w:r>
        <w:r w:rsidR="00FC71C4">
          <w:rPr>
            <w:noProof/>
            <w:webHidden/>
          </w:rPr>
          <w:fldChar w:fldCharType="begin"/>
        </w:r>
        <w:r w:rsidR="00FC71C4">
          <w:rPr>
            <w:noProof/>
            <w:webHidden/>
          </w:rPr>
          <w:instrText xml:space="preserve"> PAGEREF _Toc42725851 \h </w:instrText>
        </w:r>
        <w:r w:rsidR="00FC71C4">
          <w:rPr>
            <w:noProof/>
            <w:webHidden/>
          </w:rPr>
        </w:r>
        <w:r w:rsidR="00FC71C4">
          <w:rPr>
            <w:noProof/>
            <w:webHidden/>
          </w:rPr>
          <w:fldChar w:fldCharType="separate"/>
        </w:r>
        <w:r w:rsidR="00FC71C4">
          <w:rPr>
            <w:noProof/>
            <w:webHidden/>
          </w:rPr>
          <w:t>8</w:t>
        </w:r>
        <w:r w:rsidR="00FC71C4">
          <w:rPr>
            <w:noProof/>
            <w:webHidden/>
          </w:rPr>
          <w:fldChar w:fldCharType="end"/>
        </w:r>
      </w:hyperlink>
    </w:p>
    <w:p w14:paraId="77BFAAD8" w14:textId="39FBDC97" w:rsidR="00FC71C4" w:rsidRDefault="00FC71C4">
      <w:pPr>
        <w:pStyle w:val="Abbildungsverzeichnis"/>
        <w:tabs>
          <w:tab w:val="right" w:leader="dot" w:pos="9350"/>
        </w:tabs>
        <w:rPr>
          <w:rFonts w:eastAsiaTheme="minorEastAsia"/>
          <w:noProof/>
          <w:lang w:val="de-DE" w:eastAsia="de-DE"/>
        </w:rPr>
      </w:pPr>
      <w:hyperlink w:anchor="_Toc42725852" w:history="1">
        <w:r w:rsidRPr="00DD4147">
          <w:rPr>
            <w:rStyle w:val="Hyperlink"/>
            <w:noProof/>
          </w:rPr>
          <w:t>Table 2: Additional features</w:t>
        </w:r>
        <w:r>
          <w:rPr>
            <w:noProof/>
            <w:webHidden/>
          </w:rPr>
          <w:tab/>
        </w:r>
        <w:r>
          <w:rPr>
            <w:noProof/>
            <w:webHidden/>
          </w:rPr>
          <w:fldChar w:fldCharType="begin"/>
        </w:r>
        <w:r>
          <w:rPr>
            <w:noProof/>
            <w:webHidden/>
          </w:rPr>
          <w:instrText xml:space="preserve"> PAGEREF _Toc42725852 \h </w:instrText>
        </w:r>
        <w:r>
          <w:rPr>
            <w:noProof/>
            <w:webHidden/>
          </w:rPr>
        </w:r>
        <w:r>
          <w:rPr>
            <w:noProof/>
            <w:webHidden/>
          </w:rPr>
          <w:fldChar w:fldCharType="separate"/>
        </w:r>
        <w:r>
          <w:rPr>
            <w:noProof/>
            <w:webHidden/>
          </w:rPr>
          <w:t>10</w:t>
        </w:r>
        <w:r>
          <w:rPr>
            <w:noProof/>
            <w:webHidden/>
          </w:rPr>
          <w:fldChar w:fldCharType="end"/>
        </w:r>
      </w:hyperlink>
    </w:p>
    <w:p w14:paraId="0F0A1044" w14:textId="44A74168" w:rsidR="00FC71C4" w:rsidRDefault="00FC71C4">
      <w:pPr>
        <w:pStyle w:val="Abbildungsverzeichnis"/>
        <w:tabs>
          <w:tab w:val="right" w:leader="dot" w:pos="9350"/>
        </w:tabs>
        <w:rPr>
          <w:rFonts w:eastAsiaTheme="minorEastAsia"/>
          <w:noProof/>
          <w:lang w:val="de-DE" w:eastAsia="de-DE"/>
        </w:rPr>
      </w:pPr>
      <w:hyperlink w:anchor="_Toc42725853" w:history="1">
        <w:r w:rsidRPr="00DD4147">
          <w:rPr>
            <w:rStyle w:val="Hyperlink"/>
            <w:noProof/>
          </w:rPr>
          <w:t>Table 3: Machine Learning Models applicated on the validation data</w:t>
        </w:r>
        <w:r>
          <w:rPr>
            <w:noProof/>
            <w:webHidden/>
          </w:rPr>
          <w:tab/>
        </w:r>
        <w:r>
          <w:rPr>
            <w:noProof/>
            <w:webHidden/>
          </w:rPr>
          <w:fldChar w:fldCharType="begin"/>
        </w:r>
        <w:r>
          <w:rPr>
            <w:noProof/>
            <w:webHidden/>
          </w:rPr>
          <w:instrText xml:space="preserve"> PAGEREF _Toc42725853 \h </w:instrText>
        </w:r>
        <w:r>
          <w:rPr>
            <w:noProof/>
            <w:webHidden/>
          </w:rPr>
        </w:r>
        <w:r>
          <w:rPr>
            <w:noProof/>
            <w:webHidden/>
          </w:rPr>
          <w:fldChar w:fldCharType="separate"/>
        </w:r>
        <w:r>
          <w:rPr>
            <w:noProof/>
            <w:webHidden/>
          </w:rPr>
          <w:t>17</w:t>
        </w:r>
        <w:r>
          <w:rPr>
            <w:noProof/>
            <w:webHidden/>
          </w:rPr>
          <w:fldChar w:fldCharType="end"/>
        </w:r>
      </w:hyperlink>
    </w:p>
    <w:p w14:paraId="101EB47B" w14:textId="2B7FF34E" w:rsidR="00FC71C4" w:rsidRDefault="00FC71C4">
      <w:pPr>
        <w:pStyle w:val="Abbildungsverzeichnis"/>
        <w:tabs>
          <w:tab w:val="right" w:leader="dot" w:pos="9350"/>
        </w:tabs>
        <w:rPr>
          <w:rFonts w:eastAsiaTheme="minorEastAsia"/>
          <w:noProof/>
          <w:lang w:val="de-DE" w:eastAsia="de-DE"/>
        </w:rPr>
      </w:pPr>
      <w:hyperlink w:anchor="_Toc42725854" w:history="1">
        <w:r w:rsidRPr="00DD4147">
          <w:rPr>
            <w:rStyle w:val="Hyperlink"/>
            <w:noProof/>
          </w:rPr>
          <w:t>Table 4: Confusion Matrix classification (positive=towards the university; negative=away from university)</w:t>
        </w:r>
        <w:r>
          <w:rPr>
            <w:noProof/>
            <w:webHidden/>
          </w:rPr>
          <w:tab/>
        </w:r>
        <w:r>
          <w:rPr>
            <w:noProof/>
            <w:webHidden/>
          </w:rPr>
          <w:fldChar w:fldCharType="begin"/>
        </w:r>
        <w:r>
          <w:rPr>
            <w:noProof/>
            <w:webHidden/>
          </w:rPr>
          <w:instrText xml:space="preserve"> PAGEREF _Toc42725854 \h </w:instrText>
        </w:r>
        <w:r>
          <w:rPr>
            <w:noProof/>
            <w:webHidden/>
          </w:rPr>
        </w:r>
        <w:r>
          <w:rPr>
            <w:noProof/>
            <w:webHidden/>
          </w:rPr>
          <w:fldChar w:fldCharType="separate"/>
        </w:r>
        <w:r>
          <w:rPr>
            <w:noProof/>
            <w:webHidden/>
          </w:rPr>
          <w:t>19</w:t>
        </w:r>
        <w:r>
          <w:rPr>
            <w:noProof/>
            <w:webHidden/>
          </w:rPr>
          <w:fldChar w:fldCharType="end"/>
        </w:r>
      </w:hyperlink>
    </w:p>
    <w:p w14:paraId="04FE99DF" w14:textId="6595B892" w:rsidR="00FC71C4" w:rsidRDefault="00FC71C4">
      <w:pPr>
        <w:pStyle w:val="Abbildungsverzeichnis"/>
        <w:tabs>
          <w:tab w:val="right" w:leader="dot" w:pos="9350"/>
        </w:tabs>
        <w:rPr>
          <w:rFonts w:eastAsiaTheme="minorEastAsia"/>
          <w:noProof/>
          <w:lang w:val="de-DE" w:eastAsia="de-DE"/>
        </w:rPr>
      </w:pPr>
      <w:hyperlink w:anchor="_Toc42725855" w:history="1">
        <w:r w:rsidRPr="00DD4147">
          <w:rPr>
            <w:rStyle w:val="Hyperlink"/>
            <w:noProof/>
            <w:lang w:val="en-GB"/>
          </w:rPr>
          <w:t>Table 5: Performance metrics of different classifiers</w:t>
        </w:r>
        <w:r>
          <w:rPr>
            <w:noProof/>
            <w:webHidden/>
          </w:rPr>
          <w:tab/>
        </w:r>
        <w:r>
          <w:rPr>
            <w:noProof/>
            <w:webHidden/>
          </w:rPr>
          <w:fldChar w:fldCharType="begin"/>
        </w:r>
        <w:r>
          <w:rPr>
            <w:noProof/>
            <w:webHidden/>
          </w:rPr>
          <w:instrText xml:space="preserve"> PAGEREF _Toc42725855 \h </w:instrText>
        </w:r>
        <w:r>
          <w:rPr>
            <w:noProof/>
            <w:webHidden/>
          </w:rPr>
        </w:r>
        <w:r>
          <w:rPr>
            <w:noProof/>
            <w:webHidden/>
          </w:rPr>
          <w:fldChar w:fldCharType="separate"/>
        </w:r>
        <w:r>
          <w:rPr>
            <w:noProof/>
            <w:webHidden/>
          </w:rPr>
          <w:t>19</w:t>
        </w:r>
        <w:r>
          <w:rPr>
            <w:noProof/>
            <w:webHidden/>
          </w:rPr>
          <w:fldChar w:fldCharType="end"/>
        </w:r>
      </w:hyperlink>
    </w:p>
    <w:p w14:paraId="6F81C6D9" w14:textId="3661A28E" w:rsidR="004B19F9" w:rsidRDefault="004B19F9">
      <w:pPr>
        <w:rPr>
          <w:rFonts w:asciiTheme="majorHAnsi" w:eastAsiaTheme="majorEastAsia" w:hAnsiTheme="majorHAnsi" w:cstheme="majorBidi"/>
          <w:color w:val="2F5496" w:themeColor="accent1" w:themeShade="BF"/>
          <w:sz w:val="32"/>
          <w:szCs w:val="32"/>
        </w:rPr>
      </w:pPr>
      <w:r>
        <w:fldChar w:fldCharType="end"/>
      </w:r>
      <w:r>
        <w:br w:type="page"/>
      </w:r>
    </w:p>
    <w:p w14:paraId="00EADEAA" w14:textId="78E18685" w:rsidR="004B19F9" w:rsidRDefault="004B19F9" w:rsidP="004B19F9">
      <w:pPr>
        <w:pStyle w:val="berschrift1"/>
      </w:pPr>
      <w:bookmarkStart w:id="2" w:name="_Toc42725823"/>
      <w:r>
        <w:t>List of figures</w:t>
      </w:r>
      <w:bookmarkEnd w:id="2"/>
    </w:p>
    <w:p w14:paraId="3DA9C7A7" w14:textId="17D56272" w:rsidR="00FC71C4" w:rsidRDefault="004B19F9">
      <w:pPr>
        <w:pStyle w:val="Abbildungsverzeichnis"/>
        <w:tabs>
          <w:tab w:val="right" w:leader="dot" w:pos="9350"/>
        </w:tabs>
        <w:rPr>
          <w:rFonts w:eastAsiaTheme="minorEastAsia"/>
          <w:noProof/>
          <w:lang w:val="de-DE" w:eastAsia="de-DE"/>
        </w:rPr>
      </w:pPr>
      <w:r>
        <w:fldChar w:fldCharType="begin"/>
      </w:r>
      <w:r>
        <w:instrText xml:space="preserve"> TOC \h \z \c "Figure" </w:instrText>
      </w:r>
      <w:r>
        <w:fldChar w:fldCharType="separate"/>
      </w:r>
      <w:hyperlink w:anchor="_Toc42725856" w:history="1">
        <w:r w:rsidR="00FC71C4" w:rsidRPr="00813168">
          <w:rPr>
            <w:rStyle w:val="Hyperlink"/>
            <w:noProof/>
          </w:rPr>
          <w:t>Figure 1: Distribution of trip duration on the 90% quantile</w:t>
        </w:r>
        <w:r w:rsidR="00FC71C4">
          <w:rPr>
            <w:noProof/>
            <w:webHidden/>
          </w:rPr>
          <w:tab/>
        </w:r>
        <w:r w:rsidR="00FC71C4">
          <w:rPr>
            <w:noProof/>
            <w:webHidden/>
          </w:rPr>
          <w:fldChar w:fldCharType="begin"/>
        </w:r>
        <w:r w:rsidR="00FC71C4">
          <w:rPr>
            <w:noProof/>
            <w:webHidden/>
          </w:rPr>
          <w:instrText xml:space="preserve"> PAGEREF _Toc42725856 \h </w:instrText>
        </w:r>
        <w:r w:rsidR="00FC71C4">
          <w:rPr>
            <w:noProof/>
            <w:webHidden/>
          </w:rPr>
        </w:r>
        <w:r w:rsidR="00FC71C4">
          <w:rPr>
            <w:noProof/>
            <w:webHidden/>
          </w:rPr>
          <w:fldChar w:fldCharType="separate"/>
        </w:r>
        <w:r w:rsidR="00FC71C4">
          <w:rPr>
            <w:noProof/>
            <w:webHidden/>
          </w:rPr>
          <w:t>23</w:t>
        </w:r>
        <w:r w:rsidR="00FC71C4">
          <w:rPr>
            <w:noProof/>
            <w:webHidden/>
          </w:rPr>
          <w:fldChar w:fldCharType="end"/>
        </w:r>
      </w:hyperlink>
    </w:p>
    <w:p w14:paraId="355D2ECE" w14:textId="2779D7BD" w:rsidR="00FC71C4" w:rsidRDefault="00FC71C4">
      <w:pPr>
        <w:pStyle w:val="Abbildungsverzeichnis"/>
        <w:tabs>
          <w:tab w:val="right" w:leader="dot" w:pos="9350"/>
        </w:tabs>
        <w:rPr>
          <w:rFonts w:eastAsiaTheme="minorEastAsia"/>
          <w:noProof/>
          <w:lang w:val="de-DE" w:eastAsia="de-DE"/>
        </w:rPr>
      </w:pPr>
      <w:hyperlink w:anchor="_Toc42725857" w:history="1">
        <w:r w:rsidRPr="00813168">
          <w:rPr>
            <w:rStyle w:val="Hyperlink"/>
            <w:noProof/>
          </w:rPr>
          <w:t>Figure 2: Mean Duration of trips per day of year</w:t>
        </w:r>
        <w:r>
          <w:rPr>
            <w:noProof/>
            <w:webHidden/>
          </w:rPr>
          <w:tab/>
        </w:r>
        <w:r>
          <w:rPr>
            <w:noProof/>
            <w:webHidden/>
          </w:rPr>
          <w:fldChar w:fldCharType="begin"/>
        </w:r>
        <w:r>
          <w:rPr>
            <w:noProof/>
            <w:webHidden/>
          </w:rPr>
          <w:instrText xml:space="preserve"> PAGEREF _Toc42725857 \h </w:instrText>
        </w:r>
        <w:r>
          <w:rPr>
            <w:noProof/>
            <w:webHidden/>
          </w:rPr>
        </w:r>
        <w:r>
          <w:rPr>
            <w:noProof/>
            <w:webHidden/>
          </w:rPr>
          <w:fldChar w:fldCharType="separate"/>
        </w:r>
        <w:r>
          <w:rPr>
            <w:noProof/>
            <w:webHidden/>
          </w:rPr>
          <w:t>23</w:t>
        </w:r>
        <w:r>
          <w:rPr>
            <w:noProof/>
            <w:webHidden/>
          </w:rPr>
          <w:fldChar w:fldCharType="end"/>
        </w:r>
      </w:hyperlink>
    </w:p>
    <w:p w14:paraId="52D96635" w14:textId="66C6EFE4" w:rsidR="00FC71C4" w:rsidRDefault="00FC71C4">
      <w:pPr>
        <w:pStyle w:val="Abbildungsverzeichnis"/>
        <w:tabs>
          <w:tab w:val="right" w:leader="dot" w:pos="9350"/>
        </w:tabs>
        <w:rPr>
          <w:rFonts w:eastAsiaTheme="minorEastAsia"/>
          <w:noProof/>
          <w:lang w:val="de-DE" w:eastAsia="de-DE"/>
        </w:rPr>
      </w:pPr>
      <w:hyperlink w:anchor="_Toc42725858" w:history="1">
        <w:r w:rsidRPr="00813168">
          <w:rPr>
            <w:rStyle w:val="Hyperlink"/>
            <w:noProof/>
          </w:rPr>
          <w:t>Figure 3: Mean and standard deviation of trip duration (left). Distribution of trips on weekends and workings days (right).</w:t>
        </w:r>
        <w:r>
          <w:rPr>
            <w:noProof/>
            <w:webHidden/>
          </w:rPr>
          <w:tab/>
        </w:r>
        <w:r>
          <w:rPr>
            <w:noProof/>
            <w:webHidden/>
          </w:rPr>
          <w:fldChar w:fldCharType="begin"/>
        </w:r>
        <w:r>
          <w:rPr>
            <w:noProof/>
            <w:webHidden/>
          </w:rPr>
          <w:instrText xml:space="preserve"> PAGEREF _Toc42725858 \h </w:instrText>
        </w:r>
        <w:r>
          <w:rPr>
            <w:noProof/>
            <w:webHidden/>
          </w:rPr>
        </w:r>
        <w:r>
          <w:rPr>
            <w:noProof/>
            <w:webHidden/>
          </w:rPr>
          <w:fldChar w:fldCharType="separate"/>
        </w:r>
        <w:r>
          <w:rPr>
            <w:noProof/>
            <w:webHidden/>
          </w:rPr>
          <w:t>24</w:t>
        </w:r>
        <w:r>
          <w:rPr>
            <w:noProof/>
            <w:webHidden/>
          </w:rPr>
          <w:fldChar w:fldCharType="end"/>
        </w:r>
      </w:hyperlink>
    </w:p>
    <w:p w14:paraId="7932E321" w14:textId="59FCAE28" w:rsidR="00FC71C4" w:rsidRDefault="00FC71C4">
      <w:pPr>
        <w:pStyle w:val="Abbildungsverzeichnis"/>
        <w:tabs>
          <w:tab w:val="right" w:leader="dot" w:pos="9350"/>
        </w:tabs>
        <w:rPr>
          <w:rFonts w:eastAsiaTheme="minorEastAsia"/>
          <w:noProof/>
          <w:lang w:val="de-DE" w:eastAsia="de-DE"/>
        </w:rPr>
      </w:pPr>
      <w:hyperlink w:anchor="_Toc42725859" w:history="1">
        <w:r w:rsidRPr="00813168">
          <w:rPr>
            <w:rStyle w:val="Hyperlink"/>
            <w:noProof/>
          </w:rPr>
          <w:t>Figure 4: Mean and standard deviation of trip duration for every day of week (left). Distribution of trips for every day of week (right).</w:t>
        </w:r>
        <w:r>
          <w:rPr>
            <w:noProof/>
            <w:webHidden/>
          </w:rPr>
          <w:tab/>
        </w:r>
        <w:r>
          <w:rPr>
            <w:noProof/>
            <w:webHidden/>
          </w:rPr>
          <w:fldChar w:fldCharType="begin"/>
        </w:r>
        <w:r>
          <w:rPr>
            <w:noProof/>
            <w:webHidden/>
          </w:rPr>
          <w:instrText xml:space="preserve"> PAGEREF _Toc42725859 \h </w:instrText>
        </w:r>
        <w:r>
          <w:rPr>
            <w:noProof/>
            <w:webHidden/>
          </w:rPr>
        </w:r>
        <w:r>
          <w:rPr>
            <w:noProof/>
            <w:webHidden/>
          </w:rPr>
          <w:fldChar w:fldCharType="separate"/>
        </w:r>
        <w:r>
          <w:rPr>
            <w:noProof/>
            <w:webHidden/>
          </w:rPr>
          <w:t>24</w:t>
        </w:r>
        <w:r>
          <w:rPr>
            <w:noProof/>
            <w:webHidden/>
          </w:rPr>
          <w:fldChar w:fldCharType="end"/>
        </w:r>
      </w:hyperlink>
    </w:p>
    <w:p w14:paraId="30406E10" w14:textId="145EFFB1" w:rsidR="00FC71C4" w:rsidRDefault="00FC71C4">
      <w:pPr>
        <w:pStyle w:val="Abbildungsverzeichnis"/>
        <w:tabs>
          <w:tab w:val="right" w:leader="dot" w:pos="9350"/>
        </w:tabs>
        <w:rPr>
          <w:rFonts w:eastAsiaTheme="minorEastAsia"/>
          <w:noProof/>
          <w:lang w:val="de-DE" w:eastAsia="de-DE"/>
        </w:rPr>
      </w:pPr>
      <w:hyperlink w:anchor="_Toc42725860" w:history="1">
        <w:r w:rsidRPr="00813168">
          <w:rPr>
            <w:rStyle w:val="Hyperlink"/>
            <w:noProof/>
          </w:rPr>
          <w:t>Figure 5: Trip duration distribution per month and normalized over a year</w:t>
        </w:r>
        <w:r>
          <w:rPr>
            <w:noProof/>
            <w:webHidden/>
          </w:rPr>
          <w:tab/>
        </w:r>
        <w:r>
          <w:rPr>
            <w:noProof/>
            <w:webHidden/>
          </w:rPr>
          <w:fldChar w:fldCharType="begin"/>
        </w:r>
        <w:r>
          <w:rPr>
            <w:noProof/>
            <w:webHidden/>
          </w:rPr>
          <w:instrText xml:space="preserve"> PAGEREF _Toc42725860 \h </w:instrText>
        </w:r>
        <w:r>
          <w:rPr>
            <w:noProof/>
            <w:webHidden/>
          </w:rPr>
        </w:r>
        <w:r>
          <w:rPr>
            <w:noProof/>
            <w:webHidden/>
          </w:rPr>
          <w:fldChar w:fldCharType="separate"/>
        </w:r>
        <w:r>
          <w:rPr>
            <w:noProof/>
            <w:webHidden/>
          </w:rPr>
          <w:t>25</w:t>
        </w:r>
        <w:r>
          <w:rPr>
            <w:noProof/>
            <w:webHidden/>
          </w:rPr>
          <w:fldChar w:fldCharType="end"/>
        </w:r>
      </w:hyperlink>
    </w:p>
    <w:p w14:paraId="32CB2611" w14:textId="74571091" w:rsidR="00FC71C4" w:rsidRDefault="00FC71C4">
      <w:pPr>
        <w:pStyle w:val="Abbildungsverzeichnis"/>
        <w:tabs>
          <w:tab w:val="right" w:leader="dot" w:pos="9350"/>
        </w:tabs>
        <w:rPr>
          <w:rFonts w:eastAsiaTheme="minorEastAsia"/>
          <w:noProof/>
          <w:lang w:val="de-DE" w:eastAsia="de-DE"/>
        </w:rPr>
      </w:pPr>
      <w:hyperlink w:anchor="_Toc42725861" w:history="1">
        <w:r w:rsidRPr="00813168">
          <w:rPr>
            <w:rStyle w:val="Hyperlink"/>
            <w:noProof/>
          </w:rPr>
          <w:t>Figure 6: Month with most trips (August) for each postal code area</w:t>
        </w:r>
        <w:r>
          <w:rPr>
            <w:noProof/>
            <w:webHidden/>
          </w:rPr>
          <w:tab/>
        </w:r>
        <w:r>
          <w:rPr>
            <w:noProof/>
            <w:webHidden/>
          </w:rPr>
          <w:fldChar w:fldCharType="begin"/>
        </w:r>
        <w:r>
          <w:rPr>
            <w:noProof/>
            <w:webHidden/>
          </w:rPr>
          <w:instrText xml:space="preserve"> PAGEREF _Toc42725861 \h </w:instrText>
        </w:r>
        <w:r>
          <w:rPr>
            <w:noProof/>
            <w:webHidden/>
          </w:rPr>
        </w:r>
        <w:r>
          <w:rPr>
            <w:noProof/>
            <w:webHidden/>
          </w:rPr>
          <w:fldChar w:fldCharType="separate"/>
        </w:r>
        <w:r>
          <w:rPr>
            <w:noProof/>
            <w:webHidden/>
          </w:rPr>
          <w:t>25</w:t>
        </w:r>
        <w:r>
          <w:rPr>
            <w:noProof/>
            <w:webHidden/>
          </w:rPr>
          <w:fldChar w:fldCharType="end"/>
        </w:r>
      </w:hyperlink>
    </w:p>
    <w:p w14:paraId="3680343E" w14:textId="59EC3296" w:rsidR="00FC71C4" w:rsidRDefault="00FC71C4">
      <w:pPr>
        <w:pStyle w:val="Abbildungsverzeichnis"/>
        <w:tabs>
          <w:tab w:val="right" w:leader="dot" w:pos="9350"/>
        </w:tabs>
        <w:rPr>
          <w:rFonts w:eastAsiaTheme="minorEastAsia"/>
          <w:noProof/>
          <w:lang w:val="de-DE" w:eastAsia="de-DE"/>
        </w:rPr>
      </w:pPr>
      <w:hyperlink w:anchor="_Toc42725862" w:history="1">
        <w:r w:rsidRPr="00813168">
          <w:rPr>
            <w:rStyle w:val="Hyperlink"/>
            <w:noProof/>
          </w:rPr>
          <w:t>Figure 7: Fixed stations and bikes at stations (01.10.2019 08:00)</w:t>
        </w:r>
        <w:r>
          <w:rPr>
            <w:noProof/>
            <w:webHidden/>
          </w:rPr>
          <w:tab/>
        </w:r>
        <w:r>
          <w:rPr>
            <w:noProof/>
            <w:webHidden/>
          </w:rPr>
          <w:fldChar w:fldCharType="begin"/>
        </w:r>
        <w:r>
          <w:rPr>
            <w:noProof/>
            <w:webHidden/>
          </w:rPr>
          <w:instrText xml:space="preserve"> PAGEREF _Toc42725862 \h </w:instrText>
        </w:r>
        <w:r>
          <w:rPr>
            <w:noProof/>
            <w:webHidden/>
          </w:rPr>
        </w:r>
        <w:r>
          <w:rPr>
            <w:noProof/>
            <w:webHidden/>
          </w:rPr>
          <w:fldChar w:fldCharType="separate"/>
        </w:r>
        <w:r>
          <w:rPr>
            <w:noProof/>
            <w:webHidden/>
          </w:rPr>
          <w:t>26</w:t>
        </w:r>
        <w:r>
          <w:rPr>
            <w:noProof/>
            <w:webHidden/>
          </w:rPr>
          <w:fldChar w:fldCharType="end"/>
        </w:r>
      </w:hyperlink>
    </w:p>
    <w:p w14:paraId="6F60EEBC" w14:textId="0ED5C5C7" w:rsidR="00FC71C4" w:rsidRDefault="00FC71C4">
      <w:pPr>
        <w:pStyle w:val="Abbildungsverzeichnis"/>
        <w:tabs>
          <w:tab w:val="right" w:leader="dot" w:pos="9350"/>
        </w:tabs>
        <w:rPr>
          <w:rFonts w:eastAsiaTheme="minorEastAsia"/>
          <w:noProof/>
          <w:lang w:val="de-DE" w:eastAsia="de-DE"/>
        </w:rPr>
      </w:pPr>
      <w:hyperlink w:anchor="_Toc42725863" w:history="1">
        <w:r w:rsidRPr="00813168">
          <w:rPr>
            <w:rStyle w:val="Hyperlink"/>
            <w:noProof/>
          </w:rPr>
          <w:t>Figure 8: Heatmap of trip ends at Christmas (24.12.20109)</w:t>
        </w:r>
        <w:r>
          <w:rPr>
            <w:noProof/>
            <w:webHidden/>
          </w:rPr>
          <w:tab/>
        </w:r>
        <w:r>
          <w:rPr>
            <w:noProof/>
            <w:webHidden/>
          </w:rPr>
          <w:fldChar w:fldCharType="begin"/>
        </w:r>
        <w:r>
          <w:rPr>
            <w:noProof/>
            <w:webHidden/>
          </w:rPr>
          <w:instrText xml:space="preserve"> PAGEREF _Toc42725863 \h </w:instrText>
        </w:r>
        <w:r>
          <w:rPr>
            <w:noProof/>
            <w:webHidden/>
          </w:rPr>
        </w:r>
        <w:r>
          <w:rPr>
            <w:noProof/>
            <w:webHidden/>
          </w:rPr>
          <w:fldChar w:fldCharType="separate"/>
        </w:r>
        <w:r>
          <w:rPr>
            <w:noProof/>
            <w:webHidden/>
          </w:rPr>
          <w:t>27</w:t>
        </w:r>
        <w:r>
          <w:rPr>
            <w:noProof/>
            <w:webHidden/>
          </w:rPr>
          <w:fldChar w:fldCharType="end"/>
        </w:r>
      </w:hyperlink>
    </w:p>
    <w:p w14:paraId="74B395AF" w14:textId="3E5495F6" w:rsidR="00FC71C4" w:rsidRDefault="00FC71C4">
      <w:pPr>
        <w:pStyle w:val="Abbildungsverzeichnis"/>
        <w:tabs>
          <w:tab w:val="right" w:leader="dot" w:pos="9350"/>
        </w:tabs>
        <w:rPr>
          <w:rFonts w:eastAsiaTheme="minorEastAsia"/>
          <w:noProof/>
          <w:lang w:val="de-DE" w:eastAsia="de-DE"/>
        </w:rPr>
      </w:pPr>
      <w:hyperlink w:anchor="_Toc42725864" w:history="1">
        <w:r w:rsidRPr="00813168">
          <w:rPr>
            <w:rStyle w:val="Hyperlink"/>
            <w:noProof/>
          </w:rPr>
          <w:t>Figure 9: Visualized trips on the 24th December 2019 with start and end point</w:t>
        </w:r>
        <w:r>
          <w:rPr>
            <w:noProof/>
            <w:webHidden/>
          </w:rPr>
          <w:tab/>
        </w:r>
        <w:r>
          <w:rPr>
            <w:noProof/>
            <w:webHidden/>
          </w:rPr>
          <w:fldChar w:fldCharType="begin"/>
        </w:r>
        <w:r>
          <w:rPr>
            <w:noProof/>
            <w:webHidden/>
          </w:rPr>
          <w:instrText xml:space="preserve"> PAGEREF _Toc42725864 \h </w:instrText>
        </w:r>
        <w:r>
          <w:rPr>
            <w:noProof/>
            <w:webHidden/>
          </w:rPr>
        </w:r>
        <w:r>
          <w:rPr>
            <w:noProof/>
            <w:webHidden/>
          </w:rPr>
          <w:fldChar w:fldCharType="separate"/>
        </w:r>
        <w:r>
          <w:rPr>
            <w:noProof/>
            <w:webHidden/>
          </w:rPr>
          <w:t>27</w:t>
        </w:r>
        <w:r>
          <w:rPr>
            <w:noProof/>
            <w:webHidden/>
          </w:rPr>
          <w:fldChar w:fldCharType="end"/>
        </w:r>
      </w:hyperlink>
    </w:p>
    <w:p w14:paraId="2882504A" w14:textId="0360E8A4" w:rsidR="00FC71C4" w:rsidRDefault="00FC71C4">
      <w:pPr>
        <w:pStyle w:val="Abbildungsverzeichnis"/>
        <w:tabs>
          <w:tab w:val="right" w:leader="dot" w:pos="9350"/>
        </w:tabs>
        <w:rPr>
          <w:rFonts w:eastAsiaTheme="minorEastAsia"/>
          <w:noProof/>
          <w:lang w:val="de-DE" w:eastAsia="de-DE"/>
        </w:rPr>
      </w:pPr>
      <w:hyperlink w:anchor="_Toc42725865" w:history="1">
        <w:r w:rsidRPr="00813168">
          <w:rPr>
            <w:rStyle w:val="Hyperlink"/>
            <w:noProof/>
          </w:rPr>
          <w:t>Figure 10: Training and validation loss of NN compared without and with weather data</w:t>
        </w:r>
        <w:r>
          <w:rPr>
            <w:noProof/>
            <w:webHidden/>
          </w:rPr>
          <w:tab/>
        </w:r>
        <w:r>
          <w:rPr>
            <w:noProof/>
            <w:webHidden/>
          </w:rPr>
          <w:fldChar w:fldCharType="begin"/>
        </w:r>
        <w:r>
          <w:rPr>
            <w:noProof/>
            <w:webHidden/>
          </w:rPr>
          <w:instrText xml:space="preserve"> PAGEREF _Toc42725865 \h </w:instrText>
        </w:r>
        <w:r>
          <w:rPr>
            <w:noProof/>
            <w:webHidden/>
          </w:rPr>
        </w:r>
        <w:r>
          <w:rPr>
            <w:noProof/>
            <w:webHidden/>
          </w:rPr>
          <w:fldChar w:fldCharType="separate"/>
        </w:r>
        <w:r>
          <w:rPr>
            <w:noProof/>
            <w:webHidden/>
          </w:rPr>
          <w:t>28</w:t>
        </w:r>
        <w:r>
          <w:rPr>
            <w:noProof/>
            <w:webHidden/>
          </w:rPr>
          <w:fldChar w:fldCharType="end"/>
        </w:r>
      </w:hyperlink>
    </w:p>
    <w:p w14:paraId="2A4EE826" w14:textId="25D75E26" w:rsidR="00FC71C4" w:rsidRDefault="00FC71C4">
      <w:pPr>
        <w:pStyle w:val="Abbildungsverzeichnis"/>
        <w:tabs>
          <w:tab w:val="right" w:leader="dot" w:pos="9350"/>
        </w:tabs>
        <w:rPr>
          <w:rFonts w:eastAsiaTheme="minorEastAsia"/>
          <w:noProof/>
          <w:lang w:val="de-DE" w:eastAsia="de-DE"/>
        </w:rPr>
      </w:pPr>
      <w:hyperlink w:anchor="_Toc42725866" w:history="1">
        <w:r w:rsidRPr="00813168">
          <w:rPr>
            <w:rStyle w:val="Hyperlink"/>
            <w:noProof/>
          </w:rPr>
          <w:t>Figure 11: Correlation Matrix</w:t>
        </w:r>
        <w:r>
          <w:rPr>
            <w:noProof/>
            <w:webHidden/>
          </w:rPr>
          <w:tab/>
        </w:r>
        <w:r>
          <w:rPr>
            <w:noProof/>
            <w:webHidden/>
          </w:rPr>
          <w:fldChar w:fldCharType="begin"/>
        </w:r>
        <w:r>
          <w:rPr>
            <w:noProof/>
            <w:webHidden/>
          </w:rPr>
          <w:instrText xml:space="preserve"> PAGEREF _Toc42725866 \h </w:instrText>
        </w:r>
        <w:r>
          <w:rPr>
            <w:noProof/>
            <w:webHidden/>
          </w:rPr>
        </w:r>
        <w:r>
          <w:rPr>
            <w:noProof/>
            <w:webHidden/>
          </w:rPr>
          <w:fldChar w:fldCharType="separate"/>
        </w:r>
        <w:r>
          <w:rPr>
            <w:noProof/>
            <w:webHidden/>
          </w:rPr>
          <w:t>28</w:t>
        </w:r>
        <w:r>
          <w:rPr>
            <w:noProof/>
            <w:webHidden/>
          </w:rPr>
          <w:fldChar w:fldCharType="end"/>
        </w:r>
      </w:hyperlink>
    </w:p>
    <w:p w14:paraId="302CB54D" w14:textId="6DE74898" w:rsidR="00FC71C4" w:rsidRDefault="00FC71C4">
      <w:pPr>
        <w:pStyle w:val="Abbildungsverzeichnis"/>
        <w:tabs>
          <w:tab w:val="right" w:leader="dot" w:pos="9350"/>
        </w:tabs>
        <w:rPr>
          <w:rFonts w:eastAsiaTheme="minorEastAsia"/>
          <w:noProof/>
          <w:lang w:val="de-DE" w:eastAsia="de-DE"/>
        </w:rPr>
      </w:pPr>
      <w:hyperlink w:anchor="_Toc42725867" w:history="1">
        <w:r w:rsidRPr="00813168">
          <w:rPr>
            <w:rStyle w:val="Hyperlink"/>
            <w:noProof/>
          </w:rPr>
          <w:t>Figure 12: PCA Analysis of components</w:t>
        </w:r>
        <w:r>
          <w:rPr>
            <w:noProof/>
            <w:webHidden/>
          </w:rPr>
          <w:tab/>
        </w:r>
        <w:r>
          <w:rPr>
            <w:noProof/>
            <w:webHidden/>
          </w:rPr>
          <w:fldChar w:fldCharType="begin"/>
        </w:r>
        <w:r>
          <w:rPr>
            <w:noProof/>
            <w:webHidden/>
          </w:rPr>
          <w:instrText xml:space="preserve"> PAGEREF _Toc42725867 \h </w:instrText>
        </w:r>
        <w:r>
          <w:rPr>
            <w:noProof/>
            <w:webHidden/>
          </w:rPr>
        </w:r>
        <w:r>
          <w:rPr>
            <w:noProof/>
            <w:webHidden/>
          </w:rPr>
          <w:fldChar w:fldCharType="separate"/>
        </w:r>
        <w:r>
          <w:rPr>
            <w:noProof/>
            <w:webHidden/>
          </w:rPr>
          <w:t>29</w:t>
        </w:r>
        <w:r>
          <w:rPr>
            <w:noProof/>
            <w:webHidden/>
          </w:rPr>
          <w:fldChar w:fldCharType="end"/>
        </w:r>
      </w:hyperlink>
    </w:p>
    <w:p w14:paraId="3E3406FE" w14:textId="12F3DF93" w:rsidR="00FC71C4" w:rsidRDefault="00FC71C4">
      <w:pPr>
        <w:pStyle w:val="Abbildungsverzeichnis"/>
        <w:tabs>
          <w:tab w:val="right" w:leader="dot" w:pos="9350"/>
        </w:tabs>
        <w:rPr>
          <w:rFonts w:eastAsiaTheme="minorEastAsia"/>
          <w:noProof/>
          <w:lang w:val="de-DE" w:eastAsia="de-DE"/>
        </w:rPr>
      </w:pPr>
      <w:hyperlink w:anchor="_Toc42725868" w:history="1">
        <w:r w:rsidRPr="00813168">
          <w:rPr>
            <w:rStyle w:val="Hyperlink"/>
            <w:noProof/>
          </w:rPr>
          <w:t>Figure 13: Training and validation loss of Neural Network trained in 100 epochs</w:t>
        </w:r>
        <w:r>
          <w:rPr>
            <w:noProof/>
            <w:webHidden/>
          </w:rPr>
          <w:tab/>
        </w:r>
        <w:r>
          <w:rPr>
            <w:noProof/>
            <w:webHidden/>
          </w:rPr>
          <w:fldChar w:fldCharType="begin"/>
        </w:r>
        <w:r>
          <w:rPr>
            <w:noProof/>
            <w:webHidden/>
          </w:rPr>
          <w:instrText xml:space="preserve"> PAGEREF _Toc42725868 \h </w:instrText>
        </w:r>
        <w:r>
          <w:rPr>
            <w:noProof/>
            <w:webHidden/>
          </w:rPr>
        </w:r>
        <w:r>
          <w:rPr>
            <w:noProof/>
            <w:webHidden/>
          </w:rPr>
          <w:fldChar w:fldCharType="separate"/>
        </w:r>
        <w:r>
          <w:rPr>
            <w:noProof/>
            <w:webHidden/>
          </w:rPr>
          <w:t>29</w:t>
        </w:r>
        <w:r>
          <w:rPr>
            <w:noProof/>
            <w:webHidden/>
          </w:rPr>
          <w:fldChar w:fldCharType="end"/>
        </w:r>
      </w:hyperlink>
    </w:p>
    <w:p w14:paraId="6CFD04B4" w14:textId="273E7B88" w:rsidR="00FC71C4" w:rsidRDefault="00FC71C4">
      <w:pPr>
        <w:pStyle w:val="Abbildungsverzeichnis"/>
        <w:tabs>
          <w:tab w:val="right" w:leader="dot" w:pos="9350"/>
        </w:tabs>
        <w:rPr>
          <w:rFonts w:eastAsiaTheme="minorEastAsia"/>
          <w:noProof/>
          <w:lang w:val="de-DE" w:eastAsia="de-DE"/>
        </w:rPr>
      </w:pPr>
      <w:hyperlink w:anchor="_Toc42725869" w:history="1">
        <w:r w:rsidRPr="00813168">
          <w:rPr>
            <w:rStyle w:val="Hyperlink"/>
            <w:noProof/>
          </w:rPr>
          <w:t>Figure 14: Residuals of Neural Network prediction on validation set</w:t>
        </w:r>
        <w:r>
          <w:rPr>
            <w:noProof/>
            <w:webHidden/>
          </w:rPr>
          <w:tab/>
        </w:r>
        <w:r>
          <w:rPr>
            <w:noProof/>
            <w:webHidden/>
          </w:rPr>
          <w:fldChar w:fldCharType="begin"/>
        </w:r>
        <w:r>
          <w:rPr>
            <w:noProof/>
            <w:webHidden/>
          </w:rPr>
          <w:instrText xml:space="preserve"> PAGEREF _Toc42725869 \h </w:instrText>
        </w:r>
        <w:r>
          <w:rPr>
            <w:noProof/>
            <w:webHidden/>
          </w:rPr>
        </w:r>
        <w:r>
          <w:rPr>
            <w:noProof/>
            <w:webHidden/>
          </w:rPr>
          <w:fldChar w:fldCharType="separate"/>
        </w:r>
        <w:r>
          <w:rPr>
            <w:noProof/>
            <w:webHidden/>
          </w:rPr>
          <w:t>30</w:t>
        </w:r>
        <w:r>
          <w:rPr>
            <w:noProof/>
            <w:webHidden/>
          </w:rPr>
          <w:fldChar w:fldCharType="end"/>
        </w:r>
      </w:hyperlink>
    </w:p>
    <w:p w14:paraId="68415423" w14:textId="41AA63B4" w:rsidR="004B19F9" w:rsidRDefault="004B19F9" w:rsidP="004B19F9">
      <w:pPr>
        <w:pStyle w:val="berschrift1"/>
      </w:pPr>
      <w:r>
        <w:fldChar w:fldCharType="end"/>
      </w:r>
      <w:r>
        <w:br w:type="page"/>
      </w:r>
    </w:p>
    <w:p w14:paraId="0E02149A" w14:textId="2D271DEF" w:rsidR="258EE9A6" w:rsidRPr="000D6D02" w:rsidRDefault="258EE9A6" w:rsidP="00D81BEA">
      <w:pPr>
        <w:pStyle w:val="berschrift1"/>
        <w:jc w:val="both"/>
      </w:pPr>
      <w:bookmarkStart w:id="3" w:name="_Toc42725824"/>
      <w:r w:rsidRPr="000D6D02">
        <w:t>Executive Summary</w:t>
      </w:r>
      <w:bookmarkEnd w:id="0"/>
      <w:bookmarkEnd w:id="3"/>
    </w:p>
    <w:p w14:paraId="18AE30E1" w14:textId="31F48328" w:rsidR="009438BA" w:rsidRPr="000863B9" w:rsidRDefault="00950380" w:rsidP="00FC71C4">
      <w:pPr>
        <w:pStyle w:val="Kommentartext"/>
        <w:jc w:val="both"/>
        <w:rPr>
          <w:sz w:val="22"/>
          <w:szCs w:val="22"/>
          <w:lang w:val="en-GB"/>
        </w:rPr>
      </w:pPr>
      <w:r>
        <w:rPr>
          <w:rStyle w:val="Kommentarzeichen"/>
        </w:rPr>
        <w:t/>
      </w:r>
      <w:r w:rsidRPr="000863B9">
        <w:rPr>
          <w:sz w:val="22"/>
          <w:szCs w:val="22"/>
          <w:lang w:val="en-GB"/>
        </w:rPr>
        <w:t xml:space="preserve">The main task is to predict the expected duration and direction of a trip within Nuremberg based on past booking data from </w:t>
      </w:r>
      <w:proofErr w:type="spellStart"/>
      <w:r w:rsidRPr="000863B9">
        <w:rPr>
          <w:sz w:val="22"/>
          <w:szCs w:val="22"/>
          <w:lang w:val="en-GB"/>
        </w:rPr>
        <w:t>nextbike</w:t>
      </w:r>
      <w:proofErr w:type="spellEnd"/>
      <w:r w:rsidRPr="000863B9">
        <w:rPr>
          <w:sz w:val="22"/>
          <w:szCs w:val="22"/>
          <w:lang w:val="en-GB"/>
        </w:rPr>
        <w:t>.</w:t>
      </w:r>
      <w:r w:rsidR="00616ADD" w:rsidRPr="000863B9">
        <w:rPr>
          <w:sz w:val="22"/>
          <w:szCs w:val="22"/>
          <w:lang w:val="en-GB"/>
        </w:rPr>
        <w:t xml:space="preserve"> </w:t>
      </w:r>
      <w:r w:rsidRPr="000863B9">
        <w:rPr>
          <w:sz w:val="22"/>
          <w:szCs w:val="22"/>
          <w:lang w:val="en-GB"/>
        </w:rPr>
        <w:t>The given dataset is not good enough to get an accurate result.</w:t>
      </w:r>
      <w:r w:rsidR="00616ADD" w:rsidRPr="000863B9">
        <w:rPr>
          <w:sz w:val="22"/>
          <w:szCs w:val="22"/>
          <w:lang w:val="en-GB"/>
        </w:rPr>
        <w:t xml:space="preserve"> </w:t>
      </w:r>
      <w:r w:rsidRPr="000863B9">
        <w:rPr>
          <w:sz w:val="22"/>
          <w:szCs w:val="22"/>
          <w:lang w:val="en-GB"/>
        </w:rPr>
        <w:t>In the beginning</w:t>
      </w:r>
      <w:r w:rsidR="00113165" w:rsidRPr="000863B9">
        <w:rPr>
          <w:sz w:val="22"/>
          <w:szCs w:val="22"/>
          <w:lang w:val="en-GB"/>
        </w:rPr>
        <w:t>,</w:t>
      </w:r>
      <w:r w:rsidRPr="000863B9">
        <w:rPr>
          <w:sz w:val="22"/>
          <w:szCs w:val="22"/>
          <w:lang w:val="en-GB"/>
        </w:rPr>
        <w:t xml:space="preserve"> the booking data is transformed into trips and invalid data and noises are removed.</w:t>
      </w:r>
      <w:r w:rsidR="009438BA" w:rsidRPr="000863B9">
        <w:rPr>
          <w:sz w:val="22"/>
          <w:szCs w:val="22"/>
          <w:lang w:val="en-GB"/>
        </w:rPr>
        <w:t xml:space="preserve"> </w:t>
      </w:r>
      <w:r w:rsidRPr="000863B9">
        <w:rPr>
          <w:sz w:val="22"/>
          <w:szCs w:val="22"/>
          <w:lang w:val="en-GB"/>
        </w:rPr>
        <w:t>Additional information like postal codes and weather data are added to receive more meaningful data.</w:t>
      </w:r>
      <w:r w:rsidR="009D4061" w:rsidRPr="000863B9">
        <w:rPr>
          <w:sz w:val="22"/>
          <w:szCs w:val="22"/>
          <w:lang w:val="en-GB"/>
        </w:rPr>
        <w:t xml:space="preserve"> </w:t>
      </w:r>
    </w:p>
    <w:p w14:paraId="197C94FE" w14:textId="41145278" w:rsidR="00663444" w:rsidRPr="000863B9" w:rsidRDefault="7956269C" w:rsidP="00FC71C4">
      <w:pPr>
        <w:pStyle w:val="Kommentartext"/>
        <w:jc w:val="both"/>
        <w:rPr>
          <w:sz w:val="22"/>
          <w:szCs w:val="22"/>
          <w:lang w:val="en-GB"/>
        </w:rPr>
      </w:pPr>
      <w:r w:rsidRPr="000863B9">
        <w:rPr>
          <w:sz w:val="22"/>
          <w:szCs w:val="22"/>
          <w:lang w:val="en-GB"/>
        </w:rPr>
        <w:t xml:space="preserve">The analysis of the data follows the </w:t>
      </w:r>
      <w:r w:rsidR="009438BA" w:rsidRPr="000863B9">
        <w:rPr>
          <w:sz w:val="22"/>
          <w:szCs w:val="22"/>
          <w:lang w:val="en-GB"/>
        </w:rPr>
        <w:t>cross</w:t>
      </w:r>
      <w:r w:rsidR="00113165" w:rsidRPr="000863B9">
        <w:rPr>
          <w:sz w:val="22"/>
          <w:szCs w:val="22"/>
          <w:lang w:val="en-GB"/>
        </w:rPr>
        <w:t>-</w:t>
      </w:r>
      <w:r w:rsidR="009438BA" w:rsidRPr="000863B9">
        <w:rPr>
          <w:sz w:val="22"/>
          <w:szCs w:val="22"/>
          <w:lang w:val="en-GB"/>
        </w:rPr>
        <w:t xml:space="preserve">industry </w:t>
      </w:r>
      <w:r w:rsidRPr="000863B9">
        <w:rPr>
          <w:sz w:val="22"/>
          <w:szCs w:val="22"/>
          <w:lang w:val="en-GB"/>
        </w:rPr>
        <w:t xml:space="preserve">standard process </w:t>
      </w:r>
      <w:r w:rsidR="00DC6511" w:rsidRPr="000863B9">
        <w:rPr>
          <w:sz w:val="22"/>
          <w:szCs w:val="22"/>
          <w:lang w:val="en-GB"/>
        </w:rPr>
        <w:t>for</w:t>
      </w:r>
      <w:r w:rsidRPr="000863B9">
        <w:rPr>
          <w:sz w:val="22"/>
          <w:szCs w:val="22"/>
          <w:lang w:val="en-GB"/>
        </w:rPr>
        <w:t xml:space="preserve"> data mining consisting of business understanding, data understanding, data preparation</w:t>
      </w:r>
      <w:r w:rsidR="00A94DBF" w:rsidRPr="000863B9">
        <w:rPr>
          <w:sz w:val="22"/>
          <w:szCs w:val="22"/>
          <w:lang w:val="en-GB"/>
        </w:rPr>
        <w:t>,</w:t>
      </w:r>
      <w:r w:rsidRPr="000863B9">
        <w:rPr>
          <w:sz w:val="22"/>
          <w:szCs w:val="22"/>
          <w:lang w:val="en-GB"/>
        </w:rPr>
        <w:t xml:space="preserve"> </w:t>
      </w:r>
      <w:proofErr w:type="spellStart"/>
      <w:r w:rsidR="00A94DBF" w:rsidRPr="000863B9">
        <w:rPr>
          <w:sz w:val="22"/>
          <w:szCs w:val="22"/>
          <w:lang w:val="en-GB"/>
        </w:rPr>
        <w:t>modeling</w:t>
      </w:r>
      <w:proofErr w:type="spellEnd"/>
      <w:r w:rsidR="00DC6511" w:rsidRPr="000863B9">
        <w:rPr>
          <w:sz w:val="22"/>
          <w:szCs w:val="22"/>
          <w:lang w:val="en-GB"/>
        </w:rPr>
        <w:t xml:space="preserve">, </w:t>
      </w:r>
      <w:r w:rsidR="0089520A" w:rsidRPr="000863B9">
        <w:rPr>
          <w:sz w:val="22"/>
          <w:szCs w:val="22"/>
          <w:lang w:val="en-GB"/>
        </w:rPr>
        <w:t>evaluation,</w:t>
      </w:r>
      <w:r w:rsidR="00DC6511" w:rsidRPr="000863B9">
        <w:rPr>
          <w:sz w:val="22"/>
          <w:szCs w:val="22"/>
          <w:lang w:val="en-GB"/>
        </w:rPr>
        <w:t xml:space="preserve"> and deployment.</w:t>
      </w:r>
      <w:r w:rsidR="00BA1B56">
        <w:rPr>
          <w:sz w:val="22"/>
          <w:szCs w:val="22"/>
          <w:lang w:val="en-GB"/>
        </w:rPr>
        <w:t xml:space="preserve"> </w:t>
      </w:r>
      <w:sdt>
        <w:sdtPr>
          <w:rPr>
            <w:sz w:val="22"/>
            <w:szCs w:val="22"/>
            <w:lang w:val="en-GB"/>
          </w:rPr>
          <w:alias w:val="To edit, see citavi.com/edit"/>
          <w:tag w:val="CitaviPlaceholder#151325d9-4d5c-4880-ac83-5e0a6a1eb8b2"/>
          <w:id w:val="404506685"/>
          <w:placeholder>
            <w:docPart w:val="DefaultPlaceholder_-1854013440"/>
          </w:placeholder>
        </w:sdtPr>
        <w:sdtContent>
          <w:r w:rsidR="00BA1B56">
            <w:rPr>
              <w:noProof/>
              <w:sz w:val="22"/>
              <w:szCs w:val="22"/>
              <w:lang w:val="en-GB"/>
            </w:rPr>
            <w:fldChar w:fldCharType="begin"/>
          </w:r>
          <w:r w:rsidR="00BA1B56">
            <w:rPr>
              <w:noProof/>
              <w:sz w:val="22"/>
              <w:szCs w:val="22"/>
              <w:lang w:val="en-GB"/>
            </w:rPr>
            <w:instrText>ADDIN CitaviPlaceholder{eyIkaWQiOiIxIiwiRW50cmllcyI6W3siJGlkIjoiMiIsIklkIjoiZjNiZDM5MGMtZDkxNy00NTU2LWIzNWMtY2IzYmEwOTljMTcxIiwiUmFuZ2VMZW5ndGgiOjIxLCJSZWZlcmVuY2VJZCI6ImNmNDljMGJhLTg5ZWEtNDFhOS04NmEyLTI0ZWU3YTFlZTNjMyIsIlBhZ2VSYW5nZSI6eyIkaWQiOiIzIiwiRW5kUGFnZSI6eyIkaWQiOiI0IiwiSXNGdWxseU51bWVyaWMiOmZhbHNlLCJOdW1iZXJpbmdUeXBlIjowLCJOdW1lcmFsU3lzdGVtIjowfSwiTnVtYmVyaW5nVHlwZSI6MCwiTnVtZXJhbFN5c3RlbSI6MC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}</w:instrText>
          </w:r>
          <w:r w:rsidR="00BA1B56">
            <w:rPr>
              <w:noProof/>
              <w:sz w:val="22"/>
              <w:szCs w:val="22"/>
              <w:lang w:val="en-GB"/>
            </w:rPr>
            <w:fldChar w:fldCharType="separate"/>
          </w:r>
          <w:r w:rsidR="00BA1B56">
            <w:rPr>
              <w:noProof/>
              <w:sz w:val="22"/>
              <w:szCs w:val="22"/>
              <w:lang w:val="en-GB"/>
            </w:rPr>
            <w:t>(Shearer 2000, p. 14)</w:t>
          </w:r>
          <w:r w:rsidR="00BA1B56">
            <w:rPr>
              <w:noProof/>
              <w:sz w:val="22"/>
              <w:szCs w:val="22"/>
              <w:lang w:val="en-GB"/>
            </w:rPr>
            <w:fldChar w:fldCharType="end"/>
          </w:r>
        </w:sdtContent>
      </w:sdt>
      <w:r w:rsidRPr="000863B9">
        <w:rPr>
          <w:sz w:val="22"/>
          <w:szCs w:val="22"/>
          <w:lang w:val="en-GB"/>
        </w:rPr>
        <w:t xml:space="preserve"> To prepare the data for further analysis, unnecessary or irrelevant information </w:t>
      </w:r>
      <w:r w:rsidR="00113165" w:rsidRPr="000863B9">
        <w:rPr>
          <w:sz w:val="22"/>
          <w:szCs w:val="22"/>
          <w:lang w:val="en-GB"/>
        </w:rPr>
        <w:t>is</w:t>
      </w:r>
      <w:r w:rsidRPr="000863B9">
        <w:rPr>
          <w:sz w:val="22"/>
          <w:szCs w:val="22"/>
          <w:lang w:val="en-GB"/>
        </w:rPr>
        <w:t xml:space="preserve"> dropped and additional features such as the duration of a trip are created and added. Then the dataset is split into start and end information, cleaned from duplicated or wrong </w:t>
      </w:r>
      <w:r w:rsidR="00B51ACD" w:rsidRPr="000863B9">
        <w:rPr>
          <w:sz w:val="22"/>
          <w:szCs w:val="22"/>
          <w:lang w:val="en-GB"/>
        </w:rPr>
        <w:t>entries</w:t>
      </w:r>
      <w:r w:rsidRPr="000863B9">
        <w:rPr>
          <w:sz w:val="22"/>
          <w:szCs w:val="22"/>
          <w:lang w:val="en-GB"/>
        </w:rPr>
        <w:t xml:space="preserve"> and merged so that each row of the new dataset corresponds to one trip</w:t>
      </w:r>
      <w:r w:rsidR="00051A4B" w:rsidRPr="000863B9">
        <w:rPr>
          <w:sz w:val="22"/>
          <w:szCs w:val="22"/>
          <w:lang w:val="en-GB"/>
        </w:rPr>
        <w:t xml:space="preserve"> </w:t>
      </w:r>
      <w:r w:rsidR="00AF14D8" w:rsidRPr="000863B9">
        <w:rPr>
          <w:sz w:val="22"/>
          <w:szCs w:val="22"/>
          <w:lang w:val="en-GB"/>
        </w:rPr>
        <w:t xml:space="preserve">(later also named </w:t>
      </w:r>
      <w:r w:rsidRPr="000863B9">
        <w:rPr>
          <w:sz w:val="22"/>
          <w:szCs w:val="22"/>
          <w:lang w:val="en-GB"/>
        </w:rPr>
        <w:t>booking</w:t>
      </w:r>
      <w:r w:rsidR="00AF14D8" w:rsidRPr="000863B9">
        <w:rPr>
          <w:sz w:val="22"/>
          <w:szCs w:val="22"/>
          <w:lang w:val="en-GB"/>
        </w:rPr>
        <w:t>)</w:t>
      </w:r>
      <w:r w:rsidRPr="000863B9">
        <w:rPr>
          <w:sz w:val="22"/>
          <w:szCs w:val="22"/>
          <w:lang w:val="en-GB"/>
        </w:rPr>
        <w:t xml:space="preserve">. The corresponding start and end postal codes are added, entries not recorded in Nuremberg are </w:t>
      </w:r>
      <w:r w:rsidR="00AF14D8" w:rsidRPr="000863B9">
        <w:rPr>
          <w:sz w:val="22"/>
          <w:szCs w:val="22"/>
          <w:lang w:val="en-GB"/>
        </w:rPr>
        <w:t>dropped</w:t>
      </w:r>
      <w:r w:rsidRPr="000863B9">
        <w:rPr>
          <w:sz w:val="22"/>
          <w:szCs w:val="22"/>
          <w:lang w:val="en-GB"/>
        </w:rPr>
        <w:t xml:space="preserve"> and the final trip data is saved as a </w:t>
      </w:r>
      <w:r w:rsidR="000E6015" w:rsidRPr="000863B9">
        <w:rPr>
          <w:sz w:val="22"/>
          <w:szCs w:val="22"/>
          <w:lang w:val="en-GB"/>
        </w:rPr>
        <w:t>CSV</w:t>
      </w:r>
      <w:r w:rsidRPr="000863B9">
        <w:rPr>
          <w:sz w:val="22"/>
          <w:szCs w:val="22"/>
          <w:lang w:val="en-GB"/>
        </w:rPr>
        <w:t xml:space="preserve"> file.</w:t>
      </w:r>
    </w:p>
    <w:p w14:paraId="100E43CD" w14:textId="10C736C4" w:rsidR="00663444" w:rsidRPr="000863B9" w:rsidRDefault="7956269C" w:rsidP="00FC71C4">
      <w:pPr>
        <w:pStyle w:val="Kommentartext"/>
        <w:jc w:val="both"/>
        <w:rPr>
          <w:sz w:val="22"/>
          <w:szCs w:val="22"/>
        </w:rPr>
      </w:pPr>
      <w:r w:rsidRPr="000863B9">
        <w:rPr>
          <w:sz w:val="22"/>
          <w:szCs w:val="22"/>
        </w:rPr>
        <w:t>The descriptive analysis revealed, that over 75% of the trips are shorter than 10 minutes with a mean trip duration of about 8 minutes. In general, trip durations increase towards the weekend, most of the trips take place in the afternoon</w:t>
      </w:r>
      <w:r w:rsidR="00B21422" w:rsidRPr="000863B9">
        <w:rPr>
          <w:sz w:val="22"/>
          <w:szCs w:val="22"/>
        </w:rPr>
        <w:t>,</w:t>
      </w:r>
      <w:r w:rsidR="006973FF" w:rsidRPr="000863B9">
        <w:rPr>
          <w:sz w:val="22"/>
          <w:szCs w:val="22"/>
        </w:rPr>
        <w:t xml:space="preserve"> i</w:t>
      </w:r>
      <w:r w:rsidRPr="000863B9">
        <w:rPr>
          <w:sz w:val="22"/>
          <w:szCs w:val="22"/>
        </w:rPr>
        <w:t>n the center of Nuremberg and about 30% of the trips were towards the university.</w:t>
      </w:r>
    </w:p>
    <w:p w14:paraId="1597494A" w14:textId="3F402FEE" w:rsidR="00663444" w:rsidRPr="000863B9" w:rsidRDefault="7956269C" w:rsidP="00FC71C4">
      <w:pPr>
        <w:pStyle w:val="Kommentartext"/>
        <w:jc w:val="both"/>
        <w:rPr>
          <w:sz w:val="22"/>
          <w:szCs w:val="22"/>
        </w:rPr>
      </w:pPr>
      <w:r w:rsidRPr="000863B9">
        <w:rPr>
          <w:sz w:val="22"/>
          <w:szCs w:val="22"/>
        </w:rPr>
        <w:t xml:space="preserve">For the predictive analysis, all trip attributes are scaled or reformatted to fit the requirements of successful training and prediction. </w:t>
      </w:r>
      <w:r w:rsidR="00A87B8C" w:rsidRPr="000863B9">
        <w:rPr>
          <w:sz w:val="22"/>
          <w:szCs w:val="22"/>
        </w:rPr>
        <w:t xml:space="preserve">Different models are tested, and the neural network </w:t>
      </w:r>
      <w:r w:rsidR="00210822" w:rsidRPr="000863B9">
        <w:rPr>
          <w:sz w:val="22"/>
          <w:szCs w:val="22"/>
        </w:rPr>
        <w:t>was</w:t>
      </w:r>
      <w:r w:rsidR="00A87B8C" w:rsidRPr="000863B9">
        <w:rPr>
          <w:sz w:val="22"/>
          <w:szCs w:val="22"/>
        </w:rPr>
        <w:t xml:space="preserve"> identified as the best usable one. </w:t>
      </w:r>
      <w:r w:rsidR="000E6015" w:rsidRPr="000863B9">
        <w:rPr>
          <w:sz w:val="22"/>
          <w:szCs w:val="22"/>
        </w:rPr>
        <w:t>N</w:t>
      </w:r>
      <w:r w:rsidR="00A87B8C" w:rsidRPr="000863B9">
        <w:rPr>
          <w:sz w:val="22"/>
          <w:szCs w:val="22"/>
        </w:rPr>
        <w:t>evertheless, based on the given data, machine learning algorithms cannot solve the task perfectly.</w:t>
      </w:r>
    </w:p>
    <w:p w14:paraId="7A11E00E" w14:textId="522DCD8B" w:rsidR="00663444" w:rsidRPr="000863B9" w:rsidRDefault="7956269C" w:rsidP="00FC71C4">
      <w:pPr>
        <w:pStyle w:val="Kommentartext"/>
        <w:jc w:val="both"/>
        <w:rPr>
          <w:sz w:val="22"/>
          <w:szCs w:val="22"/>
        </w:rPr>
      </w:pPr>
      <w:r w:rsidRPr="000863B9">
        <w:rPr>
          <w:sz w:val="22"/>
          <w:szCs w:val="22"/>
        </w:rPr>
        <w:t>The best prediction results</w:t>
      </w:r>
      <w:r w:rsidR="00520F09" w:rsidRPr="000863B9">
        <w:rPr>
          <w:sz w:val="22"/>
          <w:szCs w:val="22"/>
        </w:rPr>
        <w:t xml:space="preserve"> compared to the runtime</w:t>
      </w:r>
      <w:r w:rsidRPr="000863B9">
        <w:rPr>
          <w:sz w:val="22"/>
          <w:szCs w:val="22"/>
        </w:rPr>
        <w:t xml:space="preserve"> were produced by a neural network using 50 epochs and 5 layers with a</w:t>
      </w:r>
      <w:r w:rsidR="000E6015" w:rsidRPr="000863B9">
        <w:rPr>
          <w:sz w:val="22"/>
          <w:szCs w:val="22"/>
        </w:rPr>
        <w:t>n</w:t>
      </w:r>
      <w:r w:rsidRPr="000863B9">
        <w:rPr>
          <w:sz w:val="22"/>
          <w:szCs w:val="22"/>
        </w:rPr>
        <w:t xml:space="preserve"> </w:t>
      </w:r>
      <w:r w:rsidR="00A87B8C" w:rsidRPr="000863B9">
        <w:rPr>
          <w:sz w:val="22"/>
          <w:szCs w:val="22"/>
        </w:rPr>
        <w:t>RMSE</w:t>
      </w:r>
      <w:r w:rsidRPr="000863B9">
        <w:rPr>
          <w:sz w:val="22"/>
          <w:szCs w:val="22"/>
        </w:rPr>
        <w:t xml:space="preserve"> of </w:t>
      </w:r>
      <w:r w:rsidR="00BA1D32" w:rsidRPr="000863B9">
        <w:rPr>
          <w:sz w:val="22"/>
          <w:szCs w:val="22"/>
        </w:rPr>
        <w:t>8.09</w:t>
      </w:r>
      <w:r w:rsidR="000A5220" w:rsidRPr="000863B9">
        <w:rPr>
          <w:sz w:val="22"/>
          <w:szCs w:val="22"/>
        </w:rPr>
        <w:t xml:space="preserve">, </w:t>
      </w:r>
      <w:r w:rsidR="00A87B8C" w:rsidRPr="000863B9">
        <w:rPr>
          <w:sz w:val="22"/>
          <w:szCs w:val="22"/>
        </w:rPr>
        <w:t>MAE</w:t>
      </w:r>
      <w:r w:rsidRPr="000863B9">
        <w:rPr>
          <w:sz w:val="22"/>
          <w:szCs w:val="22"/>
        </w:rPr>
        <w:t xml:space="preserve"> of </w:t>
      </w:r>
      <w:r w:rsidR="009C3825" w:rsidRPr="000863B9">
        <w:rPr>
          <w:sz w:val="22"/>
          <w:szCs w:val="22"/>
        </w:rPr>
        <w:t>6.</w:t>
      </w:r>
      <w:r w:rsidR="00AA2C54" w:rsidRPr="000863B9">
        <w:rPr>
          <w:sz w:val="22"/>
          <w:szCs w:val="22"/>
        </w:rPr>
        <w:t>47</w:t>
      </w:r>
      <w:r w:rsidRPr="000863B9">
        <w:rPr>
          <w:sz w:val="22"/>
          <w:szCs w:val="22"/>
        </w:rPr>
        <w:t xml:space="preserve">, which means an average error of about </w:t>
      </w:r>
      <w:r w:rsidR="00210822" w:rsidRPr="000863B9">
        <w:rPr>
          <w:sz w:val="22"/>
          <w:szCs w:val="22"/>
        </w:rPr>
        <w:t>6</w:t>
      </w:r>
      <w:r w:rsidRPr="000863B9">
        <w:rPr>
          <w:sz w:val="22"/>
          <w:szCs w:val="22"/>
        </w:rPr>
        <w:t xml:space="preserve"> minutes and </w:t>
      </w:r>
      <w:r w:rsidR="004F0E20" w:rsidRPr="000863B9">
        <w:rPr>
          <w:sz w:val="22"/>
          <w:szCs w:val="22"/>
        </w:rPr>
        <w:t>29</w:t>
      </w:r>
      <w:r w:rsidRPr="000863B9">
        <w:rPr>
          <w:sz w:val="22"/>
          <w:szCs w:val="22"/>
        </w:rPr>
        <w:t xml:space="preserve"> seconds when applied on the t</w:t>
      </w:r>
      <w:r w:rsidR="004022DC" w:rsidRPr="000863B9">
        <w:rPr>
          <w:sz w:val="22"/>
          <w:szCs w:val="22"/>
        </w:rPr>
        <w:t>est</w:t>
      </w:r>
      <w:r w:rsidRPr="000863B9">
        <w:rPr>
          <w:sz w:val="22"/>
          <w:szCs w:val="22"/>
        </w:rPr>
        <w:t xml:space="preserve"> set</w:t>
      </w:r>
      <w:r w:rsidR="004022DC" w:rsidRPr="000863B9">
        <w:rPr>
          <w:sz w:val="22"/>
          <w:szCs w:val="22"/>
        </w:rPr>
        <w:t xml:space="preserve"> from </w:t>
      </w:r>
      <w:r w:rsidR="000A5220" w:rsidRPr="000863B9">
        <w:rPr>
          <w:sz w:val="22"/>
          <w:szCs w:val="22"/>
        </w:rPr>
        <w:t>July.</w:t>
      </w:r>
      <w:r w:rsidRPr="000863B9">
        <w:rPr>
          <w:sz w:val="22"/>
          <w:szCs w:val="22"/>
        </w:rPr>
        <w:t xml:space="preserve"> With an error of over half of the duration mean we assume that the neural network could be biased or we are missing some explanatory features. To improve these results, more data </w:t>
      </w:r>
      <w:r w:rsidR="003C4DF5" w:rsidRPr="000863B9">
        <w:rPr>
          <w:sz w:val="22"/>
          <w:szCs w:val="22"/>
        </w:rPr>
        <w:t>has to</w:t>
      </w:r>
      <w:r w:rsidRPr="000863B9">
        <w:rPr>
          <w:sz w:val="22"/>
          <w:szCs w:val="22"/>
        </w:rPr>
        <w:t xml:space="preserve"> be collected over a longer </w:t>
      </w:r>
      <w:r w:rsidR="003C4DF5" w:rsidRPr="000863B9">
        <w:rPr>
          <w:sz w:val="22"/>
          <w:szCs w:val="22"/>
        </w:rPr>
        <w:t>period</w:t>
      </w:r>
      <w:r w:rsidRPr="000863B9">
        <w:rPr>
          <w:sz w:val="22"/>
          <w:szCs w:val="22"/>
        </w:rPr>
        <w:t xml:space="preserve"> or additional features should be added (e.g. user data). Including weather data</w:t>
      </w:r>
      <w:r w:rsidR="00866902" w:rsidRPr="000863B9">
        <w:rPr>
          <w:sz w:val="22"/>
          <w:szCs w:val="22"/>
        </w:rPr>
        <w:t>, unfortunately,</w:t>
      </w:r>
      <w:r w:rsidRPr="000863B9">
        <w:rPr>
          <w:sz w:val="22"/>
          <w:szCs w:val="22"/>
        </w:rPr>
        <w:t xml:space="preserve"> did not improve these results</w:t>
      </w:r>
      <w:r w:rsidR="0040091F" w:rsidRPr="000863B9">
        <w:rPr>
          <w:sz w:val="22"/>
          <w:szCs w:val="22"/>
        </w:rPr>
        <w:t xml:space="preserve"> significantly</w:t>
      </w:r>
      <w:r w:rsidRPr="000863B9">
        <w:rPr>
          <w:sz w:val="22"/>
          <w:szCs w:val="22"/>
        </w:rPr>
        <w:t>. With an accuracy of about 7</w:t>
      </w:r>
      <w:r w:rsidR="00866902" w:rsidRPr="000863B9">
        <w:rPr>
          <w:sz w:val="22"/>
          <w:szCs w:val="22"/>
        </w:rPr>
        <w:t>5</w:t>
      </w:r>
      <w:r w:rsidRPr="000863B9">
        <w:rPr>
          <w:sz w:val="22"/>
          <w:szCs w:val="22"/>
        </w:rPr>
        <w:t>%</w:t>
      </w:r>
      <w:r w:rsidR="00866902" w:rsidRPr="000863B9">
        <w:rPr>
          <w:sz w:val="22"/>
          <w:szCs w:val="22"/>
        </w:rPr>
        <w:t>,</w:t>
      </w:r>
      <w:r w:rsidRPr="000863B9">
        <w:rPr>
          <w:sz w:val="22"/>
          <w:szCs w:val="22"/>
        </w:rPr>
        <w:t xml:space="preserve"> the neural network could correctly predict whether trips </w:t>
      </w:r>
      <w:r w:rsidR="00BE112E" w:rsidRPr="000863B9">
        <w:rPr>
          <w:sz w:val="22"/>
          <w:szCs w:val="22"/>
        </w:rPr>
        <w:t>are</w:t>
      </w:r>
      <w:r w:rsidRPr="000863B9">
        <w:rPr>
          <w:sz w:val="22"/>
          <w:szCs w:val="22"/>
        </w:rPr>
        <w:t xml:space="preserve"> made towards the university or not.</w:t>
      </w:r>
      <w:r w:rsidR="00BD0ED5" w:rsidRPr="000863B9">
        <w:rPr>
          <w:sz w:val="22"/>
          <w:szCs w:val="22"/>
        </w:rPr>
        <w:t xml:space="preserve"> </w:t>
      </w:r>
    </w:p>
    <w:p w14:paraId="30EA5332" w14:textId="42333B0B" w:rsidR="00663444" w:rsidRPr="000863B9" w:rsidRDefault="00102476" w:rsidP="00FC71C4">
      <w:pPr>
        <w:pStyle w:val="Kommentartext"/>
        <w:jc w:val="both"/>
        <w:rPr>
          <w:sz w:val="22"/>
          <w:szCs w:val="22"/>
        </w:rPr>
      </w:pPr>
      <w:r w:rsidRPr="000863B9">
        <w:rPr>
          <w:sz w:val="22"/>
          <w:szCs w:val="22"/>
        </w:rPr>
        <w:t xml:space="preserve">The </w:t>
      </w:r>
      <w:r w:rsidR="00B41D77" w:rsidRPr="000863B9">
        <w:rPr>
          <w:sz w:val="22"/>
          <w:szCs w:val="22"/>
        </w:rPr>
        <w:t>deployed software has a</w:t>
      </w:r>
      <w:r w:rsidRPr="000863B9">
        <w:rPr>
          <w:sz w:val="22"/>
          <w:szCs w:val="22"/>
        </w:rPr>
        <w:t xml:space="preserve"> modular structure of the provided python package</w:t>
      </w:r>
      <w:r w:rsidR="004F0392" w:rsidRPr="000863B9">
        <w:rPr>
          <w:sz w:val="22"/>
          <w:szCs w:val="22"/>
        </w:rPr>
        <w:t xml:space="preserve"> which</w:t>
      </w:r>
      <w:r w:rsidRPr="000863B9">
        <w:rPr>
          <w:sz w:val="22"/>
          <w:szCs w:val="22"/>
        </w:rPr>
        <w:t xml:space="preserve"> enables easy installation and usage</w:t>
      </w:r>
      <w:r w:rsidR="00D65FD4" w:rsidRPr="000863B9">
        <w:rPr>
          <w:sz w:val="22"/>
          <w:szCs w:val="22"/>
        </w:rPr>
        <w:t xml:space="preserve"> of</w:t>
      </w:r>
      <w:r w:rsidR="004C0514" w:rsidRPr="000863B9">
        <w:rPr>
          <w:sz w:val="22"/>
          <w:szCs w:val="22"/>
        </w:rPr>
        <w:t xml:space="preserve"> the modular components</w:t>
      </w:r>
      <w:r w:rsidRPr="000863B9">
        <w:rPr>
          <w:sz w:val="22"/>
          <w:szCs w:val="22"/>
        </w:rPr>
        <w:t>. These four easy-to-use commands are provided by the package:</w:t>
      </w:r>
    </w:p>
    <w:p w14:paraId="5F9534A3" w14:textId="77777777" w:rsidR="00663444" w:rsidRPr="000863B9" w:rsidRDefault="00102476" w:rsidP="00FC71C4">
      <w:pPr>
        <w:pStyle w:val="Kommentartext"/>
        <w:numPr>
          <w:ilvl w:val="1"/>
          <w:numId w:val="10"/>
        </w:numPr>
        <w:spacing w:after="0"/>
        <w:ind w:left="1434" w:hanging="357"/>
        <w:jc w:val="both"/>
        <w:rPr>
          <w:color w:val="000000" w:themeColor="text1"/>
          <w:sz w:val="22"/>
          <w:szCs w:val="22"/>
        </w:rPr>
      </w:pPr>
      <w:r w:rsidRPr="000863B9">
        <w:rPr>
          <w:sz w:val="22"/>
          <w:szCs w:val="22"/>
        </w:rPr>
        <w:t>Transformation of new bike rental data into data containing trip information</w:t>
      </w:r>
    </w:p>
    <w:p w14:paraId="395D879E" w14:textId="039DE8C2" w:rsidR="00663444" w:rsidRPr="000863B9" w:rsidRDefault="0002289C" w:rsidP="00FC71C4">
      <w:pPr>
        <w:pStyle w:val="Kommentartext"/>
        <w:numPr>
          <w:ilvl w:val="1"/>
          <w:numId w:val="10"/>
        </w:numPr>
        <w:spacing w:after="0"/>
        <w:ind w:left="1434" w:hanging="357"/>
        <w:jc w:val="both"/>
        <w:rPr>
          <w:color w:val="000000" w:themeColor="text1"/>
          <w:sz w:val="22"/>
          <w:szCs w:val="22"/>
        </w:rPr>
      </w:pPr>
      <w:r w:rsidRPr="000863B9">
        <w:rPr>
          <w:sz w:val="22"/>
          <w:szCs w:val="22"/>
        </w:rPr>
        <w:t>A d</w:t>
      </w:r>
      <w:r w:rsidR="00102476" w:rsidRPr="000863B9">
        <w:rPr>
          <w:sz w:val="22"/>
          <w:szCs w:val="22"/>
        </w:rPr>
        <w:t>escriptive analysis o</w:t>
      </w:r>
      <w:r w:rsidRPr="000863B9">
        <w:rPr>
          <w:sz w:val="22"/>
          <w:szCs w:val="22"/>
        </w:rPr>
        <w:t>f</w:t>
      </w:r>
      <w:r w:rsidR="00102476" w:rsidRPr="000863B9">
        <w:rPr>
          <w:sz w:val="22"/>
          <w:szCs w:val="22"/>
        </w:rPr>
        <w:t xml:space="preserve"> new bike rental data, including the generation of several plots</w:t>
      </w:r>
    </w:p>
    <w:p w14:paraId="195FA688" w14:textId="77777777" w:rsidR="00663444" w:rsidRPr="000863B9" w:rsidRDefault="00102476" w:rsidP="00FC71C4">
      <w:pPr>
        <w:pStyle w:val="Kommentartext"/>
        <w:numPr>
          <w:ilvl w:val="1"/>
          <w:numId w:val="10"/>
        </w:numPr>
        <w:spacing w:after="0"/>
        <w:ind w:left="1434" w:hanging="357"/>
        <w:jc w:val="both"/>
        <w:rPr>
          <w:color w:val="000000" w:themeColor="text1"/>
          <w:sz w:val="22"/>
          <w:szCs w:val="22"/>
        </w:rPr>
      </w:pPr>
      <w:r w:rsidRPr="000863B9">
        <w:rPr>
          <w:sz w:val="22"/>
          <w:szCs w:val="22"/>
        </w:rPr>
        <w:t>(Re-)Training models with the existing data</w:t>
      </w:r>
    </w:p>
    <w:p w14:paraId="17692E6A" w14:textId="04670185" w:rsidR="00102476" w:rsidRPr="000863B9" w:rsidRDefault="00102476" w:rsidP="00FC71C4">
      <w:pPr>
        <w:pStyle w:val="Kommentartext"/>
        <w:numPr>
          <w:ilvl w:val="1"/>
          <w:numId w:val="10"/>
        </w:numPr>
        <w:spacing w:after="0"/>
        <w:ind w:left="1434" w:hanging="357"/>
        <w:jc w:val="both"/>
        <w:rPr>
          <w:color w:val="000000" w:themeColor="text1"/>
          <w:sz w:val="22"/>
          <w:szCs w:val="22"/>
        </w:rPr>
      </w:pPr>
      <w:r w:rsidRPr="000863B9">
        <w:rPr>
          <w:sz w:val="22"/>
          <w:szCs w:val="22"/>
        </w:rPr>
        <w:t>Prediction of trip duration and trip direction based on an input file</w:t>
      </w:r>
    </w:p>
    <w:p w14:paraId="4DA1AC33" w14:textId="5D4CAC9C" w:rsidR="0072518A" w:rsidRDefault="00102476" w:rsidP="00FC71C4">
      <w:pPr>
        <w:spacing w:line="240" w:lineRule="auto"/>
        <w:jc w:val="both"/>
        <w:rPr>
          <w:rFonts w:asciiTheme="majorHAnsi" w:eastAsiaTheme="majorEastAsia" w:hAnsiTheme="majorHAnsi" w:cstheme="majorBidi"/>
          <w:color w:val="2F5496" w:themeColor="accent1" w:themeShade="BF"/>
          <w:sz w:val="32"/>
          <w:szCs w:val="32"/>
        </w:rPr>
      </w:pPr>
      <w:r w:rsidRPr="000863B9">
        <w:t>Each prediction runs completely independent of the other</w:t>
      </w:r>
      <w:r w:rsidR="00E00BE4" w:rsidRPr="000863B9">
        <w:t>s</w:t>
      </w:r>
      <w:r w:rsidRPr="000863B9">
        <w:t>, so that it is possible to only predict the duration of a trip, the direction of a trip</w:t>
      </w:r>
      <w:r w:rsidR="0002289C" w:rsidRPr="000863B9">
        <w:t>,</w:t>
      </w:r>
      <w:r w:rsidRPr="000863B9">
        <w:t xml:space="preserve"> or both together.</w:t>
      </w:r>
      <w:r w:rsidR="00E00BE4" w:rsidRPr="000863B9">
        <w:t xml:space="preserve"> </w:t>
      </w:r>
      <w:r w:rsidR="00A61E9D" w:rsidRPr="000863B9">
        <w:t>P</w:t>
      </w:r>
      <w:r w:rsidR="00E00BE4" w:rsidRPr="000863B9">
        <w:t>re-trained models exis</w:t>
      </w:r>
      <w:r w:rsidR="00A61E9D" w:rsidRPr="000863B9">
        <w:t>t</w:t>
      </w:r>
      <w:r w:rsidR="00E00BE4" w:rsidRPr="000863B9">
        <w:t xml:space="preserve"> to </w:t>
      </w:r>
      <w:r w:rsidR="003049B0" w:rsidRPr="000863B9">
        <w:t>instantly</w:t>
      </w:r>
      <w:r w:rsidR="00E00BE4" w:rsidRPr="000863B9">
        <w:t xml:space="preserve"> start the predictions</w:t>
      </w:r>
      <w:r w:rsidR="003049B0" w:rsidRPr="000863B9">
        <w:t xml:space="preserve"> without training the model</w:t>
      </w:r>
      <w:r w:rsidR="00786410" w:rsidRPr="000863B9">
        <w:t xml:space="preserve"> before</w:t>
      </w:r>
      <w:r w:rsidR="00E00BE4" w:rsidRPr="000863B9">
        <w:t>.</w:t>
      </w:r>
      <w:bookmarkStart w:id="4" w:name="_Toc42599213"/>
      <w:r w:rsidR="0072518A">
        <w:br w:type="page"/>
      </w:r>
    </w:p>
    <w:p w14:paraId="3F77CB99" w14:textId="7F7BDB86" w:rsidR="001728D3" w:rsidRPr="001728D3" w:rsidRDefault="258EE9A6" w:rsidP="00D81BEA">
      <w:pPr>
        <w:pStyle w:val="berschrift1"/>
        <w:jc w:val="both"/>
      </w:pPr>
      <w:bookmarkStart w:id="5" w:name="_Toc42725825"/>
      <w:r w:rsidRPr="000D6D02">
        <w:t>Problem Description</w:t>
      </w:r>
      <w:bookmarkEnd w:id="4"/>
      <w:bookmarkEnd w:id="5"/>
    </w:p>
    <w:p w14:paraId="1B55A435" w14:textId="1BC907C8" w:rsidR="00BA2C58" w:rsidRPr="000D6D02" w:rsidRDefault="00EA7C7B" w:rsidP="004B19F9">
      <w:pPr>
        <w:spacing w:line="276" w:lineRule="auto"/>
        <w:jc w:val="both"/>
      </w:pPr>
      <w:r>
        <w:t xml:space="preserve">Climate change has already begun worldwide and is a global challenge </w:t>
      </w:r>
      <w:r w:rsidR="0072518A">
        <w:t>that</w:t>
      </w:r>
      <w:r>
        <w:t xml:space="preserve"> cannot be ignored anymore. The emission of greenhouse gases is one of the facets of climate change. Its consequences are serious and affect both mankind and the whole nature</w:t>
      </w:r>
      <w:r w:rsidR="007A5B12">
        <w:t xml:space="preserve"> </w:t>
      </w:r>
      <w:sdt>
        <w:sdtPr>
          <w:alias w:val="To edit, see citavi.com/edit"/>
          <w:tag w:val="CitaviPlaceholder#fa5bdc94-d175-4caf-84bf-5d42222b552c"/>
          <w:id w:val="1839503077"/>
          <w:placeholder>
            <w:docPart w:val="DefaultPlaceholder_-1854013440"/>
          </w:placeholder>
        </w:sdtPr>
        <w:sdtContent>
          <w:r w:rsidR="007A5B12">
            <w:rPr>
              <w:noProof/>
            </w:rPr>
            <w:fldChar w:fldCharType="begin"/>
          </w:r>
          <w:r w:rsidR="005C0E23">
            <w:rPr>
              <w:noProof/>
            </w:rPr>
            <w:instrText>ADDIN CitaviPlaceholder{eyIkaWQiOiIxIiwiRW50cmllcyI6W3siJGlkIjoiMiIsIklkIjoiMjU2ODkyMzQtZGU1YS00ODQyLTk0ZTAtMjRlOGMyMDVhMTNkIiwiUmFuZ2VMZW5ndGgiOjI0LCJSZWZlcmVuY2VJZCI6ImZjOWM2ZmNiLTU3M2ItNGRlNC05MmZlLTJlMzhjMTI3ZGNhOSIsIlBhZ2VSYW5nZSI6eyIkaWQiOiIzIiwiRW5kUGFnZSI6eyIkaWQiOiI0IiwiSXNGdWxseU51bWVyaWMiOmZhbHNlLCJOdW1iZXJpbmdUeXBlIjowLCJOdW1lcmFsU3lzdGVtIjowfSwiTnVtYmVyaW5nVHlwZSI6MCwiTnVtZXJhbFN5c3RlbSI6MC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}</w:instrText>
          </w:r>
          <w:r w:rsidR="007A5B12">
            <w:rPr>
              <w:noProof/>
            </w:rPr>
            <w:fldChar w:fldCharType="separate"/>
          </w:r>
          <w:r w:rsidR="005C0E23">
            <w:rPr>
              <w:noProof/>
            </w:rPr>
            <w:t>(Rodt et al. 2010, p. 9)</w:t>
          </w:r>
          <w:r w:rsidR="007A5B12">
            <w:rPr>
              <w:noProof/>
            </w:rPr>
            <w:fldChar w:fldCharType="end"/>
          </w:r>
        </w:sdtContent>
      </w:sdt>
      <w:r>
        <w:t>.</w:t>
      </w:r>
      <w:r w:rsidR="00E8465B">
        <w:t xml:space="preserve"> </w:t>
      </w:r>
      <w:r>
        <w:t>About one</w:t>
      </w:r>
      <w:r w:rsidR="004913A4">
        <w:t>-</w:t>
      </w:r>
      <w:r>
        <w:t>fifth of Germany's greenhouse gas emissions are currently produced by the transport sector</w:t>
      </w:r>
      <w:r w:rsidR="007A5B12">
        <w:t xml:space="preserve"> </w:t>
      </w:r>
      <w:sdt>
        <w:sdtPr>
          <w:alias w:val="To edit, see citavi.com/edit"/>
          <w:tag w:val="CitaviPlaceholder#e391f0d6-6bef-44d2-a7ed-f42686dbe56f"/>
          <w:id w:val="1500781039"/>
          <w:placeholder>
            <w:docPart w:val="DefaultPlaceholder_-1854013440"/>
          </w:placeholder>
        </w:sdtPr>
        <w:sdtContent>
          <w:r w:rsidR="007A5B12">
            <w:rPr>
              <w:noProof/>
            </w:rPr>
            <w:fldChar w:fldCharType="begin"/>
          </w:r>
          <w:r w:rsidR="005C0E23">
            <w:rPr>
              <w:noProof/>
            </w:rPr>
            <w:instrText>ADDIN CitaviPlaceholder{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}</w:instrText>
          </w:r>
          <w:r w:rsidR="007A5B12">
            <w:rPr>
              <w:noProof/>
            </w:rPr>
            <w:fldChar w:fldCharType="separate"/>
          </w:r>
          <w:r w:rsidR="005C0E23">
            <w:rPr>
              <w:noProof/>
            </w:rPr>
            <w:t>(Hornberg et al. 2017, p. 3)</w:t>
          </w:r>
          <w:r w:rsidR="007A5B12">
            <w:rPr>
              <w:noProof/>
            </w:rPr>
            <w:fldChar w:fldCharType="end"/>
          </w:r>
        </w:sdtContent>
      </w:sdt>
      <w:r w:rsidR="003B7FEC">
        <w:t>.</w:t>
      </w:r>
      <w:r>
        <w:t xml:space="preserve"> The largest share of greenhouse gas emissions comes from road traffic</w:t>
      </w:r>
      <w:r w:rsidR="003B7FEC">
        <w:t xml:space="preserve"> </w:t>
      </w:r>
      <w:sdt>
        <w:sdtPr>
          <w:alias w:val="To edit, see citavi.com/edit"/>
          <w:tag w:val="CitaviPlaceholder#d783afc1-b500-4cb8-aa27-8d092506a8a4"/>
          <w:id w:val="711471773"/>
          <w:placeholder>
            <w:docPart w:val="DefaultPlaceholder_-1854013440"/>
          </w:placeholder>
        </w:sdtPr>
        <w:sdtContent>
          <w:r w:rsidR="003B7FEC">
            <w:rPr>
              <w:noProof/>
            </w:rPr>
            <w:fldChar w:fldCharType="begin"/>
          </w:r>
          <w:r w:rsidR="005C0E23">
            <w:rPr>
              <w:noProof/>
            </w:rPr>
            <w:instrText>ADDIN CitaviPlaceholder{eyIkaWQiOiIxIiwiRW50cmllcyI6W3siJGlkIjoiMiIsIklkIjoiNzFjOGI0MzEtMmYwNi00MTA0LWJlMjMtYzM4YmQ2MzA5MzFlIiwiUmFuZ2VMZW5ndGgiOjI4LCJSZWZlcmVuY2VJZCI6ImQ5YjQzMzMzLTE5MzgtNDNkZi1hMTViLTgyZDM0YjgyY2FjOCIsIlBhZ2VSYW5nZSI6eyIkaWQiOiIzIiwiRW5kUGFnZSI6eyIkaWQiOiI0IiwiSXNGdWxseU51bWVyaWMiOmZhbHNlLCJOdW1iZXJpbmdUeXBlIjowLCJOdW1lcmFsU3lzdGVtIjowfSwiTnVtYmVyaW5nVHlwZSI6MCwiTnVtZXJhbFN5c3RlbSI6MC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}</w:instrText>
          </w:r>
          <w:r w:rsidR="003B7FEC">
            <w:rPr>
              <w:noProof/>
            </w:rPr>
            <w:fldChar w:fldCharType="separate"/>
          </w:r>
          <w:r w:rsidR="005C0E23">
            <w:rPr>
              <w:noProof/>
            </w:rPr>
            <w:t>(Hornberg et al. 2017, p. 4)</w:t>
          </w:r>
          <w:r w:rsidR="003B7FEC">
            <w:rPr>
              <w:noProof/>
            </w:rPr>
            <w:fldChar w:fldCharType="end"/>
          </w:r>
        </w:sdtContent>
      </w:sdt>
      <w:r>
        <w:t>, which continues to be a growing source of CO2 emissions worldwide</w:t>
      </w:r>
      <w:r w:rsidR="003B7FEC">
        <w:t xml:space="preserve"> </w:t>
      </w:r>
      <w:sdt>
        <w:sdtPr>
          <w:alias w:val="To edit, see citavi.com/edit"/>
          <w:tag w:val="CitaviPlaceholder#19b7945b-ce73-43a7-b4bc-754507577b5f"/>
          <w:id w:val="-727689856"/>
          <w:placeholder>
            <w:docPart w:val="DefaultPlaceholder_-1854013440"/>
          </w:placeholder>
        </w:sdtPr>
        <w:sdtContent>
          <w:r w:rsidR="003B7FEC">
            <w:rPr>
              <w:noProof/>
            </w:rPr>
            <w:fldChar w:fldCharType="begin"/>
          </w:r>
          <w:r w:rsidR="005C0E23">
            <w:rPr>
              <w:noProof/>
            </w:rPr>
            <w:instrText>ADDIN CitaviPlaceholder{eyIkaWQiOiIxIiwiRW50cmllcyI6W3siJGlkIjoiMiIsIklkIjoiYzE4OTE2YWYtMDJkNi00YTVmLTk4OGQtODE3YjQwOGMwNGIzIiwiUmFuZ2VMZW5ndGgiOjI4LCJSZWZlcmVuY2VJZCI6IjcwZjAzMThlLWUwZWUtNDM5Yy1iMjEwLTZlYTJiODZiNzBjN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}</w:instrText>
          </w:r>
          <w:r w:rsidR="003B7FEC">
            <w:rPr>
              <w:noProof/>
            </w:rPr>
            <w:fldChar w:fldCharType="separate"/>
          </w:r>
          <w:r w:rsidR="005C0E23">
            <w:rPr>
              <w:noProof/>
            </w:rPr>
            <w:t>(Schinke et al. 2010, p. 43)</w:t>
          </w:r>
          <w:r w:rsidR="003B7FEC">
            <w:rPr>
              <w:noProof/>
            </w:rPr>
            <w:fldChar w:fldCharType="end"/>
          </w:r>
        </w:sdtContent>
      </w:sdt>
      <w:r>
        <w:t>.</w:t>
      </w:r>
      <w:r w:rsidR="00F1077B">
        <w:t xml:space="preserve"> </w:t>
      </w:r>
      <w:r w:rsidR="00374827">
        <w:t>A r</w:t>
      </w:r>
      <w:r>
        <w:t>ethink</w:t>
      </w:r>
      <w:r w:rsidR="008513E4">
        <w:t>ing</w:t>
      </w:r>
      <w:r>
        <w:t xml:space="preserve"> in the transport sector offers the opportunity to significantly reduce this development, to increase the safety of cyclists and pedestrians in road traffic</w:t>
      </w:r>
      <w:r w:rsidR="008C0C6F">
        <w:t xml:space="preserve"> </w:t>
      </w:r>
      <w:sdt>
        <w:sdtPr>
          <w:alias w:val="To edit, see citavi.com/edit"/>
          <w:tag w:val="CitaviPlaceholder#ad80ce30-e491-4c86-8a58-6d80d53622d1"/>
          <w:id w:val="288402370"/>
          <w:placeholder>
            <w:docPart w:val="DefaultPlaceholder_-1854013440"/>
          </w:placeholder>
        </w:sdtPr>
        <w:sdtContent>
          <w:r w:rsidR="008C0C6F">
            <w:rPr>
              <w:noProof/>
            </w:rPr>
            <w:fldChar w:fldCharType="begin"/>
          </w:r>
          <w:r w:rsidR="005C0E23">
            <w:rPr>
              <w:noProof/>
            </w:rPr>
            <w:instrText>ADDIN CitaviPlaceholder{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}</w:instrText>
          </w:r>
          <w:r w:rsidR="008C0C6F">
            <w:rPr>
              <w:noProof/>
            </w:rPr>
            <w:fldChar w:fldCharType="separate"/>
          </w:r>
          <w:r w:rsidR="005C0E23">
            <w:rPr>
              <w:noProof/>
            </w:rPr>
            <w:t>(Rodt et al. 2010, p. 34)</w:t>
          </w:r>
          <w:r w:rsidR="008C0C6F">
            <w:rPr>
              <w:noProof/>
            </w:rPr>
            <w:fldChar w:fldCharType="end"/>
          </w:r>
        </w:sdtContent>
      </w:sdt>
      <w:r>
        <w:t xml:space="preserve"> and to positively influence people's living conditions</w:t>
      </w:r>
      <w:r w:rsidR="008C0C6F">
        <w:t xml:space="preserve"> </w:t>
      </w:r>
      <w:sdt>
        <w:sdtPr>
          <w:alias w:val="To edit, see citavi.com/edit"/>
          <w:tag w:val="CitaviPlaceholder#9194a90e-5c94-4261-8efc-564dcdae9b60"/>
          <w:id w:val="1050803172"/>
          <w:placeholder>
            <w:docPart w:val="DefaultPlaceholder_-1854013440"/>
          </w:placeholder>
        </w:sdtPr>
        <w:sdtContent>
          <w:r w:rsidR="008C0C6F">
            <w:rPr>
              <w:noProof/>
            </w:rPr>
            <w:fldChar w:fldCharType="begin"/>
          </w:r>
          <w:r w:rsidR="005C0E23">
            <w:rPr>
              <w:noProof/>
            </w:rPr>
            <w:instrText>ADDIN CitaviPlaceholder{eyIkaWQiOiIxIiwiRW50cmllcyI6W3siJGlkIjoiMiIsIklkIjoiODA0ODVhMzQtYzUwNi00Yzg2LWI5MjctZmQxNjRkODVlMTM2IiwiUmFuZ2VMZW5ndGgiOjI4LCJSZWZlcmVuY2VJZCI6ImQ5YjQzMzMzLTE5MzgtNDNkZi1hMTViLTgyZDM0YjgyY2FjOCIsIlBhZ2VSYW5nZSI6eyIkaWQiOiIzIiwiRW5kUGFnZSI6eyIkaWQiOiI0IiwiSXNGdWxseU51bWVyaWMiOmZhbHNlLCJOdW1iZXJpbmdUeXBlIjowLCJOdW1lcmFsU3lzdGVtIjowfSwiTnVtYmVyaW5nVHlwZSI6MCwiTnVtZXJhbFN5c3RlbSI6MC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}</w:instrText>
          </w:r>
          <w:r w:rsidR="008C0C6F">
            <w:rPr>
              <w:noProof/>
            </w:rPr>
            <w:fldChar w:fldCharType="separate"/>
          </w:r>
          <w:r w:rsidR="005C0E23">
            <w:rPr>
              <w:noProof/>
            </w:rPr>
            <w:t>(Hornberg et al. 2017, p. 4)</w:t>
          </w:r>
          <w:r w:rsidR="008C0C6F">
            <w:rPr>
              <w:noProof/>
            </w:rPr>
            <w:fldChar w:fldCharType="end"/>
          </w:r>
        </w:sdtContent>
      </w:sdt>
      <w:r>
        <w:t xml:space="preserve">. CO2 emissions can be reduced through the </w:t>
      </w:r>
      <w:r w:rsidR="00DB777A">
        <w:t>stepwise</w:t>
      </w:r>
      <w:r>
        <w:t xml:space="preserve"> introduction and us</w:t>
      </w:r>
      <w:r w:rsidR="00B314D1">
        <w:t>age</w:t>
      </w:r>
      <w:r>
        <w:t xml:space="preserve"> of climate-friendly </w:t>
      </w:r>
      <w:r w:rsidR="00B314D1">
        <w:t>forms</w:t>
      </w:r>
      <w:r>
        <w:t xml:space="preserve"> of transport</w:t>
      </w:r>
      <w:r w:rsidR="008C0C6F">
        <w:t xml:space="preserve"> </w:t>
      </w:r>
      <w:sdt>
        <w:sdtPr>
          <w:alias w:val="To edit, see citavi.com/edit"/>
          <w:tag w:val="CitaviPlaceholder#f85a5cc3-6f24-4346-9792-24c0a075db10"/>
          <w:id w:val="104392412"/>
          <w:placeholder>
            <w:docPart w:val="DefaultPlaceholder_-1854013440"/>
          </w:placeholder>
        </w:sdtPr>
        <w:sdtContent>
          <w:r w:rsidR="008C0C6F">
            <w:rPr>
              <w:noProof/>
            </w:rPr>
            <w:fldChar w:fldCharType="begin"/>
          </w:r>
          <w:r w:rsidR="005C0E23">
            <w:rPr>
              <w:noProof/>
            </w:rPr>
            <w:instrText>ADDIN CitaviPlaceholder{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}</w:instrText>
          </w:r>
          <w:r w:rsidR="008C0C6F">
            <w:rPr>
              <w:noProof/>
            </w:rPr>
            <w:fldChar w:fldCharType="separate"/>
          </w:r>
          <w:r w:rsidR="005C0E23">
            <w:rPr>
              <w:noProof/>
            </w:rPr>
            <w:t>(Hornberg et al. 2017, p. 71)</w:t>
          </w:r>
          <w:r w:rsidR="008C0C6F">
            <w:rPr>
              <w:noProof/>
            </w:rPr>
            <w:fldChar w:fldCharType="end"/>
          </w:r>
        </w:sdtContent>
      </w:sdt>
      <w:r>
        <w:t xml:space="preserve">. One such climate-friendly approach is </w:t>
      </w:r>
      <w:r w:rsidR="00DE5EE9">
        <w:t>bike</w:t>
      </w:r>
      <w:r>
        <w:t xml:space="preserve"> rental, which has become an important part of municipal strategies for sustainable urban mobility concepts</w:t>
      </w:r>
      <w:r w:rsidR="006B64B3">
        <w:t xml:space="preserve"> in many places</w:t>
      </w:r>
      <w:r>
        <w:t xml:space="preserve">. </w:t>
      </w:r>
      <w:proofErr w:type="spellStart"/>
      <w:r w:rsidR="004B19F9">
        <w:t>n</w:t>
      </w:r>
      <w:r>
        <w:t>extbike</w:t>
      </w:r>
      <w:proofErr w:type="spellEnd"/>
      <w:r>
        <w:t xml:space="preserve">, </w:t>
      </w:r>
      <w:r w:rsidR="004445B7">
        <w:t>a</w:t>
      </w:r>
      <w:r>
        <w:t xml:space="preserve"> </w:t>
      </w:r>
      <w:r w:rsidR="000852B9">
        <w:t>bike</w:t>
      </w:r>
      <w:r>
        <w:t xml:space="preserve"> rental company founded in Leipzig in 2004, is one of the largest providers of modern </w:t>
      </w:r>
      <w:r w:rsidR="00844FF1">
        <w:t>bike</w:t>
      </w:r>
      <w:r w:rsidR="004445B7">
        <w:t>-</w:t>
      </w:r>
      <w:r w:rsidR="00844FF1">
        <w:t>sharing</w:t>
      </w:r>
      <w:r>
        <w:t xml:space="preserve"> systems in Europe</w:t>
      </w:r>
      <w:r w:rsidR="00917796">
        <w:t xml:space="preserve"> </w:t>
      </w:r>
      <w:sdt>
        <w:sdtPr>
          <w:alias w:val="To edit, see citavi.com/edit"/>
          <w:tag w:val="CitaviPlaceholder#35f7cd46-ea8f-4661-9f95-d44ee0495e1b"/>
          <w:id w:val="164678762"/>
          <w:placeholder>
            <w:docPart w:val="DefaultPlaceholder_-1854013440"/>
          </w:placeholder>
        </w:sdtPr>
        <w:sdtContent>
          <w:r w:rsidR="005930C3">
            <w:rPr>
              <w:noProof/>
            </w:rPr>
            <w:fldChar w:fldCharType="begin"/>
          </w:r>
          <w:r w:rsidR="005C0E23">
            <w:rPr>
              <w:noProof/>
            </w:rPr>
            <w:instrText>ADDIN CitaviPlaceholder{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}</w:instrText>
          </w:r>
          <w:r w:rsidR="005930C3">
            <w:rPr>
              <w:noProof/>
            </w:rPr>
            <w:fldChar w:fldCharType="separate"/>
          </w:r>
          <w:r w:rsidR="005C0E23">
            <w:rPr>
              <w:noProof/>
            </w:rPr>
            <w:t>(nextbike GmbH 2020)</w:t>
          </w:r>
          <w:r w:rsidR="005930C3">
            <w:rPr>
              <w:noProof/>
            </w:rPr>
            <w:fldChar w:fldCharType="end"/>
          </w:r>
        </w:sdtContent>
      </w:sdt>
      <w:r>
        <w:t xml:space="preserve">. However, the </w:t>
      </w:r>
      <w:r w:rsidR="007F3A39">
        <w:t>managem</w:t>
      </w:r>
      <w:r w:rsidR="00DE5C82">
        <w:t>ent</w:t>
      </w:r>
      <w:r>
        <w:t xml:space="preserve"> of a </w:t>
      </w:r>
      <w:r w:rsidR="00DE5C82">
        <w:t>bike</w:t>
      </w:r>
      <w:r w:rsidR="00234213">
        <w:t>-</w:t>
      </w:r>
      <w:r w:rsidR="00DE5C82">
        <w:t>sharing</w:t>
      </w:r>
      <w:r>
        <w:t xml:space="preserve"> platform is complex and depends on many </w:t>
      </w:r>
      <w:r w:rsidR="00233581">
        <w:t>interrelated</w:t>
      </w:r>
      <w:r>
        <w:t xml:space="preserve"> factors such as total rental</w:t>
      </w:r>
      <w:r w:rsidR="00512B8D">
        <w:t>s</w:t>
      </w:r>
      <w:r>
        <w:t xml:space="preserve">, </w:t>
      </w:r>
      <w:r w:rsidR="00234213">
        <w:t xml:space="preserve">the </w:t>
      </w:r>
      <w:r>
        <w:t xml:space="preserve">intensity of use in </w:t>
      </w:r>
      <w:r w:rsidR="00521D44">
        <w:t>an</w:t>
      </w:r>
      <w:r>
        <w:t xml:space="preserve"> area</w:t>
      </w:r>
      <w:r w:rsidR="00234213">
        <w:t>,</w:t>
      </w:r>
      <w:r>
        <w:t xml:space="preserve"> </w:t>
      </w:r>
      <w:r w:rsidR="00ED3EBA">
        <w:t xml:space="preserve">trip </w:t>
      </w:r>
      <w:r>
        <w:t>duration</w:t>
      </w:r>
      <w:r w:rsidR="0092091D">
        <w:t xml:space="preserve"> and</w:t>
      </w:r>
      <w:r w:rsidR="004D5BCC">
        <w:t xml:space="preserve"> </w:t>
      </w:r>
      <w:r w:rsidR="0092091D">
        <w:t>direction</w:t>
      </w:r>
      <w:r>
        <w:t>. Our goal is to apply and optimize machine learning models, to effectively predict the duration of individual trips and the direction of travel using available information</w:t>
      </w:r>
      <w:r w:rsidR="003A5742">
        <w:t xml:space="preserve"> </w:t>
      </w:r>
      <w:r w:rsidR="00A97B00">
        <w:t xml:space="preserve">to improve customer satisfaction and increase the usage based on improvements from </w:t>
      </w:r>
      <w:proofErr w:type="spellStart"/>
      <w:r w:rsidR="00A97B00">
        <w:t>nextbike</w:t>
      </w:r>
      <w:proofErr w:type="spellEnd"/>
      <w:r w:rsidR="00A97B00">
        <w:t xml:space="preserve"> regarding the results of this study.</w:t>
      </w:r>
      <w:r w:rsidR="00471F7C">
        <w:t xml:space="preserve"> </w:t>
      </w:r>
      <w:sdt>
        <w:sdtPr>
          <w:alias w:val="To edit, see citavi.com/edit"/>
          <w:tag w:val="CitaviPlaceholder#35000a1e-54e4-497b-a9a9-74fd14b822ec"/>
          <w:id w:val="-2003342728"/>
          <w:placeholder>
            <w:docPart w:val="DefaultPlaceholder_-1854013440"/>
          </w:placeholder>
        </w:sdtPr>
        <w:sdtContent>
          <w:r w:rsidR="00471F7C">
            <w:rPr>
              <w:noProof/>
            </w:rPr>
            <w:fldChar w:fldCharType="begin"/>
          </w:r>
          <w:r w:rsidR="00D30226">
            <w:rPr>
              <w:noProof/>
            </w:rPr>
            <w:instrText>ADDIN CitaviPlaceholder{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}</w:instrText>
          </w:r>
          <w:r w:rsidR="00471F7C">
            <w:rPr>
              <w:noProof/>
            </w:rPr>
            <w:fldChar w:fldCharType="separate"/>
          </w:r>
          <w:r w:rsidR="00BA1B56">
            <w:rPr>
              <w:noProof/>
            </w:rPr>
            <w:t>(Jupyter Explorers 2019, p. 2; A Team 2019, p. 1)</w:t>
          </w:r>
          <w:r w:rsidR="00471F7C">
            <w:rPr>
              <w:noProof/>
            </w:rPr>
            <w:fldChar w:fldCharType="end"/>
          </w:r>
        </w:sdtContent>
      </w:sdt>
    </w:p>
    <w:p w14:paraId="61C91829" w14:textId="77777777" w:rsidR="00ED42FF" w:rsidRDefault="00ED42FF" w:rsidP="004B19F9">
      <w:pPr>
        <w:spacing w:line="276" w:lineRule="auto"/>
        <w:rPr>
          <w:rFonts w:asciiTheme="majorHAnsi" w:eastAsiaTheme="majorEastAsia" w:hAnsiTheme="majorHAnsi" w:cstheme="majorBidi"/>
          <w:color w:val="2F5496" w:themeColor="accent1" w:themeShade="BF"/>
          <w:sz w:val="32"/>
          <w:szCs w:val="32"/>
        </w:rPr>
      </w:pPr>
      <w:bookmarkStart w:id="6" w:name="_Toc42599214"/>
      <w:bookmarkStart w:id="7" w:name="_Ref42696272"/>
      <w:r>
        <w:br w:type="page"/>
      </w:r>
    </w:p>
    <w:p w14:paraId="145A500F" w14:textId="57AED32C" w:rsidR="258EE9A6" w:rsidRPr="000D6D02" w:rsidRDefault="258EE9A6" w:rsidP="00D81BEA">
      <w:pPr>
        <w:pStyle w:val="berschrift1"/>
        <w:jc w:val="both"/>
      </w:pPr>
      <w:bookmarkStart w:id="8" w:name="_Toc42725826"/>
      <w:r w:rsidRPr="000D6D02">
        <w:t>Data Description</w:t>
      </w:r>
      <w:bookmarkEnd w:id="6"/>
      <w:bookmarkEnd w:id="7"/>
      <w:bookmarkEnd w:id="8"/>
    </w:p>
    <w:p w14:paraId="7E0E0755" w14:textId="1433EE78" w:rsidR="000E0C43" w:rsidRPr="000D6D02" w:rsidRDefault="000E0C43" w:rsidP="004B19F9">
      <w:pPr>
        <w:spacing w:line="276" w:lineRule="auto"/>
        <w:jc w:val="both"/>
      </w:pPr>
      <w:r w:rsidRPr="000D6D02">
        <w:t xml:space="preserve">The data set of </w:t>
      </w:r>
      <w:r w:rsidR="001B35A1" w:rsidRPr="000D6D02">
        <w:t>bike</w:t>
      </w:r>
      <w:r w:rsidR="00F12F4A">
        <w:t>-</w:t>
      </w:r>
      <w:r w:rsidRPr="000D6D02">
        <w:t>sharing</w:t>
      </w:r>
      <w:r w:rsidR="00F12F4A">
        <w:t>-</w:t>
      </w:r>
      <w:r w:rsidRPr="000D6D02">
        <w:t xml:space="preserve">rentals </w:t>
      </w:r>
      <w:r w:rsidR="00C30720">
        <w:t xml:space="preserve">from the provider </w:t>
      </w:r>
      <w:proofErr w:type="spellStart"/>
      <w:r w:rsidR="004B19F9">
        <w:rPr>
          <w:rFonts w:cstheme="minorHAnsi"/>
        </w:rPr>
        <w:t>n</w:t>
      </w:r>
      <w:r w:rsidR="00C30720" w:rsidRPr="004B19F9">
        <w:rPr>
          <w:rFonts w:cstheme="minorHAnsi"/>
        </w:rPr>
        <w:t>extbike</w:t>
      </w:r>
      <w:proofErr w:type="spellEnd"/>
      <w:r w:rsidR="00C30720">
        <w:t xml:space="preserve"> </w:t>
      </w:r>
      <w:r w:rsidRPr="000D6D02">
        <w:t xml:space="preserve">was </w:t>
      </w:r>
      <w:proofErr w:type="spellStart"/>
      <w:r w:rsidR="00510DA8">
        <w:t>was</w:t>
      </w:r>
      <w:proofErr w:type="spellEnd"/>
      <w:r w:rsidR="00510DA8">
        <w:t xml:space="preserve"> </w:t>
      </w:r>
      <w:r w:rsidR="00510DA8" w:rsidRPr="000D6D02">
        <w:t xml:space="preserve">provided </w:t>
      </w:r>
      <w:r w:rsidR="00510DA8">
        <w:t xml:space="preserve">to us </w:t>
      </w:r>
      <w:r w:rsidR="00510DA8" w:rsidRPr="000D6D02">
        <w:t xml:space="preserve">by </w:t>
      </w:r>
      <w:r w:rsidR="00510DA8">
        <w:t xml:space="preserve">our client, </w:t>
      </w:r>
      <w:r w:rsidR="00510DA8" w:rsidRPr="000D6D02">
        <w:t xml:space="preserve">the </w:t>
      </w:r>
      <w:r w:rsidR="00735F02">
        <w:t>U</w:t>
      </w:r>
      <w:r w:rsidR="00510DA8">
        <w:t xml:space="preserve">niversity of </w:t>
      </w:r>
      <w:r w:rsidR="00735F02">
        <w:t>C</w:t>
      </w:r>
      <w:r w:rsidR="00510DA8">
        <w:t xml:space="preserve">ologne. </w:t>
      </w:r>
      <w:r w:rsidRPr="000D6D02">
        <w:t xml:space="preserve">The dataset contains various information about bike </w:t>
      </w:r>
      <w:r w:rsidR="0052028A">
        <w:t>bookings</w:t>
      </w:r>
      <w:r w:rsidRPr="000D6D02">
        <w:t xml:space="preserve"> in Nuremberg in 2019. It includes data such as bike IDs</w:t>
      </w:r>
      <w:r w:rsidR="004E0717">
        <w:t xml:space="preserve"> or</w:t>
      </w:r>
      <w:r w:rsidRPr="000D6D02">
        <w:t xml:space="preserve"> location-related data</w:t>
      </w:r>
      <w:r w:rsidR="004E0717">
        <w:t>.</w:t>
      </w:r>
      <w:r w:rsidR="004E0717" w:rsidRPr="000D6D02">
        <w:t xml:space="preserve"> </w:t>
      </w:r>
      <w:r w:rsidRPr="000D6D02">
        <w:t>An overview o</w:t>
      </w:r>
      <w:r w:rsidR="004E0717">
        <w:t>f</w:t>
      </w:r>
      <w:r w:rsidRPr="000D6D02">
        <w:t xml:space="preserve"> the origin</w:t>
      </w:r>
      <w:r w:rsidR="00E233EC">
        <w:t>al</w:t>
      </w:r>
      <w:r w:rsidRPr="000D6D02">
        <w:t xml:space="preserve"> dataset including the important attributes is provided in</w:t>
      </w:r>
      <w:r w:rsidR="003A1360" w:rsidRPr="000D6D02">
        <w:t xml:space="preserve"> </w:t>
      </w:r>
      <w:r w:rsidR="003A1360" w:rsidRPr="004B19F9">
        <w:rPr>
          <w:rFonts w:cstheme="minorHAnsi"/>
          <w:i/>
        </w:rPr>
        <w:fldChar w:fldCharType="begin"/>
      </w:r>
      <w:r w:rsidR="003A1360" w:rsidRPr="004B19F9">
        <w:rPr>
          <w:rFonts w:cstheme="minorHAnsi"/>
        </w:rPr>
        <w:instrText xml:space="preserve"> REF _Ref42694035 \h </w:instrText>
      </w:r>
      <w:r w:rsidR="003A1360" w:rsidRPr="004B19F9">
        <w:rPr>
          <w:rFonts w:cstheme="minorHAnsi"/>
          <w:i/>
        </w:rPr>
      </w:r>
      <w:r w:rsidR="00D81BEA" w:rsidRPr="004B19F9">
        <w:rPr>
          <w:rFonts w:cstheme="minorHAnsi"/>
          <w:i/>
        </w:rPr>
        <w:instrText xml:space="preserve"> \* MERGEFORMAT </w:instrText>
      </w:r>
      <w:r w:rsidR="003A1360" w:rsidRPr="004B19F9">
        <w:rPr>
          <w:rFonts w:cstheme="minorHAnsi"/>
          <w:i/>
        </w:rPr>
        <w:fldChar w:fldCharType="separate"/>
      </w:r>
      <w:r w:rsidR="00FC71C4" w:rsidRPr="00FC71C4">
        <w:rPr>
          <w:rFonts w:cstheme="minorHAnsi"/>
        </w:rPr>
        <w:t xml:space="preserve">Table </w:t>
      </w:r>
      <w:r w:rsidR="00FC71C4">
        <w:rPr>
          <w:rFonts w:cstheme="minorHAnsi"/>
          <w:noProof/>
        </w:rPr>
        <w:t>1</w:t>
      </w:r>
      <w:r w:rsidR="003A1360" w:rsidRPr="004B19F9">
        <w:rPr>
          <w:rFonts w:cstheme="minorHAnsi"/>
          <w:i/>
        </w:rPr>
        <w:fldChar w:fldCharType="end"/>
      </w:r>
      <w:r w:rsidRPr="004B19F9">
        <w:rPr>
          <w:rFonts w:cstheme="minorHAnsi"/>
        </w:rPr>
        <w:t>.</w:t>
      </w:r>
    </w:p>
    <w:p w14:paraId="7B0CC822" w14:textId="4BDA9A2F" w:rsidR="003A1360" w:rsidRDefault="003A1360" w:rsidP="004B19F9">
      <w:pPr>
        <w:pStyle w:val="Beschriftung"/>
        <w:keepNext/>
        <w:spacing w:line="276" w:lineRule="auto"/>
        <w:jc w:val="both"/>
      </w:pPr>
      <w:bookmarkStart w:id="9" w:name="_Ref42694035"/>
      <w:bookmarkStart w:id="10" w:name="_Toc42725851"/>
      <w:r>
        <w:t xml:space="preserve">Table </w:t>
      </w:r>
      <w:r>
        <w:fldChar w:fldCharType="begin"/>
      </w:r>
      <w:r w:rsidRPr="004B19F9">
        <w:rPr>
          <w:rFonts w:cstheme="minorHAnsi"/>
        </w:rPr>
        <w:instrText xml:space="preserve"> SEQ Table \* ARABIC </w:instrText>
      </w:r>
      <w:r>
        <w:fldChar w:fldCharType="separate"/>
      </w:r>
      <w:r w:rsidR="00FC71C4">
        <w:rPr>
          <w:rFonts w:cstheme="minorHAnsi"/>
          <w:noProof/>
        </w:rPr>
        <w:t>1</w:t>
      </w:r>
      <w:r>
        <w:fldChar w:fldCharType="end"/>
      </w:r>
      <w:bookmarkEnd w:id="9"/>
      <w:r>
        <w:t xml:space="preserve">: </w:t>
      </w:r>
      <w:r w:rsidRPr="00D51FCE">
        <w:t>Original dataset</w:t>
      </w:r>
      <w:bookmarkEnd w:id="10"/>
    </w:p>
    <w:tbl>
      <w:tblPr>
        <w:tblStyle w:val="Tabellenraster"/>
        <w:tblW w:w="0" w:type="auto"/>
        <w:tblLook w:val="04A0" w:firstRow="1" w:lastRow="0" w:firstColumn="1" w:lastColumn="0" w:noHBand="0" w:noVBand="1"/>
      </w:tblPr>
      <w:tblGrid>
        <w:gridCol w:w="1696"/>
        <w:gridCol w:w="1843"/>
        <w:gridCol w:w="5523"/>
      </w:tblGrid>
      <w:tr w:rsidR="000E0C43" w:rsidRPr="000D6D02" w14:paraId="47224C4E" w14:textId="77777777" w:rsidTr="007119AF">
        <w:tc>
          <w:tcPr>
            <w:tcW w:w="1696" w:type="dxa"/>
          </w:tcPr>
          <w:p w14:paraId="7B3C4E26" w14:textId="77777777" w:rsidR="000E0C43" w:rsidRPr="000D6D02" w:rsidRDefault="000E0C43" w:rsidP="004B19F9">
            <w:pPr>
              <w:spacing w:line="276" w:lineRule="auto"/>
              <w:jc w:val="both"/>
              <w:rPr>
                <w:b/>
              </w:rPr>
            </w:pPr>
            <w:r w:rsidRPr="000D6D02">
              <w:rPr>
                <w:b/>
              </w:rPr>
              <w:t>Column</w:t>
            </w:r>
          </w:p>
        </w:tc>
        <w:tc>
          <w:tcPr>
            <w:tcW w:w="1843" w:type="dxa"/>
          </w:tcPr>
          <w:p w14:paraId="538EF4D3" w14:textId="77777777" w:rsidR="000E0C43" w:rsidRPr="000D6D02" w:rsidRDefault="000E0C43" w:rsidP="004B19F9">
            <w:pPr>
              <w:spacing w:line="276" w:lineRule="auto"/>
              <w:jc w:val="both"/>
              <w:rPr>
                <w:b/>
              </w:rPr>
            </w:pPr>
            <w:r w:rsidRPr="000D6D02">
              <w:rPr>
                <w:b/>
              </w:rPr>
              <w:t>Data type</w:t>
            </w:r>
          </w:p>
        </w:tc>
        <w:tc>
          <w:tcPr>
            <w:tcW w:w="5523" w:type="dxa"/>
          </w:tcPr>
          <w:p w14:paraId="2E532795" w14:textId="77777777" w:rsidR="000E0C43" w:rsidRPr="000D6D02" w:rsidRDefault="000E0C43" w:rsidP="004B19F9">
            <w:pPr>
              <w:spacing w:line="276" w:lineRule="auto"/>
              <w:jc w:val="both"/>
              <w:rPr>
                <w:b/>
              </w:rPr>
            </w:pPr>
            <w:r w:rsidRPr="000D6D02">
              <w:rPr>
                <w:b/>
              </w:rPr>
              <w:t>Description</w:t>
            </w:r>
          </w:p>
        </w:tc>
      </w:tr>
      <w:tr w:rsidR="000E0C43" w:rsidRPr="000D6D02" w14:paraId="7FFC8BE1" w14:textId="77777777" w:rsidTr="007119AF">
        <w:tc>
          <w:tcPr>
            <w:tcW w:w="1696" w:type="dxa"/>
          </w:tcPr>
          <w:p w14:paraId="09D629A0" w14:textId="77777777" w:rsidR="000E0C43" w:rsidRPr="000D6D02" w:rsidRDefault="000E0C43" w:rsidP="004B19F9">
            <w:pPr>
              <w:spacing w:line="276" w:lineRule="auto"/>
              <w:jc w:val="both"/>
            </w:pPr>
            <w:proofErr w:type="spellStart"/>
            <w:r w:rsidRPr="000D6D02">
              <w:t>p_spot</w:t>
            </w:r>
            <w:proofErr w:type="spellEnd"/>
          </w:p>
        </w:tc>
        <w:tc>
          <w:tcPr>
            <w:tcW w:w="1843" w:type="dxa"/>
          </w:tcPr>
          <w:p w14:paraId="78079811" w14:textId="77777777" w:rsidR="000E0C43" w:rsidRPr="000D6D02" w:rsidRDefault="000E0C43" w:rsidP="004B19F9">
            <w:pPr>
              <w:spacing w:line="276" w:lineRule="auto"/>
              <w:jc w:val="both"/>
            </w:pPr>
            <w:r w:rsidRPr="000D6D02">
              <w:t>bool</w:t>
            </w:r>
          </w:p>
        </w:tc>
        <w:tc>
          <w:tcPr>
            <w:tcW w:w="5523" w:type="dxa"/>
          </w:tcPr>
          <w:p w14:paraId="5661C62D" w14:textId="3BC94B87" w:rsidR="000E0C43" w:rsidRPr="000D6D02" w:rsidRDefault="008253F8" w:rsidP="004B19F9">
            <w:pPr>
              <w:spacing w:line="276" w:lineRule="auto"/>
              <w:jc w:val="both"/>
            </w:pPr>
            <w:r w:rsidRPr="000D6D02">
              <w:t>Indicator whether a bike is placed on a bike spot</w:t>
            </w:r>
          </w:p>
        </w:tc>
      </w:tr>
      <w:tr w:rsidR="000E0C43" w:rsidRPr="000D6D02" w14:paraId="69C7EFB5" w14:textId="77777777" w:rsidTr="007119AF">
        <w:tc>
          <w:tcPr>
            <w:tcW w:w="1696" w:type="dxa"/>
          </w:tcPr>
          <w:p w14:paraId="168F2749" w14:textId="77777777" w:rsidR="000E0C43" w:rsidRPr="000D6D02" w:rsidRDefault="000E0C43" w:rsidP="004B19F9">
            <w:pPr>
              <w:spacing w:line="276" w:lineRule="auto"/>
              <w:jc w:val="both"/>
            </w:pPr>
            <w:proofErr w:type="spellStart"/>
            <w:r w:rsidRPr="000D6D02">
              <w:t>p_place_type</w:t>
            </w:r>
            <w:proofErr w:type="spellEnd"/>
          </w:p>
        </w:tc>
        <w:tc>
          <w:tcPr>
            <w:tcW w:w="1843" w:type="dxa"/>
          </w:tcPr>
          <w:p w14:paraId="0CE2C868" w14:textId="77777777" w:rsidR="000E0C43" w:rsidRPr="000D6D02" w:rsidRDefault="000E0C43" w:rsidP="004B19F9">
            <w:pPr>
              <w:spacing w:line="276" w:lineRule="auto"/>
              <w:jc w:val="both"/>
            </w:pPr>
            <w:r w:rsidRPr="000D6D02">
              <w:t>int64</w:t>
            </w:r>
          </w:p>
        </w:tc>
        <w:tc>
          <w:tcPr>
            <w:tcW w:w="5523" w:type="dxa"/>
          </w:tcPr>
          <w:p w14:paraId="732EE9B0" w14:textId="6A01AEDF" w:rsidR="000E0C43" w:rsidRPr="000D6D02" w:rsidRDefault="007119AF" w:rsidP="004B19F9">
            <w:pPr>
              <w:spacing w:line="276" w:lineRule="auto"/>
              <w:jc w:val="both"/>
            </w:pPr>
            <w:r w:rsidRPr="000D6D02">
              <w:t>Place type: ‘0’</w:t>
            </w:r>
            <w:r w:rsidR="00E205DC" w:rsidRPr="000D6D02">
              <w:t xml:space="preserve"> =</w:t>
            </w:r>
            <w:r w:rsidRPr="000D6D02">
              <w:t xml:space="preserve"> bike </w:t>
            </w:r>
            <w:r w:rsidR="00EA15B5" w:rsidRPr="000D6D02">
              <w:t>spot</w:t>
            </w:r>
            <w:r w:rsidR="00E205DC" w:rsidRPr="000D6D02">
              <w:t xml:space="preserve">, ‘12’ = outside of bike </w:t>
            </w:r>
            <w:r w:rsidR="00EA15B5" w:rsidRPr="000D6D02">
              <w:t>spot</w:t>
            </w:r>
          </w:p>
        </w:tc>
      </w:tr>
      <w:tr w:rsidR="000E0C43" w:rsidRPr="000D6D02" w14:paraId="28CDB1C3" w14:textId="77777777" w:rsidTr="007119AF">
        <w:tc>
          <w:tcPr>
            <w:tcW w:w="1696" w:type="dxa"/>
          </w:tcPr>
          <w:p w14:paraId="3643ECD0" w14:textId="77777777" w:rsidR="000E0C43" w:rsidRPr="000D6D02" w:rsidRDefault="000E0C43" w:rsidP="004B19F9">
            <w:pPr>
              <w:spacing w:line="276" w:lineRule="auto"/>
              <w:jc w:val="both"/>
            </w:pPr>
            <w:r w:rsidRPr="000D6D02">
              <w:t>datetime</w:t>
            </w:r>
          </w:p>
        </w:tc>
        <w:tc>
          <w:tcPr>
            <w:tcW w:w="1843" w:type="dxa"/>
          </w:tcPr>
          <w:p w14:paraId="66E0BD47" w14:textId="2DB5EA08" w:rsidR="000E0C43" w:rsidRPr="000D6D02" w:rsidRDefault="0064451D" w:rsidP="004B19F9">
            <w:pPr>
              <w:spacing w:line="276" w:lineRule="auto"/>
              <w:jc w:val="both"/>
            </w:pPr>
            <w:proofErr w:type="spellStart"/>
            <w:r>
              <w:t>DateT</w:t>
            </w:r>
            <w:r w:rsidR="000E0C43" w:rsidRPr="000D6D02">
              <w:t>ime</w:t>
            </w:r>
            <w:proofErr w:type="spellEnd"/>
            <w:r w:rsidR="000E0C43" w:rsidRPr="000D6D02">
              <w:t xml:space="preserve"> object</w:t>
            </w:r>
          </w:p>
        </w:tc>
        <w:tc>
          <w:tcPr>
            <w:tcW w:w="5523" w:type="dxa"/>
          </w:tcPr>
          <w:p w14:paraId="56CA4534" w14:textId="6692017B" w:rsidR="000E0C43" w:rsidRPr="000D6D02" w:rsidRDefault="00407B57" w:rsidP="004B19F9">
            <w:pPr>
              <w:spacing w:line="276" w:lineRule="auto"/>
              <w:jc w:val="both"/>
            </w:pPr>
            <w:r w:rsidRPr="000D6D02">
              <w:t xml:space="preserve">Start or </w:t>
            </w:r>
            <w:r w:rsidR="00C94AF1" w:rsidRPr="000D6D02">
              <w:t xml:space="preserve">end </w:t>
            </w:r>
            <w:proofErr w:type="spellStart"/>
            <w:r w:rsidR="0064451D">
              <w:t>DateT</w:t>
            </w:r>
            <w:r w:rsidR="00C94AF1" w:rsidRPr="000D6D02">
              <w:t>ime</w:t>
            </w:r>
            <w:proofErr w:type="spellEnd"/>
            <w:r w:rsidR="00C94AF1" w:rsidRPr="000D6D02">
              <w:t xml:space="preserve"> of </w:t>
            </w:r>
            <w:r w:rsidR="00735779" w:rsidRPr="000D6D02">
              <w:t xml:space="preserve">the </w:t>
            </w:r>
            <w:r w:rsidR="00704A28" w:rsidRPr="000D6D02">
              <w:t>rental for one special bike</w:t>
            </w:r>
          </w:p>
        </w:tc>
      </w:tr>
      <w:tr w:rsidR="000E0C43" w:rsidRPr="000D6D02" w14:paraId="71F752CE" w14:textId="77777777" w:rsidTr="007119AF">
        <w:tc>
          <w:tcPr>
            <w:tcW w:w="1696" w:type="dxa"/>
          </w:tcPr>
          <w:p w14:paraId="76293F75" w14:textId="77777777" w:rsidR="000E0C43" w:rsidRPr="000D6D02" w:rsidRDefault="000E0C43" w:rsidP="004B19F9">
            <w:pPr>
              <w:spacing w:line="276" w:lineRule="auto"/>
              <w:jc w:val="both"/>
            </w:pPr>
            <w:proofErr w:type="spellStart"/>
            <w:r w:rsidRPr="000D6D02">
              <w:t>b_number</w:t>
            </w:r>
            <w:proofErr w:type="spellEnd"/>
          </w:p>
        </w:tc>
        <w:tc>
          <w:tcPr>
            <w:tcW w:w="1843" w:type="dxa"/>
          </w:tcPr>
          <w:p w14:paraId="27745F7F" w14:textId="77777777" w:rsidR="000E0C43" w:rsidRPr="000D6D02" w:rsidRDefault="000E0C43" w:rsidP="004B19F9">
            <w:pPr>
              <w:spacing w:line="276" w:lineRule="auto"/>
              <w:jc w:val="both"/>
            </w:pPr>
            <w:r w:rsidRPr="000D6D02">
              <w:t>int64</w:t>
            </w:r>
          </w:p>
        </w:tc>
        <w:tc>
          <w:tcPr>
            <w:tcW w:w="5523" w:type="dxa"/>
          </w:tcPr>
          <w:p w14:paraId="36804582" w14:textId="1B6F946E" w:rsidR="000E0C43" w:rsidRPr="000D6D02" w:rsidRDefault="002B7C8C" w:rsidP="004B19F9">
            <w:pPr>
              <w:spacing w:line="276" w:lineRule="auto"/>
              <w:jc w:val="both"/>
            </w:pPr>
            <w:r w:rsidRPr="000D6D02">
              <w:t>Bike number</w:t>
            </w:r>
          </w:p>
        </w:tc>
      </w:tr>
      <w:tr w:rsidR="000E0C43" w:rsidRPr="000D6D02" w14:paraId="5ECDADA2" w14:textId="77777777" w:rsidTr="007119AF">
        <w:tc>
          <w:tcPr>
            <w:tcW w:w="1696" w:type="dxa"/>
          </w:tcPr>
          <w:p w14:paraId="3830AD16" w14:textId="77777777" w:rsidR="000E0C43" w:rsidRPr="000D6D02" w:rsidRDefault="000E0C43" w:rsidP="004B19F9">
            <w:pPr>
              <w:spacing w:line="276" w:lineRule="auto"/>
              <w:jc w:val="both"/>
            </w:pPr>
            <w:r w:rsidRPr="000D6D02">
              <w:t>trip</w:t>
            </w:r>
          </w:p>
        </w:tc>
        <w:tc>
          <w:tcPr>
            <w:tcW w:w="1843" w:type="dxa"/>
          </w:tcPr>
          <w:p w14:paraId="3E6CEF65" w14:textId="77777777" w:rsidR="000E0C43" w:rsidRPr="000D6D02" w:rsidRDefault="000E0C43" w:rsidP="004B19F9">
            <w:pPr>
              <w:spacing w:line="276" w:lineRule="auto"/>
              <w:jc w:val="both"/>
            </w:pPr>
            <w:r w:rsidRPr="000D6D02">
              <w:t>object</w:t>
            </w:r>
          </w:p>
        </w:tc>
        <w:tc>
          <w:tcPr>
            <w:tcW w:w="5523" w:type="dxa"/>
          </w:tcPr>
          <w:p w14:paraId="7428DDB0" w14:textId="5895DE25" w:rsidR="000E0C43" w:rsidRPr="000D6D02" w:rsidRDefault="007B72E6" w:rsidP="004B19F9">
            <w:pPr>
              <w:spacing w:line="276" w:lineRule="auto"/>
              <w:jc w:val="both"/>
            </w:pPr>
            <w:r w:rsidRPr="000D6D02">
              <w:t>Bike tracker</w:t>
            </w:r>
            <w:r w:rsidR="004A1B31">
              <w:t xml:space="preserve"> for </w:t>
            </w:r>
            <w:r w:rsidR="006A660F">
              <w:t>1) bike availability (</w:t>
            </w:r>
            <w:r w:rsidR="001836BA" w:rsidRPr="001836BA">
              <w:rPr>
                <w:i/>
              </w:rPr>
              <w:t>first &amp; last</w:t>
            </w:r>
            <w:r w:rsidR="006A660F">
              <w:t>)</w:t>
            </w:r>
            <w:r w:rsidR="001836BA">
              <w:t xml:space="preserve"> </w:t>
            </w:r>
            <w:r w:rsidR="006D2726">
              <w:t xml:space="preserve">and 2) </w:t>
            </w:r>
            <w:r w:rsidR="0093131E">
              <w:t xml:space="preserve">booked </w:t>
            </w:r>
            <w:r w:rsidR="0068173D">
              <w:t>trips (</w:t>
            </w:r>
            <w:r w:rsidR="0068173D" w:rsidRPr="0068173D">
              <w:rPr>
                <w:i/>
              </w:rPr>
              <w:t>start &amp; end</w:t>
            </w:r>
            <w:r w:rsidR="0068173D">
              <w:t>)</w:t>
            </w:r>
          </w:p>
        </w:tc>
      </w:tr>
      <w:tr w:rsidR="000E0C43" w:rsidRPr="000D6D02" w14:paraId="6CC7AB6E" w14:textId="77777777" w:rsidTr="007119AF">
        <w:tc>
          <w:tcPr>
            <w:tcW w:w="1696" w:type="dxa"/>
          </w:tcPr>
          <w:p w14:paraId="138B1412" w14:textId="77777777" w:rsidR="000E0C43" w:rsidRPr="000D6D02" w:rsidRDefault="000E0C43" w:rsidP="004B19F9">
            <w:pPr>
              <w:spacing w:line="276" w:lineRule="auto"/>
              <w:jc w:val="both"/>
            </w:pPr>
            <w:proofErr w:type="spellStart"/>
            <w:r w:rsidRPr="000D6D02">
              <w:t>p_uid</w:t>
            </w:r>
            <w:proofErr w:type="spellEnd"/>
          </w:p>
        </w:tc>
        <w:tc>
          <w:tcPr>
            <w:tcW w:w="1843" w:type="dxa"/>
          </w:tcPr>
          <w:p w14:paraId="598D9F73" w14:textId="77777777" w:rsidR="000E0C43" w:rsidRPr="000D6D02" w:rsidRDefault="000E0C43" w:rsidP="004B19F9">
            <w:pPr>
              <w:keepNext/>
              <w:spacing w:line="276" w:lineRule="auto"/>
              <w:jc w:val="both"/>
            </w:pPr>
            <w:r w:rsidRPr="000D6D02">
              <w:t>int64</w:t>
            </w:r>
          </w:p>
        </w:tc>
        <w:tc>
          <w:tcPr>
            <w:tcW w:w="5523" w:type="dxa"/>
          </w:tcPr>
          <w:p w14:paraId="292ADF5D" w14:textId="009AE848" w:rsidR="000E0C43" w:rsidRPr="000D6D02" w:rsidRDefault="00685AD3" w:rsidP="004B19F9">
            <w:pPr>
              <w:keepNext/>
              <w:spacing w:line="276" w:lineRule="auto"/>
              <w:jc w:val="both"/>
            </w:pPr>
            <w:r w:rsidRPr="000D6D02">
              <w:t>Unique identifier for place</w:t>
            </w:r>
          </w:p>
        </w:tc>
      </w:tr>
      <w:tr w:rsidR="000E0C43" w:rsidRPr="000D6D02" w14:paraId="2CB876C0" w14:textId="77777777" w:rsidTr="007119AF">
        <w:tc>
          <w:tcPr>
            <w:tcW w:w="1696" w:type="dxa"/>
          </w:tcPr>
          <w:p w14:paraId="43088117" w14:textId="77777777" w:rsidR="000E0C43" w:rsidRPr="000D6D02" w:rsidRDefault="000E0C43" w:rsidP="004B19F9">
            <w:pPr>
              <w:spacing w:line="276" w:lineRule="auto"/>
              <w:jc w:val="both"/>
            </w:pPr>
            <w:proofErr w:type="spellStart"/>
            <w:r w:rsidRPr="000D6D02">
              <w:t>p_bikes</w:t>
            </w:r>
            <w:proofErr w:type="spellEnd"/>
          </w:p>
        </w:tc>
        <w:tc>
          <w:tcPr>
            <w:tcW w:w="1843" w:type="dxa"/>
          </w:tcPr>
          <w:p w14:paraId="384D1903" w14:textId="77777777" w:rsidR="000E0C43" w:rsidRPr="000D6D02" w:rsidRDefault="000E0C43" w:rsidP="004B19F9">
            <w:pPr>
              <w:keepNext/>
              <w:spacing w:line="276" w:lineRule="auto"/>
              <w:jc w:val="both"/>
            </w:pPr>
            <w:r w:rsidRPr="000D6D02">
              <w:t>int64</w:t>
            </w:r>
          </w:p>
        </w:tc>
        <w:tc>
          <w:tcPr>
            <w:tcW w:w="5523" w:type="dxa"/>
          </w:tcPr>
          <w:p w14:paraId="00C550C6" w14:textId="7A1D926B" w:rsidR="000E0C43" w:rsidRPr="000D6D02" w:rsidRDefault="00A41660" w:rsidP="004B19F9">
            <w:pPr>
              <w:keepNext/>
              <w:spacing w:line="276" w:lineRule="auto"/>
              <w:jc w:val="both"/>
            </w:pPr>
            <w:r w:rsidRPr="000D6D02">
              <w:t>Number</w:t>
            </w:r>
            <w:r w:rsidR="00706A94" w:rsidRPr="000D6D02">
              <w:t xml:space="preserve"> of bikes placed on the selected </w:t>
            </w:r>
            <w:r w:rsidR="00735779" w:rsidRPr="000D6D02">
              <w:t>position</w:t>
            </w:r>
            <w:r w:rsidR="0012387A" w:rsidRPr="000D6D02">
              <w:t xml:space="preserve"> for the special </w:t>
            </w:r>
            <w:proofErr w:type="spellStart"/>
            <w:r w:rsidR="0064451D">
              <w:t>DateT</w:t>
            </w:r>
            <w:r w:rsidR="0012387A" w:rsidRPr="000D6D02">
              <w:t>ime</w:t>
            </w:r>
            <w:proofErr w:type="spellEnd"/>
          </w:p>
        </w:tc>
      </w:tr>
      <w:tr w:rsidR="000E0C43" w:rsidRPr="000D6D02" w14:paraId="61867B11" w14:textId="77777777" w:rsidTr="007119AF">
        <w:tc>
          <w:tcPr>
            <w:tcW w:w="1696" w:type="dxa"/>
          </w:tcPr>
          <w:p w14:paraId="3BB06DC8" w14:textId="77777777" w:rsidR="000E0C43" w:rsidRPr="000D6D02" w:rsidRDefault="000E0C43" w:rsidP="004B19F9">
            <w:pPr>
              <w:spacing w:line="276" w:lineRule="auto"/>
              <w:jc w:val="both"/>
            </w:pPr>
            <w:proofErr w:type="spellStart"/>
            <w:r w:rsidRPr="000D6D02">
              <w:t>p_lat</w:t>
            </w:r>
            <w:proofErr w:type="spellEnd"/>
          </w:p>
        </w:tc>
        <w:tc>
          <w:tcPr>
            <w:tcW w:w="1843" w:type="dxa"/>
          </w:tcPr>
          <w:p w14:paraId="7A706250" w14:textId="77777777" w:rsidR="000E0C43" w:rsidRPr="000D6D02" w:rsidRDefault="000E0C43" w:rsidP="004B19F9">
            <w:pPr>
              <w:keepNext/>
              <w:spacing w:line="276" w:lineRule="auto"/>
              <w:jc w:val="both"/>
            </w:pPr>
            <w:r w:rsidRPr="000D6D02">
              <w:t>float64</w:t>
            </w:r>
          </w:p>
        </w:tc>
        <w:tc>
          <w:tcPr>
            <w:tcW w:w="5523" w:type="dxa"/>
          </w:tcPr>
          <w:p w14:paraId="447898B0" w14:textId="027F5B94" w:rsidR="000E0C43" w:rsidRPr="000D6D02" w:rsidRDefault="00A41660" w:rsidP="004B19F9">
            <w:pPr>
              <w:keepNext/>
              <w:spacing w:line="276" w:lineRule="auto"/>
              <w:jc w:val="both"/>
            </w:pPr>
            <w:r w:rsidRPr="000D6D02">
              <w:t xml:space="preserve">Latitude of the bike </w:t>
            </w:r>
            <w:r w:rsidR="00EA15B5" w:rsidRPr="000D6D02">
              <w:t>position</w:t>
            </w:r>
          </w:p>
        </w:tc>
      </w:tr>
      <w:tr w:rsidR="000E0C43" w:rsidRPr="000D6D02" w14:paraId="512974CA" w14:textId="77777777" w:rsidTr="007119AF">
        <w:tc>
          <w:tcPr>
            <w:tcW w:w="1696" w:type="dxa"/>
          </w:tcPr>
          <w:p w14:paraId="7F2C20ED" w14:textId="53DE0AD9" w:rsidR="000E0C43" w:rsidRPr="000D6D02" w:rsidRDefault="00222704" w:rsidP="004B19F9">
            <w:pPr>
              <w:spacing w:line="276" w:lineRule="auto"/>
              <w:jc w:val="both"/>
            </w:pPr>
            <w:proofErr w:type="spellStart"/>
            <w:r w:rsidRPr="000D6D02">
              <w:t>b</w:t>
            </w:r>
            <w:r w:rsidR="000E0C43" w:rsidRPr="000D6D02">
              <w:t>_bike_type</w:t>
            </w:r>
            <w:proofErr w:type="spellEnd"/>
          </w:p>
        </w:tc>
        <w:tc>
          <w:tcPr>
            <w:tcW w:w="1843" w:type="dxa"/>
          </w:tcPr>
          <w:p w14:paraId="5AF81790" w14:textId="77777777" w:rsidR="000E0C43" w:rsidRPr="000D6D02" w:rsidRDefault="000E0C43" w:rsidP="004B19F9">
            <w:pPr>
              <w:keepNext/>
              <w:spacing w:line="276" w:lineRule="auto"/>
              <w:jc w:val="both"/>
            </w:pPr>
            <w:r w:rsidRPr="000D6D02">
              <w:t>int64</w:t>
            </w:r>
          </w:p>
        </w:tc>
        <w:tc>
          <w:tcPr>
            <w:tcW w:w="5523" w:type="dxa"/>
          </w:tcPr>
          <w:p w14:paraId="7AACC5B4" w14:textId="579DC9F3" w:rsidR="000E0C43" w:rsidRPr="000D6D02" w:rsidRDefault="007E18C2" w:rsidP="004B19F9">
            <w:pPr>
              <w:keepNext/>
              <w:spacing w:line="276" w:lineRule="auto"/>
              <w:jc w:val="both"/>
            </w:pPr>
            <w:r w:rsidRPr="000D6D02">
              <w:t>Bike type</w:t>
            </w:r>
          </w:p>
        </w:tc>
      </w:tr>
      <w:tr w:rsidR="000E0C43" w:rsidRPr="000D6D02" w14:paraId="702CCC69" w14:textId="77777777" w:rsidTr="007119AF">
        <w:tc>
          <w:tcPr>
            <w:tcW w:w="1696" w:type="dxa"/>
          </w:tcPr>
          <w:p w14:paraId="3E724086" w14:textId="77777777" w:rsidR="000E0C43" w:rsidRPr="000D6D02" w:rsidRDefault="000E0C43" w:rsidP="004B19F9">
            <w:pPr>
              <w:spacing w:line="276" w:lineRule="auto"/>
              <w:jc w:val="both"/>
            </w:pPr>
            <w:proofErr w:type="spellStart"/>
            <w:r w:rsidRPr="000D6D02">
              <w:t>p_name</w:t>
            </w:r>
            <w:proofErr w:type="spellEnd"/>
          </w:p>
        </w:tc>
        <w:tc>
          <w:tcPr>
            <w:tcW w:w="1843" w:type="dxa"/>
          </w:tcPr>
          <w:p w14:paraId="40223809" w14:textId="77777777" w:rsidR="000E0C43" w:rsidRPr="000D6D02" w:rsidRDefault="000E0C43" w:rsidP="004B19F9">
            <w:pPr>
              <w:keepNext/>
              <w:spacing w:line="276" w:lineRule="auto"/>
              <w:jc w:val="both"/>
            </w:pPr>
            <w:r w:rsidRPr="000D6D02">
              <w:t>object</w:t>
            </w:r>
          </w:p>
        </w:tc>
        <w:tc>
          <w:tcPr>
            <w:tcW w:w="5523" w:type="dxa"/>
          </w:tcPr>
          <w:p w14:paraId="7BCC858F" w14:textId="58653286" w:rsidR="000E0C43" w:rsidRPr="000D6D02" w:rsidRDefault="00EA15B5" w:rsidP="004B19F9">
            <w:pPr>
              <w:keepNext/>
              <w:spacing w:line="276" w:lineRule="auto"/>
              <w:jc w:val="both"/>
            </w:pPr>
            <w:r w:rsidRPr="000D6D02">
              <w:t>Name of the bike position</w:t>
            </w:r>
          </w:p>
        </w:tc>
      </w:tr>
      <w:tr w:rsidR="000E0C43" w:rsidRPr="000D6D02" w14:paraId="59A077BE" w14:textId="77777777" w:rsidTr="007119AF">
        <w:tc>
          <w:tcPr>
            <w:tcW w:w="1696" w:type="dxa"/>
          </w:tcPr>
          <w:p w14:paraId="01AAD5F4" w14:textId="77777777" w:rsidR="000E0C43" w:rsidRPr="000D6D02" w:rsidRDefault="000E0C43" w:rsidP="004B19F9">
            <w:pPr>
              <w:spacing w:line="276" w:lineRule="auto"/>
              <w:jc w:val="both"/>
            </w:pPr>
            <w:proofErr w:type="spellStart"/>
            <w:r w:rsidRPr="000D6D02">
              <w:t>p_number</w:t>
            </w:r>
            <w:proofErr w:type="spellEnd"/>
          </w:p>
        </w:tc>
        <w:tc>
          <w:tcPr>
            <w:tcW w:w="1843" w:type="dxa"/>
          </w:tcPr>
          <w:p w14:paraId="11DEA438" w14:textId="77777777" w:rsidR="000E0C43" w:rsidRPr="000D6D02" w:rsidRDefault="000E0C43" w:rsidP="004B19F9">
            <w:pPr>
              <w:keepNext/>
              <w:spacing w:line="276" w:lineRule="auto"/>
              <w:jc w:val="both"/>
            </w:pPr>
            <w:r w:rsidRPr="000D6D02">
              <w:t>float64</w:t>
            </w:r>
          </w:p>
        </w:tc>
        <w:tc>
          <w:tcPr>
            <w:tcW w:w="5523" w:type="dxa"/>
          </w:tcPr>
          <w:p w14:paraId="254EC320" w14:textId="66EBE040" w:rsidR="000E0C43" w:rsidRPr="000D6D02" w:rsidRDefault="00CA502A" w:rsidP="004B19F9">
            <w:pPr>
              <w:keepNext/>
              <w:spacing w:line="276" w:lineRule="auto"/>
              <w:jc w:val="both"/>
            </w:pPr>
            <w:r w:rsidRPr="000D6D02">
              <w:t xml:space="preserve">Bike position </w:t>
            </w:r>
            <w:r w:rsidR="00061051" w:rsidRPr="000D6D02">
              <w:t>ID</w:t>
            </w:r>
          </w:p>
        </w:tc>
      </w:tr>
      <w:tr w:rsidR="000E0C43" w:rsidRPr="000D6D02" w14:paraId="2F3E8C59" w14:textId="77777777" w:rsidTr="007119AF">
        <w:tc>
          <w:tcPr>
            <w:tcW w:w="1696" w:type="dxa"/>
          </w:tcPr>
          <w:p w14:paraId="7C1E9B0C" w14:textId="77777777" w:rsidR="000E0C43" w:rsidRPr="000D6D02" w:rsidRDefault="000E0C43" w:rsidP="004B19F9">
            <w:pPr>
              <w:spacing w:line="276" w:lineRule="auto"/>
              <w:jc w:val="both"/>
            </w:pPr>
            <w:proofErr w:type="spellStart"/>
            <w:r w:rsidRPr="000D6D02">
              <w:t>p_lng</w:t>
            </w:r>
            <w:proofErr w:type="spellEnd"/>
          </w:p>
        </w:tc>
        <w:tc>
          <w:tcPr>
            <w:tcW w:w="1843" w:type="dxa"/>
          </w:tcPr>
          <w:p w14:paraId="3D2F1232" w14:textId="77777777" w:rsidR="000E0C43" w:rsidRPr="000D6D02" w:rsidRDefault="000E0C43" w:rsidP="004B19F9">
            <w:pPr>
              <w:keepNext/>
              <w:spacing w:line="276" w:lineRule="auto"/>
              <w:jc w:val="both"/>
            </w:pPr>
            <w:r w:rsidRPr="000D6D02">
              <w:t>float64</w:t>
            </w:r>
          </w:p>
        </w:tc>
        <w:tc>
          <w:tcPr>
            <w:tcW w:w="5523" w:type="dxa"/>
          </w:tcPr>
          <w:p w14:paraId="51D9E54D" w14:textId="513A67E1" w:rsidR="000E0C43" w:rsidRPr="000D6D02" w:rsidRDefault="00F057F5" w:rsidP="004B19F9">
            <w:pPr>
              <w:keepNext/>
              <w:spacing w:line="276" w:lineRule="auto"/>
              <w:jc w:val="both"/>
            </w:pPr>
            <w:r w:rsidRPr="000D6D02">
              <w:t xml:space="preserve">Longitude of the bike </w:t>
            </w:r>
            <w:r w:rsidR="00EA15B5" w:rsidRPr="000D6D02">
              <w:t>position</w:t>
            </w:r>
          </w:p>
        </w:tc>
      </w:tr>
      <w:tr w:rsidR="000E0C43" w:rsidRPr="000D6D02" w14:paraId="754C6BD0" w14:textId="77777777" w:rsidTr="007119AF">
        <w:tc>
          <w:tcPr>
            <w:tcW w:w="1696" w:type="dxa"/>
          </w:tcPr>
          <w:p w14:paraId="0D9AEFDA" w14:textId="77777777" w:rsidR="000E0C43" w:rsidRPr="000D6D02" w:rsidRDefault="000E0C43" w:rsidP="004B19F9">
            <w:pPr>
              <w:spacing w:line="276" w:lineRule="auto"/>
              <w:jc w:val="both"/>
            </w:pPr>
            <w:proofErr w:type="spellStart"/>
            <w:r w:rsidRPr="000D6D02">
              <w:t>p_bike</w:t>
            </w:r>
            <w:proofErr w:type="spellEnd"/>
          </w:p>
        </w:tc>
        <w:tc>
          <w:tcPr>
            <w:tcW w:w="1843" w:type="dxa"/>
          </w:tcPr>
          <w:p w14:paraId="0BF0368B" w14:textId="77777777" w:rsidR="000E0C43" w:rsidRPr="000D6D02" w:rsidRDefault="000E0C43" w:rsidP="004B19F9">
            <w:pPr>
              <w:keepNext/>
              <w:spacing w:line="276" w:lineRule="auto"/>
              <w:jc w:val="both"/>
            </w:pPr>
            <w:r w:rsidRPr="000D6D02">
              <w:t>bool</w:t>
            </w:r>
          </w:p>
        </w:tc>
        <w:tc>
          <w:tcPr>
            <w:tcW w:w="5523" w:type="dxa"/>
          </w:tcPr>
          <w:p w14:paraId="19693CC1" w14:textId="6C81455D" w:rsidR="000E0C43" w:rsidRPr="000D6D02" w:rsidRDefault="00936B2E" w:rsidP="004B19F9">
            <w:pPr>
              <w:keepNext/>
              <w:spacing w:line="276" w:lineRule="auto"/>
              <w:jc w:val="both"/>
            </w:pPr>
            <w:r w:rsidRPr="000D6D02">
              <w:t>Indicator whether a bike is placed outside</w:t>
            </w:r>
            <w:r w:rsidR="008253F8" w:rsidRPr="000D6D02">
              <w:t xml:space="preserve"> of a bike spot</w:t>
            </w:r>
          </w:p>
        </w:tc>
      </w:tr>
    </w:tbl>
    <w:p w14:paraId="79F01845" w14:textId="77777777" w:rsidR="003A1360" w:rsidRPr="000D6D02" w:rsidRDefault="003A1360" w:rsidP="004B19F9">
      <w:pPr>
        <w:spacing w:line="276" w:lineRule="auto"/>
        <w:jc w:val="both"/>
      </w:pPr>
    </w:p>
    <w:p w14:paraId="18A54B60" w14:textId="358A3EB1" w:rsidR="00D77CE4" w:rsidRPr="004064A6" w:rsidRDefault="00964678" w:rsidP="004B19F9">
      <w:pPr>
        <w:spacing w:line="276" w:lineRule="auto"/>
        <w:jc w:val="both"/>
      </w:pPr>
      <w:r w:rsidRPr="000D6D02">
        <w:t xml:space="preserve">The </w:t>
      </w:r>
      <w:r w:rsidR="0027189B" w:rsidRPr="000D6D02">
        <w:t xml:space="preserve">prefix </w:t>
      </w:r>
      <w:r w:rsidR="00494B05">
        <w:rPr>
          <w:i/>
        </w:rPr>
        <w:t xml:space="preserve">b </w:t>
      </w:r>
      <w:r w:rsidR="002167C2" w:rsidRPr="000D6D02">
        <w:t xml:space="preserve">is an abbreviation of “bike” and </w:t>
      </w:r>
      <w:r w:rsidR="00494B05">
        <w:rPr>
          <w:i/>
        </w:rPr>
        <w:t>p</w:t>
      </w:r>
      <w:r w:rsidR="002167C2" w:rsidRPr="000D6D02">
        <w:t xml:space="preserve"> is an abbreviation of “place”</w:t>
      </w:r>
      <w:r w:rsidR="00270C25" w:rsidRPr="000D6D02">
        <w:t xml:space="preserve">. </w:t>
      </w:r>
      <w:r w:rsidR="00490EAE" w:rsidRPr="000D6D02">
        <w:t xml:space="preserve">“Place” </w:t>
      </w:r>
      <w:r w:rsidR="00667055" w:rsidRPr="000D6D02">
        <w:t xml:space="preserve">is a </w:t>
      </w:r>
      <w:r w:rsidR="001D41E2">
        <w:t xml:space="preserve">more </w:t>
      </w:r>
      <w:r w:rsidR="00667055" w:rsidRPr="000D6D02">
        <w:t>comprehensive term for bike station</w:t>
      </w:r>
      <w:r w:rsidR="009D556D" w:rsidRPr="000D6D02">
        <w:t>s</w:t>
      </w:r>
      <w:r w:rsidR="00A95493" w:rsidRPr="000D6D02">
        <w:t xml:space="preserve"> and </w:t>
      </w:r>
      <w:r w:rsidR="00B16C71" w:rsidRPr="000D6D02">
        <w:t>provides</w:t>
      </w:r>
      <w:r w:rsidR="00A95493" w:rsidRPr="000D6D02">
        <w:t xml:space="preserve"> information </w:t>
      </w:r>
      <w:r w:rsidR="00821F61" w:rsidRPr="000D6D02">
        <w:t>on</w:t>
      </w:r>
      <w:r w:rsidR="00A95493" w:rsidRPr="000D6D02">
        <w:t xml:space="preserve"> </w:t>
      </w:r>
      <w:r w:rsidR="009E0D0E" w:rsidRPr="000D6D02">
        <w:t>bike station type, its unique ID</w:t>
      </w:r>
      <w:r w:rsidR="001D41E2">
        <w:t xml:space="preserve">, </w:t>
      </w:r>
      <w:r w:rsidR="009E0D0E" w:rsidRPr="000D6D02">
        <w:t>name</w:t>
      </w:r>
      <w:r w:rsidR="0017438D" w:rsidRPr="000D6D02">
        <w:t>, geographic coordinates</w:t>
      </w:r>
      <w:r w:rsidR="001D41E2">
        <w:t>,</w:t>
      </w:r>
      <w:r w:rsidR="00356E6C" w:rsidRPr="000D6D02">
        <w:t xml:space="preserve"> and</w:t>
      </w:r>
      <w:r w:rsidR="00CF0D24" w:rsidRPr="000D6D02">
        <w:t xml:space="preserve"> </w:t>
      </w:r>
      <w:r w:rsidR="001D41E2">
        <w:t>the</w:t>
      </w:r>
      <w:r w:rsidR="001D41E2" w:rsidRPr="000D6D02">
        <w:t xml:space="preserve"> </w:t>
      </w:r>
      <w:r w:rsidR="00CF0D24" w:rsidRPr="000D6D02">
        <w:t xml:space="preserve">number of bikes </w:t>
      </w:r>
      <w:r w:rsidR="00356E6C" w:rsidRPr="000D6D02">
        <w:t xml:space="preserve">placed on the selected position </w:t>
      </w:r>
      <w:r w:rsidR="00682FD1" w:rsidRPr="000D6D02">
        <w:t xml:space="preserve">for the rental </w:t>
      </w:r>
      <w:r w:rsidR="007C6173" w:rsidRPr="000D6D02">
        <w:t xml:space="preserve">date. </w:t>
      </w:r>
      <w:r w:rsidR="00821F61" w:rsidRPr="000D6D02">
        <w:t>It also provides information</w:t>
      </w:r>
      <w:r w:rsidR="00E86DE9" w:rsidRPr="000D6D02">
        <w:t xml:space="preserve">, whether a bike is stationed on or outside of </w:t>
      </w:r>
      <w:r w:rsidR="003E0EDA" w:rsidRPr="000D6D02">
        <w:t xml:space="preserve">the </w:t>
      </w:r>
      <w:r w:rsidR="008C6DA6">
        <w:t>fixed station</w:t>
      </w:r>
      <w:r w:rsidR="003E0EDA" w:rsidRPr="000D6D02">
        <w:t>.</w:t>
      </w:r>
      <w:r w:rsidR="004E4465" w:rsidRPr="000D6D02">
        <w:br/>
        <w:t xml:space="preserve">The </w:t>
      </w:r>
      <w:r w:rsidR="00817B97">
        <w:rPr>
          <w:i/>
        </w:rPr>
        <w:t>trip</w:t>
      </w:r>
      <w:r w:rsidR="004E4465" w:rsidRPr="000D6D02">
        <w:t xml:space="preserve"> column contains </w:t>
      </w:r>
      <w:r w:rsidR="001B22FF" w:rsidRPr="000D6D02">
        <w:t xml:space="preserve">four different values: </w:t>
      </w:r>
      <w:r w:rsidR="00FD32CE" w:rsidRPr="00FD32CE">
        <w:t>“</w:t>
      </w:r>
      <w:r w:rsidR="00BC77C1" w:rsidRPr="00FD32CE">
        <w:t>first</w:t>
      </w:r>
      <w:r w:rsidR="00FD32CE" w:rsidRPr="00FD32CE">
        <w:t>”</w:t>
      </w:r>
      <w:r w:rsidR="00BC77C1" w:rsidRPr="00FD32CE">
        <w:t xml:space="preserve">, </w:t>
      </w:r>
      <w:r w:rsidR="00FD32CE" w:rsidRPr="00FD32CE">
        <w:t>“</w:t>
      </w:r>
      <w:r w:rsidR="00BC77C1" w:rsidRPr="00FD32CE">
        <w:t>last</w:t>
      </w:r>
      <w:r w:rsidR="00FD32CE" w:rsidRPr="00FD32CE">
        <w:t>”</w:t>
      </w:r>
      <w:r w:rsidR="00BC77C1" w:rsidRPr="00FD32CE">
        <w:t xml:space="preserve">, </w:t>
      </w:r>
      <w:r w:rsidR="00FD32CE" w:rsidRPr="00FD32CE">
        <w:t>“</w:t>
      </w:r>
      <w:r w:rsidR="00BC77C1" w:rsidRPr="00FD32CE">
        <w:t>start</w:t>
      </w:r>
      <w:r w:rsidR="00FD32CE" w:rsidRPr="00FD32CE">
        <w:t>”</w:t>
      </w:r>
      <w:r w:rsidR="001D41E2" w:rsidRPr="00FD32CE">
        <w:t>,</w:t>
      </w:r>
      <w:r w:rsidR="00BC77C1" w:rsidRPr="00FD32CE">
        <w:t xml:space="preserve"> </w:t>
      </w:r>
      <w:r w:rsidR="00BC77C1" w:rsidRPr="00BC77C1">
        <w:t xml:space="preserve">and </w:t>
      </w:r>
      <w:r w:rsidR="00FD32CE" w:rsidRPr="00FD32CE">
        <w:t>“</w:t>
      </w:r>
      <w:r w:rsidR="00BC77C1" w:rsidRPr="00FD32CE">
        <w:t>end</w:t>
      </w:r>
      <w:r w:rsidR="00FD32CE" w:rsidRPr="00FD32CE">
        <w:t>”</w:t>
      </w:r>
      <w:r w:rsidR="001B22FF" w:rsidRPr="00FD32CE">
        <w:t>.</w:t>
      </w:r>
      <w:r w:rsidR="007B5DAB" w:rsidRPr="00FD32CE">
        <w:t xml:space="preserve"> </w:t>
      </w:r>
      <w:r w:rsidR="00FD32CE" w:rsidRPr="00FD32CE">
        <w:t>“</w:t>
      </w:r>
      <w:r w:rsidR="00733775" w:rsidRPr="00FD32CE">
        <w:t>first</w:t>
      </w:r>
      <w:r w:rsidR="00FD32CE" w:rsidRPr="00FD32CE">
        <w:t>”</w:t>
      </w:r>
      <w:r w:rsidR="007B5DAB" w:rsidRPr="000D6D02">
        <w:t xml:space="preserve"> and </w:t>
      </w:r>
      <w:r w:rsidR="00FD32CE" w:rsidRPr="00FD32CE">
        <w:t>“</w:t>
      </w:r>
      <w:r w:rsidR="001360C1" w:rsidRPr="00FD32CE">
        <w:t>last</w:t>
      </w:r>
      <w:r w:rsidR="00FD32CE" w:rsidRPr="00FD32CE">
        <w:t>”</w:t>
      </w:r>
      <w:r w:rsidR="00ED3DD2" w:rsidRPr="000D6D02">
        <w:t xml:space="preserve"> belong together </w:t>
      </w:r>
      <w:r w:rsidR="007A431A" w:rsidRPr="000D6D02">
        <w:t xml:space="preserve">as much as </w:t>
      </w:r>
      <w:r w:rsidR="00E941DE" w:rsidRPr="00E941DE">
        <w:t>“</w:t>
      </w:r>
      <w:r w:rsidR="0006618F" w:rsidRPr="00FD32CE">
        <w:t>start</w:t>
      </w:r>
      <w:r w:rsidR="00E941DE" w:rsidRPr="00E941DE">
        <w:t>”</w:t>
      </w:r>
      <w:r w:rsidR="0006618F">
        <w:t xml:space="preserve"> and </w:t>
      </w:r>
      <w:r w:rsidR="00E941DE" w:rsidRPr="00E941DE">
        <w:t>“</w:t>
      </w:r>
      <w:r w:rsidR="0006618F" w:rsidRPr="00FD32CE">
        <w:t>end</w:t>
      </w:r>
      <w:r w:rsidR="00E941DE" w:rsidRPr="00E941DE">
        <w:t>”</w:t>
      </w:r>
      <w:r w:rsidR="008C6ED9" w:rsidRPr="00E941DE">
        <w:t>.</w:t>
      </w:r>
      <w:r w:rsidR="008C6ED9" w:rsidRPr="000D6D02">
        <w:t xml:space="preserve"> </w:t>
      </w:r>
      <w:r w:rsidR="00B1466C">
        <w:t>According to our analysis</w:t>
      </w:r>
      <w:r w:rsidR="001D41E2">
        <w:t>,</w:t>
      </w:r>
      <w:r w:rsidR="00B1466C">
        <w:t xml:space="preserve"> </w:t>
      </w:r>
      <w:r w:rsidR="00AC2E3F">
        <w:t>t</w:t>
      </w:r>
      <w:r w:rsidR="00C64056" w:rsidRPr="000D6D02">
        <w:t xml:space="preserve">hese </w:t>
      </w:r>
      <w:r w:rsidR="004F15BA">
        <w:t xml:space="preserve">value </w:t>
      </w:r>
      <w:r w:rsidR="00C64056" w:rsidRPr="000D6D02">
        <w:t xml:space="preserve">pairs </w:t>
      </w:r>
      <w:r w:rsidR="00DF330C" w:rsidRPr="000D6D02">
        <w:t xml:space="preserve">provide various information about </w:t>
      </w:r>
      <w:r w:rsidR="001D41E2">
        <w:t xml:space="preserve">the </w:t>
      </w:r>
      <w:r w:rsidR="00DF330C" w:rsidRPr="000D6D02">
        <w:t xml:space="preserve">status of </w:t>
      </w:r>
      <w:r w:rsidR="00D95415" w:rsidRPr="000D6D02">
        <w:t xml:space="preserve">every bike. </w:t>
      </w:r>
      <w:r w:rsidR="00385BA5" w:rsidRPr="001D0CE4">
        <w:t>Based on the available data</w:t>
      </w:r>
      <w:r w:rsidR="00385BA5" w:rsidRPr="004202DD">
        <w:t xml:space="preserve">, it </w:t>
      </w:r>
      <w:r w:rsidR="007E463E" w:rsidRPr="004202DD">
        <w:t>is evident</w:t>
      </w:r>
      <w:r w:rsidR="004202DD" w:rsidRPr="004202DD">
        <w:t xml:space="preserve"> that</w:t>
      </w:r>
      <w:r w:rsidR="007F6666" w:rsidRPr="004202DD">
        <w:t xml:space="preserve"> </w:t>
      </w:r>
      <w:r w:rsidR="00E941DE" w:rsidRPr="00E941DE">
        <w:t>“</w:t>
      </w:r>
      <w:r w:rsidR="00CE3FFC" w:rsidRPr="00E941DE">
        <w:t>first</w:t>
      </w:r>
      <w:r w:rsidR="00E941DE" w:rsidRPr="00E941DE">
        <w:t>”</w:t>
      </w:r>
      <w:r w:rsidR="00CE3FFC" w:rsidRPr="00E941DE">
        <w:t xml:space="preserve"> </w:t>
      </w:r>
      <w:r w:rsidR="00CE3FFC">
        <w:t xml:space="preserve">and </w:t>
      </w:r>
      <w:r w:rsidR="00E941DE" w:rsidRPr="00E941DE">
        <w:t>“</w:t>
      </w:r>
      <w:r w:rsidR="00CE3FFC" w:rsidRPr="00E941DE">
        <w:t>last</w:t>
      </w:r>
      <w:r w:rsidR="00E941DE" w:rsidRPr="00E941DE">
        <w:t>”</w:t>
      </w:r>
      <w:r w:rsidR="00F024B5" w:rsidRPr="000D6D02">
        <w:t xml:space="preserve"> provide information </w:t>
      </w:r>
      <w:r w:rsidR="0081313B" w:rsidRPr="000D6D02">
        <w:t>o</w:t>
      </w:r>
      <w:r w:rsidR="000F3C51" w:rsidRPr="000D6D02">
        <w:t>n the</w:t>
      </w:r>
      <w:r w:rsidR="004C7450" w:rsidRPr="000D6D02">
        <w:t xml:space="preserve"> bike</w:t>
      </w:r>
      <w:r w:rsidR="000F3C51" w:rsidRPr="000D6D02">
        <w:t xml:space="preserve"> </w:t>
      </w:r>
      <w:r w:rsidR="00297AF7" w:rsidRPr="000D6D02">
        <w:t xml:space="preserve">availability </w:t>
      </w:r>
      <w:r w:rsidR="00B34FD0" w:rsidRPr="000D6D02">
        <w:t xml:space="preserve">on </w:t>
      </w:r>
      <w:r w:rsidR="00F55E09">
        <w:t>each</w:t>
      </w:r>
      <w:r w:rsidR="00B34FD0" w:rsidRPr="000D6D02">
        <w:t xml:space="preserve"> day</w:t>
      </w:r>
      <w:r w:rsidR="00817B15" w:rsidRPr="000D6D02">
        <w:t xml:space="preserve"> and are </w:t>
      </w:r>
      <w:r w:rsidR="00B173AD" w:rsidRPr="000D6D02">
        <w:t>recorded</w:t>
      </w:r>
      <w:r w:rsidR="00817B15" w:rsidRPr="000D6D02">
        <w:t xml:space="preserve"> once </w:t>
      </w:r>
      <w:r w:rsidR="00CD6578">
        <w:t>daily</w:t>
      </w:r>
      <w:r w:rsidR="007F6666" w:rsidRPr="000D6D02">
        <w:t xml:space="preserve">, </w:t>
      </w:r>
      <w:r w:rsidR="00E941DE" w:rsidRPr="00E941DE">
        <w:t>“</w:t>
      </w:r>
      <w:r w:rsidR="003523C8" w:rsidRPr="00E941DE">
        <w:t>start</w:t>
      </w:r>
      <w:r w:rsidR="00E941DE" w:rsidRPr="00E941DE">
        <w:t>”</w:t>
      </w:r>
      <w:r w:rsidR="003523C8">
        <w:t xml:space="preserve"> and </w:t>
      </w:r>
      <w:r w:rsidR="00E941DE" w:rsidRPr="00E941DE">
        <w:t>“</w:t>
      </w:r>
      <w:r w:rsidR="003523C8" w:rsidRPr="00E941DE">
        <w:t>end</w:t>
      </w:r>
      <w:r w:rsidR="00E941DE" w:rsidRPr="00E941DE">
        <w:t>”</w:t>
      </w:r>
      <w:r w:rsidR="007F6666" w:rsidRPr="000D6D02">
        <w:t xml:space="preserve"> </w:t>
      </w:r>
      <w:r w:rsidR="00E41466" w:rsidRPr="000D6D02">
        <w:t xml:space="preserve">represent </w:t>
      </w:r>
      <w:r w:rsidR="001D41E2">
        <w:t xml:space="preserve">the </w:t>
      </w:r>
      <w:r w:rsidR="00B173AD" w:rsidRPr="000D6D02">
        <w:t xml:space="preserve">start and end </w:t>
      </w:r>
      <w:r w:rsidR="00B83B77" w:rsidRPr="000D6D02">
        <w:t xml:space="preserve">time </w:t>
      </w:r>
      <w:r w:rsidR="00A470FF" w:rsidRPr="000D6D02">
        <w:t xml:space="preserve">of a </w:t>
      </w:r>
      <w:r w:rsidR="00632043" w:rsidRPr="000D6D02">
        <w:t xml:space="preserve">rental </w:t>
      </w:r>
      <w:r w:rsidR="000E6F9E" w:rsidRPr="000D6D02">
        <w:t>transaction</w:t>
      </w:r>
      <w:r w:rsidR="00B83B77" w:rsidRPr="000D6D02">
        <w:t>.</w:t>
      </w:r>
    </w:p>
    <w:p w14:paraId="6C83CC3F" w14:textId="77777777" w:rsidR="00ED42FF" w:rsidRDefault="00ED42FF">
      <w:pPr>
        <w:rPr>
          <w:rFonts w:asciiTheme="majorHAnsi" w:eastAsiaTheme="majorEastAsia" w:hAnsiTheme="majorHAnsi" w:cstheme="majorBidi"/>
          <w:color w:val="2F5496" w:themeColor="accent1" w:themeShade="BF"/>
          <w:sz w:val="32"/>
          <w:szCs w:val="32"/>
        </w:rPr>
      </w:pPr>
      <w:bookmarkStart w:id="11" w:name="_Toc42158953"/>
      <w:bookmarkStart w:id="12" w:name="_Toc42599215"/>
      <w:r>
        <w:br w:type="page"/>
      </w:r>
    </w:p>
    <w:p w14:paraId="002424D5" w14:textId="05A6B47A" w:rsidR="00AF63B9" w:rsidRDefault="00AF63B9" w:rsidP="00D81BEA">
      <w:pPr>
        <w:pStyle w:val="berschrift1"/>
        <w:jc w:val="both"/>
      </w:pPr>
      <w:bookmarkStart w:id="13" w:name="_Toc42725827"/>
      <w:r w:rsidRPr="000D6D02">
        <w:t>Data Preparation</w:t>
      </w:r>
      <w:bookmarkEnd w:id="11"/>
      <w:bookmarkEnd w:id="12"/>
      <w:bookmarkEnd w:id="13"/>
    </w:p>
    <w:p w14:paraId="2E8E3130" w14:textId="34CC25B3" w:rsidR="00C6489E" w:rsidRDefault="008512EA" w:rsidP="004B19F9">
      <w:pPr>
        <w:spacing w:line="276" w:lineRule="auto"/>
        <w:jc w:val="both"/>
      </w:pPr>
      <w:r>
        <w:t>For the data preparation steps</w:t>
      </w:r>
      <w:r w:rsidR="009E0708">
        <w:t>,</w:t>
      </w:r>
      <w:r>
        <w:t xml:space="preserve"> the process will be described in the following paragraphs. The origin</w:t>
      </w:r>
      <w:r w:rsidR="0088643F">
        <w:t>al</w:t>
      </w:r>
      <w:r>
        <w:t xml:space="preserve"> </w:t>
      </w:r>
      <w:r w:rsidR="009E0708">
        <w:t>CSV</w:t>
      </w:r>
      <w:r>
        <w:t xml:space="preserve"> file is imported </w:t>
      </w:r>
      <w:r w:rsidR="00E968C4">
        <w:t>by using pandas</w:t>
      </w:r>
      <w:r>
        <w:t xml:space="preserve"> and the following steps are applied to this raw data. During the data preparation</w:t>
      </w:r>
      <w:r w:rsidR="0088643F">
        <w:t>,</w:t>
      </w:r>
      <w:r>
        <w:t xml:space="preserve"> valid trips are created and saved as a CSV file.</w:t>
      </w:r>
    </w:p>
    <w:p w14:paraId="58318D3D" w14:textId="77777777" w:rsidR="005F145C" w:rsidRDefault="00C6489E" w:rsidP="00D81BEA">
      <w:pPr>
        <w:jc w:val="both"/>
        <w:rPr>
          <w:rStyle w:val="berschrift2Zchn"/>
        </w:rPr>
      </w:pPr>
      <w:bookmarkStart w:id="14" w:name="_Toc42599217"/>
      <w:bookmarkStart w:id="15" w:name="_Toc42725828"/>
      <w:r w:rsidRPr="00F07E1B">
        <w:rPr>
          <w:rStyle w:val="berschrift2Zchn"/>
        </w:rPr>
        <w:t>Create</w:t>
      </w:r>
      <w:r w:rsidR="008841C8">
        <w:rPr>
          <w:rStyle w:val="berschrift2Zchn"/>
        </w:rPr>
        <w:t xml:space="preserve"> initial</w:t>
      </w:r>
      <w:r w:rsidRPr="00F07E1B">
        <w:rPr>
          <w:rStyle w:val="berschrift2Zchn"/>
        </w:rPr>
        <w:t xml:space="preserve"> </w:t>
      </w:r>
      <w:r w:rsidR="008841C8">
        <w:rPr>
          <w:rStyle w:val="berschrift2Zchn"/>
        </w:rPr>
        <w:t>t</w:t>
      </w:r>
      <w:r w:rsidRPr="00F07E1B">
        <w:rPr>
          <w:rStyle w:val="berschrift2Zchn"/>
        </w:rPr>
        <w:t xml:space="preserve">rip </w:t>
      </w:r>
      <w:r w:rsidR="008841C8">
        <w:rPr>
          <w:rStyle w:val="berschrift2Zchn"/>
        </w:rPr>
        <w:t>d</w:t>
      </w:r>
      <w:r w:rsidRPr="00F07E1B">
        <w:rPr>
          <w:rStyle w:val="berschrift2Zchn"/>
        </w:rPr>
        <w:t>ata</w:t>
      </w:r>
      <w:bookmarkEnd w:id="14"/>
      <w:bookmarkEnd w:id="15"/>
    </w:p>
    <w:p w14:paraId="36B03B8D" w14:textId="718D6390" w:rsidR="008D5C34" w:rsidRDefault="00517B4E" w:rsidP="004B19F9">
      <w:pPr>
        <w:spacing w:line="276" w:lineRule="auto"/>
        <w:jc w:val="both"/>
      </w:pPr>
      <w:r>
        <w:t>T</w:t>
      </w:r>
      <w:r w:rsidRPr="00517B4E">
        <w:t xml:space="preserve">he </w:t>
      </w:r>
      <w:r w:rsidR="00367E1B">
        <w:t>f</w:t>
      </w:r>
      <w:r w:rsidR="00CC6A7D">
        <w:t>irst</w:t>
      </w:r>
      <w:r w:rsidRPr="00517B4E">
        <w:t xml:space="preserve"> step</w:t>
      </w:r>
      <w:r w:rsidR="008F23F1">
        <w:t xml:space="preserve"> is to clean</w:t>
      </w:r>
      <w:r w:rsidR="001347F5">
        <w:t xml:space="preserve"> du</w:t>
      </w:r>
      <w:r w:rsidR="00191472">
        <w:t>p</w:t>
      </w:r>
      <w:r w:rsidR="001347F5">
        <w:t xml:space="preserve">licated </w:t>
      </w:r>
      <w:r w:rsidR="0041103F">
        <w:t>entries</w:t>
      </w:r>
      <w:r w:rsidR="005147F4">
        <w:t xml:space="preserve">. </w:t>
      </w:r>
      <w:r w:rsidR="00554A99">
        <w:t xml:space="preserve">Here the </w:t>
      </w:r>
      <w:r w:rsidR="003F738E">
        <w:t xml:space="preserve">geographical data are excluded because of little differences </w:t>
      </w:r>
      <w:r w:rsidR="002474E5">
        <w:t xml:space="preserve">in the raw data in </w:t>
      </w:r>
      <w:r w:rsidR="00367E1B">
        <w:t>longitude and latitude values</w:t>
      </w:r>
      <w:r w:rsidR="006F4CDF">
        <w:t xml:space="preserve">. </w:t>
      </w:r>
      <w:r w:rsidR="00934F40">
        <w:t>Usually,</w:t>
      </w:r>
      <w:r w:rsidR="0072089C">
        <w:t xml:space="preserve"> the values </w:t>
      </w:r>
      <w:r w:rsidR="00D81347">
        <w:t>ha</w:t>
      </w:r>
      <w:r w:rsidR="009560A3">
        <w:t>ve</w:t>
      </w:r>
      <w:r w:rsidR="00367E1B">
        <w:t xml:space="preserve"> </w:t>
      </w:r>
      <w:r w:rsidR="009560A3">
        <w:t>six</w:t>
      </w:r>
      <w:r w:rsidR="00000BF3">
        <w:t xml:space="preserve"> </w:t>
      </w:r>
      <w:r w:rsidR="00D977A9">
        <w:t>decimal place</w:t>
      </w:r>
      <w:r w:rsidR="00D81347">
        <w:t xml:space="preserve">s, which has an accuracy of </w:t>
      </w:r>
      <w:r w:rsidR="001973AC">
        <w:t>1</w:t>
      </w:r>
      <w:r w:rsidR="00085DB2">
        <w:t>1</w:t>
      </w:r>
      <w:r w:rsidR="0060538F">
        <w:t>.1 cm whereas some values ha</w:t>
      </w:r>
      <w:r w:rsidR="009560A3">
        <w:t>ve</w:t>
      </w:r>
      <w:r w:rsidR="0060538F">
        <w:t xml:space="preserve"> </w:t>
      </w:r>
      <w:r w:rsidR="002720DA">
        <w:t xml:space="preserve">12 decimal places, which would </w:t>
      </w:r>
      <w:r w:rsidR="00A00BD6">
        <w:t>result in</w:t>
      </w:r>
      <w:r w:rsidR="002720DA">
        <w:t xml:space="preserve"> </w:t>
      </w:r>
      <w:r w:rsidR="000C3C1A">
        <w:t xml:space="preserve">an accuracy of </w:t>
      </w:r>
      <w:r w:rsidR="00D7564A">
        <w:t>30 nano millimeter</w:t>
      </w:r>
      <w:r w:rsidR="00D845A5">
        <w:t>s</w:t>
      </w:r>
      <w:r w:rsidR="00D7564A">
        <w:t>.</w:t>
      </w:r>
    </w:p>
    <w:p w14:paraId="4AEAF738" w14:textId="77777777" w:rsidR="00FC71C4" w:rsidRPr="00FC71C4" w:rsidRDefault="002A4A67" w:rsidP="00FC71C4">
      <w:pPr>
        <w:spacing w:line="276" w:lineRule="auto"/>
        <w:jc w:val="both"/>
      </w:pPr>
      <w:r>
        <w:t>After that elimination</w:t>
      </w:r>
      <w:r w:rsidR="00A00BD6">
        <w:t>,</w:t>
      </w:r>
      <w:r w:rsidR="005B5244">
        <w:t xml:space="preserve"> only </w:t>
      </w:r>
      <w:r w:rsidR="00790E67">
        <w:t xml:space="preserve">entries </w:t>
      </w:r>
      <w:r w:rsidR="004E5C0C">
        <w:t xml:space="preserve">in the column </w:t>
      </w:r>
      <w:r w:rsidR="004E5C0C" w:rsidRPr="00A00BD6">
        <w:rPr>
          <w:i/>
          <w:iCs/>
        </w:rPr>
        <w:t>trip</w:t>
      </w:r>
      <w:r w:rsidR="00616666">
        <w:t xml:space="preserve"> with the </w:t>
      </w:r>
      <w:r w:rsidR="00616666" w:rsidRPr="00FD32CE">
        <w:t>values</w:t>
      </w:r>
      <w:r w:rsidR="00B2672F" w:rsidRPr="00FD32CE">
        <w:t xml:space="preserve"> “start” and “end” </w:t>
      </w:r>
      <w:r w:rsidR="00B40498" w:rsidRPr="00FD32CE">
        <w:t>are</w:t>
      </w:r>
      <w:r w:rsidR="00B2672F" w:rsidRPr="00FD32CE">
        <w:t xml:space="preserve"> considered</w:t>
      </w:r>
      <w:r w:rsidR="00B2672F">
        <w:t xml:space="preserve"> as described in</w:t>
      </w:r>
      <w:r w:rsidR="0028158E">
        <w:t xml:space="preserve"> </w:t>
      </w:r>
      <w:r w:rsidR="00B40498">
        <w:t>c</w:t>
      </w:r>
      <w:r w:rsidR="0028158E">
        <w:t>hapter</w:t>
      </w:r>
      <w:r w:rsidR="00B2672F">
        <w:t xml:space="preserve"> </w:t>
      </w:r>
      <w:r w:rsidR="0005683A">
        <w:fldChar w:fldCharType="begin"/>
      </w:r>
      <w:r w:rsidR="0005683A">
        <w:instrText xml:space="preserve"> REF _Ref42696272 \h </w:instrText>
      </w:r>
      <w:r w:rsidR="00D81BEA">
        <w:instrText xml:space="preserve"> \* MERGEFORMAT </w:instrText>
      </w:r>
      <w:r w:rsidR="0005683A">
        <w:fldChar w:fldCharType="separate"/>
      </w:r>
      <w:r w:rsidR="00FC71C4">
        <w:br w:type="page"/>
      </w:r>
    </w:p>
    <w:p w14:paraId="12659720" w14:textId="2D85A9DC" w:rsidR="006D5FD8" w:rsidRDefault="00FC71C4" w:rsidP="004B19F9">
      <w:pPr>
        <w:spacing w:line="276" w:lineRule="auto"/>
        <w:jc w:val="both"/>
      </w:pPr>
      <w:r w:rsidRPr="000D6D02">
        <w:t>Data Description</w:t>
      </w:r>
      <w:r w:rsidR="0005683A">
        <w:fldChar w:fldCharType="end"/>
      </w:r>
      <w:r w:rsidR="0005683A">
        <w:t>.</w:t>
      </w:r>
      <w:r w:rsidR="0028158E">
        <w:t xml:space="preserve"> </w:t>
      </w:r>
      <w:r w:rsidR="00157975" w:rsidRPr="00157975">
        <w:t xml:space="preserve">At the same </w:t>
      </w:r>
      <w:r w:rsidR="00F20CF2" w:rsidRPr="00157975">
        <w:t>time,</w:t>
      </w:r>
      <w:r w:rsidR="00690A00">
        <w:t xml:space="preserve"> s</w:t>
      </w:r>
      <w:r w:rsidR="00213AA9">
        <w:t>ome entries</w:t>
      </w:r>
      <w:r w:rsidR="00157975" w:rsidRPr="00157975">
        <w:t xml:space="preserve"> </w:t>
      </w:r>
      <w:r w:rsidR="00527C33">
        <w:t>were identifie</w:t>
      </w:r>
      <w:r w:rsidR="006B6C1D">
        <w:t>d</w:t>
      </w:r>
      <w:r w:rsidR="00726C8C">
        <w:t xml:space="preserve"> and deleted</w:t>
      </w:r>
      <w:r w:rsidR="006B6C1D">
        <w:t xml:space="preserve"> where </w:t>
      </w:r>
      <w:r w:rsidR="00FD32CE">
        <w:t>“</w:t>
      </w:r>
      <w:r w:rsidR="00157975" w:rsidRPr="00FD32CE">
        <w:rPr>
          <w:iCs/>
        </w:rPr>
        <w:t>start</w:t>
      </w:r>
      <w:r w:rsidR="00FD32CE" w:rsidRPr="00FD32CE">
        <w:rPr>
          <w:iCs/>
        </w:rPr>
        <w:t>”</w:t>
      </w:r>
      <w:r w:rsidR="00157975" w:rsidRPr="00FD32CE">
        <w:rPr>
          <w:iCs/>
        </w:rPr>
        <w:t xml:space="preserve"> and </w:t>
      </w:r>
      <w:r w:rsidR="00FD32CE" w:rsidRPr="00FD32CE">
        <w:rPr>
          <w:iCs/>
        </w:rPr>
        <w:t>“</w:t>
      </w:r>
      <w:r w:rsidR="00157975" w:rsidRPr="00FD32CE">
        <w:rPr>
          <w:iCs/>
        </w:rPr>
        <w:t>end</w:t>
      </w:r>
      <w:r w:rsidR="00FD32CE" w:rsidRPr="00FD32CE">
        <w:rPr>
          <w:iCs/>
        </w:rPr>
        <w:t>”</w:t>
      </w:r>
      <w:r w:rsidR="00157975" w:rsidRPr="00157975">
        <w:t xml:space="preserve"> occur </w:t>
      </w:r>
      <w:r w:rsidR="00993990">
        <w:t>multipl</w:t>
      </w:r>
      <w:r w:rsidR="00A00BD6">
        <w:t>es</w:t>
      </w:r>
      <w:r w:rsidR="00157975" w:rsidRPr="00157975">
        <w:t xml:space="preserve"> times in sequence</w:t>
      </w:r>
      <w:r w:rsidR="006F1C9B">
        <w:t xml:space="preserve"> in the data frame</w:t>
      </w:r>
      <w:r w:rsidR="00157975" w:rsidRPr="00157975">
        <w:t>.</w:t>
      </w:r>
      <w:r w:rsidR="0069256B">
        <w:t xml:space="preserve"> </w:t>
      </w:r>
      <w:r w:rsidR="00EE5974" w:rsidRPr="00EE5974">
        <w:t xml:space="preserve">The time difference between </w:t>
      </w:r>
      <w:r w:rsidR="00601B82">
        <w:t>these</w:t>
      </w:r>
      <w:r w:rsidR="00EE5974" w:rsidRPr="00EE5974">
        <w:t xml:space="preserve"> </w:t>
      </w:r>
      <w:r w:rsidR="00B904A1">
        <w:t>value</w:t>
      </w:r>
      <w:r w:rsidR="009D5584">
        <w:t>s</w:t>
      </w:r>
      <w:r w:rsidR="00EE5974" w:rsidRPr="00EE5974">
        <w:t xml:space="preserve"> </w:t>
      </w:r>
      <w:r w:rsidR="00B64A2D">
        <w:t>differs</w:t>
      </w:r>
      <w:r w:rsidR="00EE5974" w:rsidRPr="00EE5974">
        <w:t xml:space="preserve"> in most cases </w:t>
      </w:r>
      <w:r w:rsidR="00B64A2D">
        <w:t>just a</w:t>
      </w:r>
      <w:r w:rsidR="00EE5974" w:rsidRPr="00EE5974">
        <w:t xml:space="preserve"> few seconds, which </w:t>
      </w:r>
      <w:r w:rsidR="00B64A2D">
        <w:t>indicates</w:t>
      </w:r>
      <w:r w:rsidR="00D303BE">
        <w:t xml:space="preserve"> </w:t>
      </w:r>
      <w:r w:rsidR="007A1710">
        <w:t>trouble in the booking process.</w:t>
      </w:r>
      <w:r w:rsidR="00864382">
        <w:t xml:space="preserve"> </w:t>
      </w:r>
      <w:r w:rsidR="00460878" w:rsidRPr="00460878">
        <w:t>The nature of such errors remains unknown due to no further information</w:t>
      </w:r>
      <w:r w:rsidR="004C7E97">
        <w:t>.</w:t>
      </w:r>
      <w:r w:rsidR="007A0452">
        <w:t xml:space="preserve"> </w:t>
      </w:r>
      <w:r w:rsidR="00915C1D">
        <w:t>Afterward</w:t>
      </w:r>
      <w:r w:rsidR="00B64A2D">
        <w:t>s</w:t>
      </w:r>
      <w:r w:rsidR="00E95C6D">
        <w:t>,</w:t>
      </w:r>
      <w:r w:rsidR="0055342C" w:rsidRPr="0055342C">
        <w:t xml:space="preserve"> </w:t>
      </w:r>
      <w:r w:rsidR="00707A03">
        <w:t>a</w:t>
      </w:r>
      <w:r w:rsidR="0055342C" w:rsidRPr="0055342C">
        <w:t xml:space="preserve"> merge </w:t>
      </w:r>
      <w:r w:rsidR="006B31D5">
        <w:t xml:space="preserve">of </w:t>
      </w:r>
      <w:r w:rsidR="0055342C" w:rsidRPr="0055342C">
        <w:t xml:space="preserve">each </w:t>
      </w:r>
      <w:r w:rsidR="0055342C" w:rsidRPr="00805A9D">
        <w:rPr>
          <w:i/>
        </w:rPr>
        <w:t>start</w:t>
      </w:r>
      <w:r w:rsidR="0055342C" w:rsidRPr="0055342C">
        <w:t xml:space="preserve"> entry with its </w:t>
      </w:r>
      <w:r w:rsidR="00805A9D" w:rsidRPr="0055342C">
        <w:t>appropriate</w:t>
      </w:r>
      <w:r w:rsidR="0055342C" w:rsidRPr="0055342C">
        <w:t xml:space="preserve"> </w:t>
      </w:r>
      <w:r w:rsidR="0055342C" w:rsidRPr="00805A9D">
        <w:rPr>
          <w:i/>
        </w:rPr>
        <w:t>end</w:t>
      </w:r>
      <w:r w:rsidR="0055342C" w:rsidRPr="0055342C">
        <w:t xml:space="preserve"> entry </w:t>
      </w:r>
      <w:r w:rsidR="003B7F4C">
        <w:t xml:space="preserve">for each bike </w:t>
      </w:r>
      <w:r w:rsidR="007C53AB">
        <w:t>is performed</w:t>
      </w:r>
      <w:r w:rsidR="0055342C" w:rsidRPr="0055342C">
        <w:t xml:space="preserve"> </w:t>
      </w:r>
      <w:r w:rsidR="00C33619">
        <w:t>to receive</w:t>
      </w:r>
      <w:r w:rsidR="00D86F11">
        <w:t xml:space="preserve"> a</w:t>
      </w:r>
      <w:r w:rsidR="0055342C" w:rsidRPr="0055342C">
        <w:t xml:space="preserve"> detailed</w:t>
      </w:r>
      <w:r w:rsidR="00B17640">
        <w:t xml:space="preserve"> and valid</w:t>
      </w:r>
      <w:r w:rsidR="00095C7E">
        <w:t xml:space="preserve"> trip</w:t>
      </w:r>
      <w:r w:rsidR="0055342C" w:rsidRPr="0055342C">
        <w:t xml:space="preserve"> information</w:t>
      </w:r>
      <w:r w:rsidR="003D74DE">
        <w:t xml:space="preserve"> </w:t>
      </w:r>
      <w:r w:rsidR="003F6E46">
        <w:t>d</w:t>
      </w:r>
      <w:r w:rsidR="00680D52">
        <w:t>ataset</w:t>
      </w:r>
      <w:r w:rsidR="00095C7E">
        <w:t>.</w:t>
      </w:r>
    </w:p>
    <w:p w14:paraId="505FE8B1" w14:textId="449DD9B8" w:rsidR="009B3C2D" w:rsidRDefault="00911CF7" w:rsidP="00D81BEA">
      <w:pPr>
        <w:pStyle w:val="berschrift2"/>
        <w:jc w:val="both"/>
      </w:pPr>
      <w:bookmarkStart w:id="16" w:name="_Toc42599218"/>
      <w:bookmarkStart w:id="17" w:name="_Toc42725829"/>
      <w:r>
        <w:t xml:space="preserve">Creation of Additional </w:t>
      </w:r>
      <w:r w:rsidR="009B3C2D">
        <w:t>Feature</w:t>
      </w:r>
      <w:r>
        <w:t>s</w:t>
      </w:r>
      <w:bookmarkEnd w:id="16"/>
      <w:bookmarkEnd w:id="17"/>
    </w:p>
    <w:p w14:paraId="3E223F0C" w14:textId="1BD5B16C" w:rsidR="0016570D" w:rsidRPr="00DC66F7" w:rsidRDefault="00302D3A" w:rsidP="004B19F9">
      <w:pPr>
        <w:spacing w:line="276" w:lineRule="auto"/>
        <w:jc w:val="both"/>
        <w:rPr>
          <w:iCs/>
        </w:rPr>
      </w:pPr>
      <w:r w:rsidRPr="00302D3A">
        <w:t xml:space="preserve">Now </w:t>
      </w:r>
      <w:r w:rsidR="007D7050">
        <w:t xml:space="preserve">a </w:t>
      </w:r>
      <w:r w:rsidRPr="00302D3A">
        <w:t>data</w:t>
      </w:r>
      <w:r w:rsidR="007D7050">
        <w:t>set</w:t>
      </w:r>
      <w:r w:rsidR="004C4685">
        <w:t xml:space="preserve"> with </w:t>
      </w:r>
      <w:r w:rsidR="00343D6F">
        <w:t xml:space="preserve">detailed information </w:t>
      </w:r>
      <w:r w:rsidR="00996115">
        <w:t xml:space="preserve">for </w:t>
      </w:r>
      <w:r w:rsidR="007D7050">
        <w:t>booked trips</w:t>
      </w:r>
      <w:r w:rsidRPr="00302D3A">
        <w:t xml:space="preserve"> for each bike rental </w:t>
      </w:r>
      <w:r>
        <w:t xml:space="preserve">transaction </w:t>
      </w:r>
      <w:r w:rsidR="00E01984">
        <w:t>is available</w:t>
      </w:r>
      <w:r>
        <w:t xml:space="preserve"> </w:t>
      </w:r>
      <w:r w:rsidRPr="00302D3A">
        <w:t>for closer analysis</w:t>
      </w:r>
      <w:r w:rsidR="00962819">
        <w:t>.</w:t>
      </w:r>
      <w:r w:rsidR="0037233D">
        <w:t xml:space="preserve"> </w:t>
      </w:r>
      <w:r w:rsidR="00EC4EEE">
        <w:t>These</w:t>
      </w:r>
      <w:r w:rsidR="00197514" w:rsidRPr="00197514">
        <w:t xml:space="preserve"> data</w:t>
      </w:r>
      <w:r w:rsidR="00EC4EEE">
        <w:t xml:space="preserve"> are used</w:t>
      </w:r>
      <w:r w:rsidR="00197514" w:rsidRPr="00197514">
        <w:t xml:space="preserve"> for the </w:t>
      </w:r>
      <w:r w:rsidR="006D51A4">
        <w:t xml:space="preserve">creation of additional </w:t>
      </w:r>
      <w:r w:rsidR="00197514" w:rsidRPr="00197514">
        <w:t>feature</w:t>
      </w:r>
      <w:r w:rsidR="006D51A4">
        <w:t>s</w:t>
      </w:r>
      <w:r w:rsidR="000A0040">
        <w:t>,</w:t>
      </w:r>
      <w:r w:rsidR="00902927">
        <w:t xml:space="preserve"> </w:t>
      </w:r>
      <w:r w:rsidR="000A0040">
        <w:t>which</w:t>
      </w:r>
      <w:r w:rsidR="001232C2">
        <w:t xml:space="preserve"> have positive effects for further model training and prediction.</w:t>
      </w:r>
      <w:r w:rsidR="00AD02F8">
        <w:t xml:space="preserve"> </w:t>
      </w:r>
      <w:r w:rsidR="00026558">
        <w:t>The</w:t>
      </w:r>
      <w:r w:rsidR="00834A16">
        <w:t xml:space="preserve"> </w:t>
      </w:r>
      <w:r w:rsidR="00F864A7">
        <w:t xml:space="preserve">created </w:t>
      </w:r>
      <w:r w:rsidR="00834A16">
        <w:t>features</w:t>
      </w:r>
      <w:r w:rsidR="00487029">
        <w:t xml:space="preserve"> </w:t>
      </w:r>
      <w:r w:rsidR="00834A16">
        <w:t xml:space="preserve">are </w:t>
      </w:r>
      <w:r w:rsidR="00E84F24">
        <w:t xml:space="preserve">presented in </w:t>
      </w:r>
      <w:r w:rsidR="00B17640">
        <w:rPr>
          <w:i/>
        </w:rPr>
        <w:fldChar w:fldCharType="begin"/>
      </w:r>
      <w:r w:rsidR="00B17640">
        <w:rPr>
          <w:i/>
        </w:rPr>
        <w:instrText xml:space="preserve"> REF _Ref42698329 \h </w:instrText>
      </w:r>
      <w:r w:rsidR="00B17640">
        <w:rPr>
          <w:i/>
        </w:rPr>
      </w:r>
      <w:r w:rsidR="00D81BEA">
        <w:rPr>
          <w:i/>
        </w:rPr>
        <w:instrText xml:space="preserve"> \* MERGEFORMAT </w:instrText>
      </w:r>
      <w:r w:rsidR="00B17640">
        <w:rPr>
          <w:i/>
        </w:rPr>
        <w:fldChar w:fldCharType="separate"/>
      </w:r>
      <w:r w:rsidR="00FC71C4">
        <w:t xml:space="preserve">Table </w:t>
      </w:r>
      <w:r w:rsidR="00FC71C4">
        <w:rPr>
          <w:noProof/>
        </w:rPr>
        <w:t>2</w:t>
      </w:r>
      <w:r w:rsidR="00B17640">
        <w:rPr>
          <w:i/>
        </w:rPr>
        <w:fldChar w:fldCharType="end"/>
      </w:r>
      <w:r w:rsidR="00DC66F7">
        <w:rPr>
          <w:i/>
        </w:rPr>
        <w:t xml:space="preserve"> </w:t>
      </w:r>
      <w:r w:rsidR="00DC66F7" w:rsidRPr="00DC66F7">
        <w:rPr>
          <w:iCs/>
        </w:rPr>
        <w:t>for the start</w:t>
      </w:r>
      <w:r w:rsidR="00026558">
        <w:rPr>
          <w:iCs/>
        </w:rPr>
        <w:t>-</w:t>
      </w:r>
      <w:r w:rsidR="00DC66F7" w:rsidRPr="00DC66F7">
        <w:rPr>
          <w:iCs/>
        </w:rPr>
        <w:t xml:space="preserve"> and endpoint of a trip</w:t>
      </w:r>
      <w:r w:rsidR="00B17640">
        <w:rPr>
          <w:i/>
        </w:rPr>
        <w:t>.</w:t>
      </w:r>
    </w:p>
    <w:p w14:paraId="102B30BA" w14:textId="09A5FAAF" w:rsidR="00B17640" w:rsidRDefault="00B17640" w:rsidP="00D81BEA">
      <w:pPr>
        <w:pStyle w:val="Beschriftung"/>
        <w:keepNext/>
        <w:jc w:val="both"/>
      </w:pPr>
      <w:bookmarkStart w:id="18" w:name="_Ref42698325"/>
      <w:bookmarkStart w:id="19" w:name="_Ref42698329"/>
      <w:bookmarkStart w:id="20" w:name="_Toc42725852"/>
      <w:r>
        <w:t xml:space="preserve">Table </w:t>
      </w:r>
      <w:fldSimple w:instr=" SEQ Table \* ARABIC ">
        <w:r w:rsidR="00FC71C4">
          <w:rPr>
            <w:noProof/>
          </w:rPr>
          <w:t>2</w:t>
        </w:r>
      </w:fldSimple>
      <w:bookmarkEnd w:id="19"/>
      <w:r>
        <w:t>: Additional features</w:t>
      </w:r>
      <w:bookmarkEnd w:id="18"/>
      <w:bookmarkEnd w:id="20"/>
    </w:p>
    <w:tbl>
      <w:tblPr>
        <w:tblStyle w:val="Tabellenraster"/>
        <w:tblW w:w="0" w:type="auto"/>
        <w:tblLook w:val="04A0" w:firstRow="1" w:lastRow="0" w:firstColumn="1" w:lastColumn="0" w:noHBand="0" w:noVBand="1"/>
      </w:tblPr>
      <w:tblGrid>
        <w:gridCol w:w="2122"/>
        <w:gridCol w:w="1417"/>
        <w:gridCol w:w="5811"/>
      </w:tblGrid>
      <w:tr w:rsidR="0027579C" w14:paraId="43F4DA84" w14:textId="77777777" w:rsidTr="7956269C">
        <w:tc>
          <w:tcPr>
            <w:tcW w:w="2122" w:type="dxa"/>
          </w:tcPr>
          <w:p w14:paraId="26ABD16A" w14:textId="78797FA5" w:rsidR="0027579C" w:rsidRPr="00843992" w:rsidRDefault="0027579C" w:rsidP="004B19F9">
            <w:pPr>
              <w:spacing w:line="276" w:lineRule="auto"/>
              <w:jc w:val="both"/>
              <w:rPr>
                <w:b/>
                <w:bCs/>
              </w:rPr>
            </w:pPr>
            <w:r w:rsidRPr="00843992">
              <w:rPr>
                <w:b/>
                <w:bCs/>
              </w:rPr>
              <w:t>Additional Feature</w:t>
            </w:r>
          </w:p>
        </w:tc>
        <w:tc>
          <w:tcPr>
            <w:tcW w:w="1417" w:type="dxa"/>
          </w:tcPr>
          <w:p w14:paraId="288DA407" w14:textId="467633DE" w:rsidR="0027579C" w:rsidRPr="00843992" w:rsidRDefault="0027579C" w:rsidP="004B19F9">
            <w:pPr>
              <w:spacing w:line="276" w:lineRule="auto"/>
              <w:jc w:val="both"/>
              <w:rPr>
                <w:b/>
                <w:bCs/>
              </w:rPr>
            </w:pPr>
            <w:r w:rsidRPr="00843992">
              <w:rPr>
                <w:b/>
                <w:bCs/>
              </w:rPr>
              <w:t>Data Type</w:t>
            </w:r>
          </w:p>
        </w:tc>
        <w:tc>
          <w:tcPr>
            <w:tcW w:w="5811" w:type="dxa"/>
          </w:tcPr>
          <w:p w14:paraId="5CDA762F" w14:textId="3FC6B969" w:rsidR="0027579C" w:rsidRPr="00843992" w:rsidRDefault="0027579C" w:rsidP="004B19F9">
            <w:pPr>
              <w:spacing w:line="276" w:lineRule="auto"/>
              <w:jc w:val="both"/>
              <w:rPr>
                <w:b/>
                <w:bCs/>
              </w:rPr>
            </w:pPr>
            <w:r w:rsidRPr="00843992">
              <w:rPr>
                <w:b/>
                <w:bCs/>
              </w:rPr>
              <w:t>Description</w:t>
            </w:r>
          </w:p>
        </w:tc>
      </w:tr>
      <w:tr w:rsidR="0027579C" w14:paraId="7FBC96F8" w14:textId="77777777" w:rsidTr="7956269C">
        <w:tc>
          <w:tcPr>
            <w:tcW w:w="2122" w:type="dxa"/>
          </w:tcPr>
          <w:p w14:paraId="236FD3F2" w14:textId="1C6BC2D7" w:rsidR="0027579C" w:rsidRDefault="366273C0" w:rsidP="004B19F9">
            <w:pPr>
              <w:spacing w:line="276" w:lineRule="auto"/>
              <w:jc w:val="both"/>
            </w:pPr>
            <w:r>
              <w:t>Weekend</w:t>
            </w:r>
          </w:p>
        </w:tc>
        <w:tc>
          <w:tcPr>
            <w:tcW w:w="1417" w:type="dxa"/>
          </w:tcPr>
          <w:p w14:paraId="1422A42A" w14:textId="5949F09E" w:rsidR="0027579C" w:rsidRDefault="005F6BA5" w:rsidP="004B19F9">
            <w:pPr>
              <w:spacing w:line="276" w:lineRule="auto"/>
              <w:jc w:val="both"/>
            </w:pPr>
            <w:r>
              <w:t>bool</w:t>
            </w:r>
          </w:p>
        </w:tc>
        <w:tc>
          <w:tcPr>
            <w:tcW w:w="5811" w:type="dxa"/>
          </w:tcPr>
          <w:p w14:paraId="10008A0C" w14:textId="6DF0D2F9" w:rsidR="0027579C" w:rsidRDefault="00AD4682" w:rsidP="004B19F9">
            <w:pPr>
              <w:spacing w:line="276" w:lineRule="auto"/>
              <w:jc w:val="both"/>
            </w:pPr>
            <w:r>
              <w:t>Weekend day or not</w:t>
            </w:r>
          </w:p>
        </w:tc>
      </w:tr>
      <w:tr w:rsidR="00256ABD" w14:paraId="377940F1" w14:textId="77777777" w:rsidTr="7956269C">
        <w:tc>
          <w:tcPr>
            <w:tcW w:w="2122" w:type="dxa"/>
          </w:tcPr>
          <w:p w14:paraId="7BEDA29B" w14:textId="20B659CC" w:rsidR="00256ABD" w:rsidRDefault="366273C0" w:rsidP="004B19F9">
            <w:pPr>
              <w:spacing w:line="276" w:lineRule="auto"/>
              <w:jc w:val="both"/>
            </w:pPr>
            <w:r>
              <w:t>Duration</w:t>
            </w:r>
          </w:p>
        </w:tc>
        <w:tc>
          <w:tcPr>
            <w:tcW w:w="1417" w:type="dxa"/>
          </w:tcPr>
          <w:p w14:paraId="6684102A" w14:textId="65F0382B" w:rsidR="00256ABD" w:rsidRDefault="00135B3D" w:rsidP="004B19F9">
            <w:pPr>
              <w:spacing w:line="276" w:lineRule="auto"/>
              <w:jc w:val="both"/>
            </w:pPr>
            <w:r>
              <w:t>i</w:t>
            </w:r>
            <w:r w:rsidR="007A4712">
              <w:t>nt64</w:t>
            </w:r>
          </w:p>
        </w:tc>
        <w:tc>
          <w:tcPr>
            <w:tcW w:w="5811" w:type="dxa"/>
          </w:tcPr>
          <w:p w14:paraId="736CFED6" w14:textId="7059C5C4" w:rsidR="00256ABD" w:rsidRDefault="00AC2ACE" w:rsidP="004B19F9">
            <w:pPr>
              <w:spacing w:line="276" w:lineRule="auto"/>
              <w:jc w:val="both"/>
            </w:pPr>
            <w:r>
              <w:t>Trip duration in minutes</w:t>
            </w:r>
          </w:p>
        </w:tc>
      </w:tr>
      <w:tr w:rsidR="00256ABD" w14:paraId="103E92BD" w14:textId="77777777" w:rsidTr="7956269C">
        <w:tc>
          <w:tcPr>
            <w:tcW w:w="2122" w:type="dxa"/>
          </w:tcPr>
          <w:p w14:paraId="712532FC" w14:textId="5B2D0EA2" w:rsidR="00256ABD" w:rsidRDefault="137D112F" w:rsidP="004B19F9">
            <w:pPr>
              <w:spacing w:line="276" w:lineRule="auto"/>
              <w:jc w:val="both"/>
            </w:pPr>
            <w:r>
              <w:t>Month</w:t>
            </w:r>
          </w:p>
        </w:tc>
        <w:tc>
          <w:tcPr>
            <w:tcW w:w="1417" w:type="dxa"/>
          </w:tcPr>
          <w:p w14:paraId="3B21DBC4" w14:textId="7C055734" w:rsidR="00256ABD" w:rsidRDefault="00135B3D" w:rsidP="004B19F9">
            <w:pPr>
              <w:spacing w:line="276" w:lineRule="auto"/>
              <w:jc w:val="both"/>
            </w:pPr>
            <w:r>
              <w:t>i</w:t>
            </w:r>
            <w:r w:rsidR="00977BA5">
              <w:t>nt64</w:t>
            </w:r>
          </w:p>
        </w:tc>
        <w:tc>
          <w:tcPr>
            <w:tcW w:w="5811" w:type="dxa"/>
          </w:tcPr>
          <w:p w14:paraId="1CF8CF8A" w14:textId="2256D5F6" w:rsidR="00256ABD" w:rsidRDefault="00977BA5" w:rsidP="004B19F9">
            <w:pPr>
              <w:spacing w:line="276" w:lineRule="auto"/>
              <w:jc w:val="both"/>
            </w:pPr>
            <w:r>
              <w:t>Trip month (</w:t>
            </w:r>
            <w:r w:rsidR="003C272C">
              <w:t>1=January; 12=December)</w:t>
            </w:r>
          </w:p>
        </w:tc>
      </w:tr>
      <w:tr w:rsidR="00256ABD" w14:paraId="77B8AF11" w14:textId="77777777" w:rsidTr="7956269C">
        <w:tc>
          <w:tcPr>
            <w:tcW w:w="2122" w:type="dxa"/>
          </w:tcPr>
          <w:p w14:paraId="6D015DE8" w14:textId="6863DD84" w:rsidR="00256ABD" w:rsidRDefault="137D112F" w:rsidP="004B19F9">
            <w:pPr>
              <w:spacing w:line="276" w:lineRule="auto"/>
              <w:jc w:val="both"/>
            </w:pPr>
            <w:r>
              <w:t>Day</w:t>
            </w:r>
          </w:p>
        </w:tc>
        <w:tc>
          <w:tcPr>
            <w:tcW w:w="1417" w:type="dxa"/>
          </w:tcPr>
          <w:p w14:paraId="687C70A2" w14:textId="35F3919F" w:rsidR="00256ABD" w:rsidRDefault="00135B3D" w:rsidP="004B19F9">
            <w:pPr>
              <w:spacing w:line="276" w:lineRule="auto"/>
              <w:jc w:val="both"/>
            </w:pPr>
            <w:r>
              <w:t>int64</w:t>
            </w:r>
          </w:p>
        </w:tc>
        <w:tc>
          <w:tcPr>
            <w:tcW w:w="5811" w:type="dxa"/>
          </w:tcPr>
          <w:p w14:paraId="08F9F1AA" w14:textId="1FFE00DE" w:rsidR="00256ABD" w:rsidRDefault="002C2C2F" w:rsidP="004B19F9">
            <w:pPr>
              <w:spacing w:line="276" w:lineRule="auto"/>
              <w:jc w:val="both"/>
            </w:pPr>
            <w:r>
              <w:t>Trip day</w:t>
            </w:r>
            <w:r w:rsidR="00150C40">
              <w:t xml:space="preserve"> (1-31)</w:t>
            </w:r>
          </w:p>
        </w:tc>
      </w:tr>
      <w:tr w:rsidR="00B94CF6" w14:paraId="7755849E" w14:textId="77777777" w:rsidTr="7956269C">
        <w:tc>
          <w:tcPr>
            <w:tcW w:w="2122" w:type="dxa"/>
          </w:tcPr>
          <w:p w14:paraId="0EC6B9A9" w14:textId="3600A9D9" w:rsidR="00B94CF6" w:rsidRDefault="137D112F" w:rsidP="004B19F9">
            <w:pPr>
              <w:spacing w:line="276" w:lineRule="auto"/>
              <w:jc w:val="both"/>
            </w:pPr>
            <w:r>
              <w:t>Hour</w:t>
            </w:r>
          </w:p>
        </w:tc>
        <w:tc>
          <w:tcPr>
            <w:tcW w:w="1417" w:type="dxa"/>
          </w:tcPr>
          <w:p w14:paraId="78CD466F" w14:textId="5C263F7A" w:rsidR="00B94CF6" w:rsidRDefault="00135B3D" w:rsidP="004B19F9">
            <w:pPr>
              <w:spacing w:line="276" w:lineRule="auto"/>
              <w:jc w:val="both"/>
            </w:pPr>
            <w:r>
              <w:t>int64</w:t>
            </w:r>
          </w:p>
        </w:tc>
        <w:tc>
          <w:tcPr>
            <w:tcW w:w="5811" w:type="dxa"/>
          </w:tcPr>
          <w:p w14:paraId="7613F972" w14:textId="74D6B32B" w:rsidR="00B94CF6" w:rsidRDefault="00A00122" w:rsidP="004B19F9">
            <w:pPr>
              <w:spacing w:line="276" w:lineRule="auto"/>
              <w:jc w:val="both"/>
            </w:pPr>
            <w:r>
              <w:t>Trip hour</w:t>
            </w:r>
            <w:r w:rsidR="00E0115C">
              <w:t xml:space="preserve"> (0-</w:t>
            </w:r>
            <w:r w:rsidR="00150C40">
              <w:t>23)</w:t>
            </w:r>
          </w:p>
        </w:tc>
      </w:tr>
      <w:tr w:rsidR="00B94CF6" w14:paraId="75504794" w14:textId="77777777" w:rsidTr="7956269C">
        <w:tc>
          <w:tcPr>
            <w:tcW w:w="2122" w:type="dxa"/>
          </w:tcPr>
          <w:p w14:paraId="49FF7843" w14:textId="0D26363F" w:rsidR="00B94CF6" w:rsidRDefault="137D112F" w:rsidP="004B19F9">
            <w:pPr>
              <w:spacing w:line="276" w:lineRule="auto"/>
              <w:jc w:val="both"/>
            </w:pPr>
            <w:r>
              <w:t>Minute</w:t>
            </w:r>
          </w:p>
        </w:tc>
        <w:tc>
          <w:tcPr>
            <w:tcW w:w="1417" w:type="dxa"/>
          </w:tcPr>
          <w:p w14:paraId="68B59055" w14:textId="425E066F" w:rsidR="00B94CF6" w:rsidRDefault="00135B3D" w:rsidP="004B19F9">
            <w:pPr>
              <w:spacing w:line="276" w:lineRule="auto"/>
              <w:jc w:val="both"/>
            </w:pPr>
            <w:r>
              <w:t>int64</w:t>
            </w:r>
          </w:p>
        </w:tc>
        <w:tc>
          <w:tcPr>
            <w:tcW w:w="5811" w:type="dxa"/>
          </w:tcPr>
          <w:p w14:paraId="186EFF99" w14:textId="25B969AC" w:rsidR="00B94CF6" w:rsidRDefault="00A00122" w:rsidP="004B19F9">
            <w:pPr>
              <w:spacing w:line="276" w:lineRule="auto"/>
              <w:jc w:val="both"/>
            </w:pPr>
            <w:r>
              <w:t>Trip minute</w:t>
            </w:r>
            <w:r w:rsidR="00004D3C">
              <w:t xml:space="preserve"> (0-59)</w:t>
            </w:r>
          </w:p>
        </w:tc>
      </w:tr>
      <w:tr w:rsidR="00B8543D" w14:paraId="6A318853" w14:textId="77777777" w:rsidTr="7956269C">
        <w:tc>
          <w:tcPr>
            <w:tcW w:w="2122" w:type="dxa"/>
          </w:tcPr>
          <w:p w14:paraId="43602812" w14:textId="50153323" w:rsidR="00B8543D" w:rsidRDefault="137D112F" w:rsidP="004B19F9">
            <w:pPr>
              <w:spacing w:line="276" w:lineRule="auto"/>
              <w:jc w:val="both"/>
            </w:pPr>
            <w:proofErr w:type="spellStart"/>
            <w:r>
              <w:t>Day</w:t>
            </w:r>
            <w:r w:rsidR="00B8543D">
              <w:t>_of_year</w:t>
            </w:r>
            <w:proofErr w:type="spellEnd"/>
          </w:p>
        </w:tc>
        <w:tc>
          <w:tcPr>
            <w:tcW w:w="1417" w:type="dxa"/>
          </w:tcPr>
          <w:p w14:paraId="5AEE0936" w14:textId="00F7C9A9" w:rsidR="00B8543D" w:rsidRDefault="002B0C17" w:rsidP="004B19F9">
            <w:pPr>
              <w:spacing w:line="276" w:lineRule="auto"/>
              <w:jc w:val="both"/>
            </w:pPr>
            <w:r>
              <w:t>int64</w:t>
            </w:r>
          </w:p>
        </w:tc>
        <w:tc>
          <w:tcPr>
            <w:tcW w:w="5811" w:type="dxa"/>
          </w:tcPr>
          <w:p w14:paraId="78E4522D" w14:textId="4C8CBD7C" w:rsidR="00B8543D" w:rsidRDefault="000F1E9C" w:rsidP="004B19F9">
            <w:pPr>
              <w:spacing w:line="276" w:lineRule="auto"/>
              <w:jc w:val="both"/>
            </w:pPr>
            <w:r>
              <w:t>Numerated days in the year (</w:t>
            </w:r>
            <w:r w:rsidR="00DE568E">
              <w:t>1-365)</w:t>
            </w:r>
          </w:p>
        </w:tc>
      </w:tr>
      <w:tr w:rsidR="440E0391" w14:paraId="30707207" w14:textId="77777777" w:rsidTr="7956269C">
        <w:tc>
          <w:tcPr>
            <w:tcW w:w="2122" w:type="dxa"/>
          </w:tcPr>
          <w:p w14:paraId="30E555BE" w14:textId="4283C6B0" w:rsidR="440E0391" w:rsidRDefault="7956269C" w:rsidP="004B19F9">
            <w:pPr>
              <w:spacing w:line="276" w:lineRule="auto"/>
              <w:jc w:val="both"/>
            </w:pPr>
            <w:proofErr w:type="spellStart"/>
            <w:r>
              <w:t>Day_of_week</w:t>
            </w:r>
            <w:proofErr w:type="spellEnd"/>
          </w:p>
        </w:tc>
        <w:tc>
          <w:tcPr>
            <w:tcW w:w="1417" w:type="dxa"/>
          </w:tcPr>
          <w:p w14:paraId="7A4B7512" w14:textId="6F614FAB" w:rsidR="440E0391" w:rsidRDefault="7956269C" w:rsidP="004B19F9">
            <w:pPr>
              <w:spacing w:line="276" w:lineRule="auto"/>
              <w:jc w:val="both"/>
            </w:pPr>
            <w:r>
              <w:t>int64</w:t>
            </w:r>
          </w:p>
        </w:tc>
        <w:tc>
          <w:tcPr>
            <w:tcW w:w="5811" w:type="dxa"/>
          </w:tcPr>
          <w:p w14:paraId="1D1ADE60" w14:textId="548CB91A" w:rsidR="440E0391" w:rsidRDefault="7956269C" w:rsidP="004B19F9">
            <w:pPr>
              <w:spacing w:line="276" w:lineRule="auto"/>
              <w:jc w:val="both"/>
            </w:pPr>
            <w:r>
              <w:t>Numerated days of the week (0=Monday; 6=Sunday)</w:t>
            </w:r>
          </w:p>
        </w:tc>
      </w:tr>
      <w:tr w:rsidR="00571B97" w14:paraId="789C7E27" w14:textId="77777777" w:rsidTr="7956269C">
        <w:tc>
          <w:tcPr>
            <w:tcW w:w="2122" w:type="dxa"/>
          </w:tcPr>
          <w:p w14:paraId="2245FC3D" w14:textId="6878C0BB" w:rsidR="00571B97" w:rsidRDefault="137D112F" w:rsidP="004B19F9">
            <w:pPr>
              <w:spacing w:line="276" w:lineRule="auto"/>
              <w:jc w:val="both"/>
            </w:pPr>
            <w:r>
              <w:t>Season</w:t>
            </w:r>
          </w:p>
        </w:tc>
        <w:tc>
          <w:tcPr>
            <w:tcW w:w="1417" w:type="dxa"/>
          </w:tcPr>
          <w:p w14:paraId="71EA87C0" w14:textId="27810779" w:rsidR="00571B97" w:rsidRDefault="00FA7FA5" w:rsidP="004B19F9">
            <w:pPr>
              <w:spacing w:line="276" w:lineRule="auto"/>
              <w:jc w:val="both"/>
            </w:pPr>
            <w:r>
              <w:t>Int64</w:t>
            </w:r>
          </w:p>
        </w:tc>
        <w:tc>
          <w:tcPr>
            <w:tcW w:w="5811" w:type="dxa"/>
          </w:tcPr>
          <w:p w14:paraId="4D66B78D" w14:textId="6CF45D63" w:rsidR="00571B97" w:rsidRDefault="00FA7FA5" w:rsidP="004B19F9">
            <w:pPr>
              <w:keepNext/>
              <w:spacing w:line="276" w:lineRule="auto"/>
              <w:jc w:val="both"/>
            </w:pPr>
            <w:r>
              <w:t>1=</w:t>
            </w:r>
            <w:r w:rsidR="004A271D">
              <w:t>winter; 2=</w:t>
            </w:r>
            <w:r w:rsidR="0040194D">
              <w:t>spring; 3=summer; 4=fall</w:t>
            </w:r>
          </w:p>
        </w:tc>
      </w:tr>
    </w:tbl>
    <w:p w14:paraId="1FD45069" w14:textId="21346815" w:rsidR="00B45B65" w:rsidRDefault="00415768" w:rsidP="00D81BEA">
      <w:pPr>
        <w:pStyle w:val="berschrift2"/>
        <w:jc w:val="both"/>
      </w:pPr>
      <w:bookmarkStart w:id="21" w:name="_Toc42599219"/>
      <w:bookmarkStart w:id="22" w:name="_Toc42725830"/>
      <w:r>
        <w:t>R</w:t>
      </w:r>
      <w:r w:rsidR="00B45B65" w:rsidRPr="000D6D02">
        <w:t xml:space="preserve">emove </w:t>
      </w:r>
      <w:r w:rsidR="008129D6">
        <w:t>Q</w:t>
      </w:r>
      <w:r w:rsidR="00B45B65" w:rsidRPr="000D6D02">
        <w:t xml:space="preserve">uantiles of not </w:t>
      </w:r>
      <w:r w:rsidR="008129D6">
        <w:t>M</w:t>
      </w:r>
      <w:r w:rsidR="00B45B65" w:rsidRPr="000D6D02">
        <w:t xml:space="preserve">eaningful </w:t>
      </w:r>
      <w:r w:rsidR="008129D6">
        <w:t>D</w:t>
      </w:r>
      <w:r w:rsidR="00B45B65" w:rsidRPr="000D6D02">
        <w:t>ata</w:t>
      </w:r>
      <w:bookmarkEnd w:id="21"/>
      <w:bookmarkEnd w:id="22"/>
    </w:p>
    <w:p w14:paraId="7C74846D" w14:textId="1E065077" w:rsidR="002E0DD4" w:rsidRDefault="002B6330" w:rsidP="004B19F9">
      <w:pPr>
        <w:spacing w:line="276" w:lineRule="auto"/>
        <w:jc w:val="both"/>
      </w:pPr>
      <w:r>
        <w:t>Extrem</w:t>
      </w:r>
      <w:r w:rsidR="00F0218B">
        <w:t>e</w:t>
      </w:r>
      <w:r w:rsidR="00571A33">
        <w:t>ly</w:t>
      </w:r>
      <w:r>
        <w:t xml:space="preserve"> short and extrem</w:t>
      </w:r>
      <w:r w:rsidR="00F0218B">
        <w:t>e</w:t>
      </w:r>
      <w:r w:rsidR="00571A33">
        <w:t>ly</w:t>
      </w:r>
      <w:r>
        <w:t xml:space="preserve"> long trips seriously disto</w:t>
      </w:r>
      <w:r w:rsidR="004F417E">
        <w:t xml:space="preserve">rt </w:t>
      </w:r>
      <w:r w:rsidR="003118D5">
        <w:t>model trainin</w:t>
      </w:r>
      <w:r w:rsidR="00F0218B">
        <w:t>g</w:t>
      </w:r>
      <w:r w:rsidR="003118D5">
        <w:t xml:space="preserve"> and prediction. </w:t>
      </w:r>
      <w:r w:rsidR="00F0218B">
        <w:t>Therefore</w:t>
      </w:r>
      <w:r w:rsidR="00D11B8F">
        <w:t xml:space="preserve">, we decided to </w:t>
      </w:r>
      <w:r w:rsidR="00DD463A">
        <w:t>d</w:t>
      </w:r>
      <w:r w:rsidR="00D11B8F">
        <w:t>rop trips shorter than one minute</w:t>
      </w:r>
      <w:r w:rsidR="001B339C">
        <w:t xml:space="preserve"> and </w:t>
      </w:r>
      <w:r w:rsidR="00D13D81">
        <w:t>bigger than the</w:t>
      </w:r>
      <w:r w:rsidR="008C35D3">
        <w:t xml:space="preserve"> </w:t>
      </w:r>
      <w:r w:rsidR="00136C38">
        <w:t>90% quantile.</w:t>
      </w:r>
      <w:r w:rsidR="00FC7446">
        <w:t xml:space="preserve"> </w:t>
      </w:r>
      <w:r w:rsidR="00581AEB">
        <w:t>The remaining</w:t>
      </w:r>
      <w:r w:rsidR="00FC7446">
        <w:t xml:space="preserve"> data</w:t>
      </w:r>
      <w:r w:rsidR="00353EFE">
        <w:t xml:space="preserve"> and the distribution</w:t>
      </w:r>
      <w:r w:rsidR="005F4B83">
        <w:t xml:space="preserve"> of duration</w:t>
      </w:r>
      <w:r w:rsidR="003F681F">
        <w:t xml:space="preserve"> </w:t>
      </w:r>
      <w:r w:rsidR="005F4B83">
        <w:t>are</w:t>
      </w:r>
      <w:r w:rsidR="00301F2C">
        <w:t xml:space="preserve"> displayed in </w:t>
      </w:r>
      <w:r w:rsidR="00301F2C">
        <w:fldChar w:fldCharType="begin"/>
      </w:r>
      <w:r w:rsidR="00301F2C">
        <w:instrText xml:space="preserve"> REF _Ref42698619 \h </w:instrText>
      </w:r>
      <w:r w:rsidR="00D81BEA">
        <w:instrText xml:space="preserve"> \* MERGEFORMAT </w:instrText>
      </w:r>
      <w:r w:rsidR="00301F2C">
        <w:fldChar w:fldCharType="separate"/>
      </w:r>
      <w:r w:rsidR="00FC71C4">
        <w:t xml:space="preserve">Figure </w:t>
      </w:r>
      <w:r w:rsidR="00FC71C4">
        <w:rPr>
          <w:noProof/>
        </w:rPr>
        <w:t>1</w:t>
      </w:r>
      <w:r w:rsidR="00301F2C">
        <w:fldChar w:fldCharType="end"/>
      </w:r>
      <w:r w:rsidR="006B09EA">
        <w:t>.</w:t>
      </w:r>
      <w:r w:rsidR="00C92A90">
        <w:t xml:space="preserve"> </w:t>
      </w:r>
    </w:p>
    <w:p w14:paraId="56AB5980" w14:textId="2F334184" w:rsidR="00FC2DA1" w:rsidRDefault="00FC2DA1" w:rsidP="00D81BEA">
      <w:pPr>
        <w:pStyle w:val="berschrift2"/>
        <w:jc w:val="both"/>
      </w:pPr>
      <w:bookmarkStart w:id="23" w:name="_Toc42599220"/>
      <w:bookmarkStart w:id="24" w:name="_Toc42725831"/>
      <w:r>
        <w:t xml:space="preserve">Calculating </w:t>
      </w:r>
      <w:r w:rsidR="008129D6">
        <w:t>P</w:t>
      </w:r>
      <w:r w:rsidR="005178E9">
        <w:t xml:space="preserve">ostal </w:t>
      </w:r>
      <w:r w:rsidR="008129D6">
        <w:t>C</w:t>
      </w:r>
      <w:r w:rsidR="005178E9">
        <w:t>odes</w:t>
      </w:r>
      <w:bookmarkEnd w:id="23"/>
      <w:bookmarkEnd w:id="24"/>
    </w:p>
    <w:p w14:paraId="17CF4217" w14:textId="6EE6D151" w:rsidR="005178E9" w:rsidRDefault="005178E9" w:rsidP="004B19F9">
      <w:pPr>
        <w:spacing w:line="276" w:lineRule="auto"/>
        <w:jc w:val="both"/>
      </w:pPr>
      <w:r>
        <w:t>Further</w:t>
      </w:r>
      <w:r w:rsidR="000E45CD">
        <w:t>more</w:t>
      </w:r>
      <w:r w:rsidR="00734CD4">
        <w:t>,</w:t>
      </w:r>
      <w:r>
        <w:t xml:space="preserve"> </w:t>
      </w:r>
      <w:r w:rsidR="00B16221">
        <w:t xml:space="preserve">information regarding </w:t>
      </w:r>
      <w:r w:rsidR="00E412BB">
        <w:t xml:space="preserve">postal codes </w:t>
      </w:r>
      <w:r w:rsidR="009B7322">
        <w:t>is</w:t>
      </w:r>
      <w:r w:rsidR="005E45BA">
        <w:t xml:space="preserve"> imported </w:t>
      </w:r>
      <w:r w:rsidR="009B7322">
        <w:t>and</w:t>
      </w:r>
      <w:r w:rsidR="00D210F2">
        <w:t xml:space="preserve"> merged </w:t>
      </w:r>
      <w:r w:rsidR="002D4704">
        <w:t>in</w:t>
      </w:r>
      <w:r w:rsidR="00D210F2">
        <w:t>to the trip</w:t>
      </w:r>
      <w:r w:rsidR="005A5201">
        <w:t xml:space="preserve"> data</w:t>
      </w:r>
      <w:r w:rsidR="00503F7D">
        <w:t xml:space="preserve">. By </w:t>
      </w:r>
      <w:r w:rsidR="003F7EBE">
        <w:t xml:space="preserve">intersecting the locations </w:t>
      </w:r>
      <w:r w:rsidR="0089451F">
        <w:t>with the postal code regions</w:t>
      </w:r>
      <w:r w:rsidR="0069406D">
        <w:t xml:space="preserve">, it is possible </w:t>
      </w:r>
      <w:r w:rsidR="005A5201">
        <w:t xml:space="preserve">to </w:t>
      </w:r>
      <w:r w:rsidR="009B64A9">
        <w:t xml:space="preserve">filter all data points </w:t>
      </w:r>
      <w:r w:rsidR="0069406D">
        <w:t>in</w:t>
      </w:r>
      <w:r w:rsidR="000D5F0A">
        <w:t>side of Nuremberg</w:t>
      </w:r>
      <w:r w:rsidR="00994CE9">
        <w:t>.</w:t>
      </w:r>
      <w:r w:rsidR="006919CF">
        <w:t xml:space="preserve"> </w:t>
      </w:r>
      <w:r w:rsidR="001A55D5">
        <w:t>The</w:t>
      </w:r>
      <w:r w:rsidR="00642C1F">
        <w:t xml:space="preserve"> enriched </w:t>
      </w:r>
      <w:r w:rsidR="0090217B">
        <w:t xml:space="preserve">dataset with postal code information </w:t>
      </w:r>
      <w:r w:rsidR="006919CF">
        <w:t xml:space="preserve">is saved.  </w:t>
      </w:r>
    </w:p>
    <w:p w14:paraId="5B3531CF" w14:textId="1C9FC89C" w:rsidR="000B4B9B" w:rsidRDefault="00C332D2" w:rsidP="00D81BEA">
      <w:pPr>
        <w:pStyle w:val="berschrift2"/>
        <w:jc w:val="both"/>
      </w:pPr>
      <w:bookmarkStart w:id="25" w:name="_Toc42599221"/>
      <w:bookmarkStart w:id="26" w:name="_Toc42725832"/>
      <w:r>
        <w:t xml:space="preserve">Calculate </w:t>
      </w:r>
      <w:r w:rsidR="008129D6">
        <w:t>T</w:t>
      </w:r>
      <w:r w:rsidR="00961E18">
        <w:t xml:space="preserve">rip </w:t>
      </w:r>
      <w:r w:rsidR="008129D6">
        <w:t>D</w:t>
      </w:r>
      <w:r w:rsidR="00961E18">
        <w:t>irection</w:t>
      </w:r>
      <w:bookmarkEnd w:id="25"/>
      <w:bookmarkEnd w:id="26"/>
    </w:p>
    <w:p w14:paraId="785A2809" w14:textId="2B220C24" w:rsidR="00ED42FF" w:rsidRPr="00FC71C4" w:rsidRDefault="00885857" w:rsidP="00FC71C4">
      <w:pPr>
        <w:spacing w:line="276" w:lineRule="auto"/>
        <w:jc w:val="both"/>
      </w:pPr>
      <w:r>
        <w:t>As next</w:t>
      </w:r>
      <w:r w:rsidR="00390BA0">
        <w:t>,</w:t>
      </w:r>
      <w:r>
        <w:t xml:space="preserve"> </w:t>
      </w:r>
      <w:r w:rsidR="00B85413">
        <w:t>the trip direction</w:t>
      </w:r>
      <w:r w:rsidR="002C2467">
        <w:t xml:space="preserve"> is calculated</w:t>
      </w:r>
      <w:r w:rsidR="00B85413">
        <w:t xml:space="preserve">. </w:t>
      </w:r>
      <w:r w:rsidR="00AE6874">
        <w:t>I</w:t>
      </w:r>
      <w:r w:rsidR="008624BE">
        <w:t>n this way</w:t>
      </w:r>
      <w:r w:rsidR="00AE6874">
        <w:t>,</w:t>
      </w:r>
      <w:r w:rsidR="002C2467">
        <w:t xml:space="preserve"> it will be </w:t>
      </w:r>
      <w:r w:rsidR="00DD0B31">
        <w:t>discovered</w:t>
      </w:r>
      <w:r w:rsidR="005C497D" w:rsidRPr="005C497D">
        <w:t xml:space="preserve"> whether a journey </w:t>
      </w:r>
      <w:r w:rsidR="005C497D">
        <w:t>has</w:t>
      </w:r>
      <w:r w:rsidR="001E67F5">
        <w:t xml:space="preserve"> been made t</w:t>
      </w:r>
      <w:r w:rsidR="005C497D" w:rsidRPr="005C497D">
        <w:t>owards the university or away from the university</w:t>
      </w:r>
      <w:r w:rsidR="001E67F5">
        <w:t>.</w:t>
      </w:r>
      <w:r w:rsidR="002C2467">
        <w:t xml:space="preserve"> The university is defined as</w:t>
      </w:r>
      <w:r w:rsidR="0016669F">
        <w:t xml:space="preserve"> the</w:t>
      </w:r>
      <w:r w:rsidR="002C2467">
        <w:t xml:space="preserve"> </w:t>
      </w:r>
      <w:r w:rsidR="007921AD">
        <w:t>“</w:t>
      </w:r>
      <w:r w:rsidR="002C2467">
        <w:t>Friedrich-Alexander-University Erlangen and Nuremberg</w:t>
      </w:r>
      <w:r w:rsidR="007921AD">
        <w:t>”</w:t>
      </w:r>
      <w:r w:rsidR="002C2467">
        <w:t>. The main building is in Erlangen, so</w:t>
      </w:r>
      <w:r w:rsidR="00A23184">
        <w:t xml:space="preserve"> the </w:t>
      </w:r>
      <w:r w:rsidR="002C2467">
        <w:t>faculty of economics is defined as</w:t>
      </w:r>
      <w:r w:rsidR="00A23184">
        <w:t xml:space="preserve"> the university </w:t>
      </w:r>
      <w:r w:rsidR="002C2467">
        <w:t>spot</w:t>
      </w:r>
      <w:r w:rsidR="0016669F">
        <w:t xml:space="preserve"> of </w:t>
      </w:r>
      <w:r w:rsidR="00BF1781">
        <w:t>Nuremberg</w:t>
      </w:r>
      <w:r w:rsidR="002C2467">
        <w:t xml:space="preserve"> due to </w:t>
      </w:r>
      <w:r w:rsidR="00277945">
        <w:t xml:space="preserve">the </w:t>
      </w:r>
      <w:r w:rsidR="002C2467">
        <w:t>more central location th</w:t>
      </w:r>
      <w:r w:rsidR="007921AD">
        <w:t>a</w:t>
      </w:r>
      <w:r w:rsidR="002C2467">
        <w:t xml:space="preserve">n </w:t>
      </w:r>
      <w:r w:rsidR="00AD2A1B">
        <w:t xml:space="preserve">the </w:t>
      </w:r>
      <w:r w:rsidR="002C2467">
        <w:t xml:space="preserve">faculty of educational sciences. </w:t>
      </w:r>
      <w:r w:rsidR="0080067A" w:rsidRPr="0080067A">
        <w:t xml:space="preserve">For this </w:t>
      </w:r>
      <w:r w:rsidR="00063B40" w:rsidRPr="0080067A">
        <w:t>purpose</w:t>
      </w:r>
      <w:r w:rsidR="0083200B" w:rsidRPr="0080067A">
        <w:t>,</w:t>
      </w:r>
      <w:r w:rsidR="0080067A" w:rsidRPr="0080067A">
        <w:t xml:space="preserve"> the distance between the start</w:t>
      </w:r>
      <w:r w:rsidR="00167FBA">
        <w:t xml:space="preserve"> </w:t>
      </w:r>
      <w:r w:rsidR="0080067A" w:rsidRPr="0080067A">
        <w:t>poin</w:t>
      </w:r>
      <w:r w:rsidR="00167FBA">
        <w:t>ts</w:t>
      </w:r>
      <w:r w:rsidR="0080067A" w:rsidRPr="0080067A">
        <w:t xml:space="preserve"> </w:t>
      </w:r>
      <w:r w:rsidR="00AC01DE">
        <w:t xml:space="preserve">of the </w:t>
      </w:r>
      <w:r w:rsidR="00650B2E">
        <w:t>journey</w:t>
      </w:r>
      <w:r w:rsidR="00167FBA">
        <w:t>s</w:t>
      </w:r>
      <w:r w:rsidR="00650B2E">
        <w:t xml:space="preserve"> </w:t>
      </w:r>
      <w:r w:rsidR="0080067A" w:rsidRPr="0080067A">
        <w:t xml:space="preserve">and </w:t>
      </w:r>
      <w:r w:rsidR="00AE6874">
        <w:t xml:space="preserve">the </w:t>
      </w:r>
      <w:r w:rsidR="0080067A" w:rsidRPr="0080067A">
        <w:t>university</w:t>
      </w:r>
      <w:r w:rsidR="00DD0B31">
        <w:t xml:space="preserve"> is calculated and</w:t>
      </w:r>
      <w:r w:rsidR="0080067A" w:rsidRPr="0080067A">
        <w:t xml:space="preserve"> </w:t>
      </w:r>
      <w:r w:rsidR="00DD0B31">
        <w:t>a</w:t>
      </w:r>
      <w:r w:rsidR="00E62A79" w:rsidRPr="00E62A79">
        <w:t xml:space="preserve">nalogously the </w:t>
      </w:r>
      <w:r w:rsidR="002B1800">
        <w:t xml:space="preserve">distance </w:t>
      </w:r>
      <w:r w:rsidR="00DD0B31">
        <w:t>of</w:t>
      </w:r>
      <w:r w:rsidR="002B1800">
        <w:t xml:space="preserve"> </w:t>
      </w:r>
      <w:r w:rsidR="0060342F">
        <w:t xml:space="preserve">endpoint and </w:t>
      </w:r>
      <w:r w:rsidR="00BA782C">
        <w:t>university</w:t>
      </w:r>
      <w:r w:rsidR="00F67A37">
        <w:t>.</w:t>
      </w:r>
      <w:r w:rsidR="00575B18">
        <w:t xml:space="preserve"> </w:t>
      </w:r>
      <w:r w:rsidR="00575B18" w:rsidRPr="00575B18">
        <w:t xml:space="preserve">Finally, </w:t>
      </w:r>
      <w:r w:rsidR="00DD0B31">
        <w:t>both</w:t>
      </w:r>
      <w:r w:rsidR="00575B18" w:rsidRPr="00575B18">
        <w:t xml:space="preserve"> distances </w:t>
      </w:r>
      <w:r w:rsidR="00DD0B31">
        <w:t>are compared and i</w:t>
      </w:r>
      <w:r w:rsidR="00575B18" w:rsidRPr="00575B18">
        <w:t xml:space="preserve">f the distance between the </w:t>
      </w:r>
      <w:r w:rsidR="00194047">
        <w:t>end</w:t>
      </w:r>
      <w:r w:rsidR="00575B18" w:rsidRPr="00575B18">
        <w:t xml:space="preserve">point and the university is shorter </w:t>
      </w:r>
      <w:r w:rsidR="00314E1B">
        <w:t>th</w:t>
      </w:r>
      <w:r w:rsidR="00AE6874">
        <w:t>a</w:t>
      </w:r>
      <w:r w:rsidR="00314E1B">
        <w:t>n</w:t>
      </w:r>
      <w:r w:rsidR="00575B18" w:rsidRPr="00575B18">
        <w:t xml:space="preserve"> between the start point and the university, th</w:t>
      </w:r>
      <w:r w:rsidR="00AE6874">
        <w:t>e</w:t>
      </w:r>
      <w:r w:rsidR="00575B18" w:rsidRPr="00575B18">
        <w:t xml:space="preserve">n it </w:t>
      </w:r>
      <w:r w:rsidR="00B5569B">
        <w:t>was</w:t>
      </w:r>
      <w:r w:rsidR="00575B18" w:rsidRPr="00575B18">
        <w:t xml:space="preserve"> a journey towards the </w:t>
      </w:r>
      <w:r w:rsidR="001F1FC2" w:rsidRPr="00575B18">
        <w:t>university</w:t>
      </w:r>
      <w:r w:rsidR="00575B18" w:rsidRPr="00575B18">
        <w:t>.</w:t>
      </w:r>
      <w:bookmarkStart w:id="27" w:name="_Toc42599222"/>
      <w:r w:rsidR="00ED42FF">
        <w:br w:type="page"/>
      </w:r>
    </w:p>
    <w:p w14:paraId="5BC96050" w14:textId="7F03A0EC" w:rsidR="000A089E" w:rsidRDefault="00152F70" w:rsidP="00D81BEA">
      <w:pPr>
        <w:pStyle w:val="berschrift1"/>
        <w:jc w:val="both"/>
      </w:pPr>
      <w:bookmarkStart w:id="28" w:name="_Toc42725833"/>
      <w:r>
        <w:t>Visualization</w:t>
      </w:r>
      <w:bookmarkEnd w:id="27"/>
      <w:bookmarkEnd w:id="28"/>
    </w:p>
    <w:p w14:paraId="6D3715B4" w14:textId="77777777" w:rsidR="00BE730C" w:rsidRDefault="008E0073" w:rsidP="004B19F9">
      <w:pPr>
        <w:spacing w:line="276" w:lineRule="auto"/>
        <w:jc w:val="both"/>
      </w:pPr>
      <w:r w:rsidRPr="008E0073">
        <w:t xml:space="preserve">In the next step, we will visualize some important facts resulting from our analysis of the </w:t>
      </w:r>
      <w:r w:rsidR="00422F81">
        <w:t>transformed</w:t>
      </w:r>
      <w:r w:rsidR="00461F12">
        <w:t xml:space="preserve"> </w:t>
      </w:r>
      <w:r w:rsidRPr="008E0073">
        <w:t>dat</w:t>
      </w:r>
      <w:r w:rsidR="00023D66">
        <w:t>a.</w:t>
      </w:r>
    </w:p>
    <w:p w14:paraId="50EFC9E6" w14:textId="0494E969" w:rsidR="00936974" w:rsidRDefault="00E16DEB" w:rsidP="00D81BEA">
      <w:pPr>
        <w:pStyle w:val="berschrift2"/>
        <w:jc w:val="both"/>
      </w:pPr>
      <w:bookmarkStart w:id="29" w:name="_Toc42725834"/>
      <w:r>
        <w:t>Data Exploration</w:t>
      </w:r>
      <w:bookmarkEnd w:id="29"/>
    </w:p>
    <w:p w14:paraId="75B0C9BE" w14:textId="6F053F9F" w:rsidR="002C305C" w:rsidRDefault="005A5C6E" w:rsidP="004B19F9">
      <w:pPr>
        <w:spacing w:line="276" w:lineRule="auto"/>
        <w:jc w:val="both"/>
      </w:pPr>
      <w:r>
        <w:t>F</w:t>
      </w:r>
      <w:r w:rsidRPr="005A5C6E">
        <w:t>irst</w:t>
      </w:r>
      <w:r w:rsidR="00D5092C" w:rsidRPr="005A5C6E">
        <w:t>,</w:t>
      </w:r>
      <w:r w:rsidRPr="005A5C6E">
        <w:t xml:space="preserve"> we look at the mean </w:t>
      </w:r>
      <w:r>
        <w:t>trip</w:t>
      </w:r>
      <w:r w:rsidRPr="005A5C6E">
        <w:t xml:space="preserve"> time for each calendar day</w:t>
      </w:r>
      <w:r w:rsidR="00146AF1">
        <w:t xml:space="preserve"> presented </w:t>
      </w:r>
      <w:r w:rsidR="00AE6874">
        <w:t>i</w:t>
      </w:r>
      <w:r w:rsidR="00146AF1">
        <w:t xml:space="preserve">n </w:t>
      </w:r>
      <w:r w:rsidR="00B92E40">
        <w:rPr>
          <w:i/>
        </w:rPr>
        <w:fldChar w:fldCharType="begin"/>
      </w:r>
      <w:r w:rsidR="00B92E40">
        <w:instrText xml:space="preserve"> REF _Ref42699637 \h </w:instrText>
      </w:r>
      <w:r w:rsidR="00D81BEA">
        <w:rPr>
          <w:i/>
        </w:rPr>
        <w:instrText xml:space="preserve"> \* MERGEFORMAT </w:instrText>
      </w:r>
      <w:r w:rsidR="00B92E40">
        <w:rPr>
          <w:i/>
        </w:rPr>
      </w:r>
      <w:r w:rsidR="00B92E40">
        <w:rPr>
          <w:i/>
        </w:rPr>
        <w:fldChar w:fldCharType="separate"/>
      </w:r>
      <w:r w:rsidR="00FC71C4">
        <w:t xml:space="preserve">Figure </w:t>
      </w:r>
      <w:r w:rsidR="00FC71C4">
        <w:rPr>
          <w:noProof/>
        </w:rPr>
        <w:t>2</w:t>
      </w:r>
      <w:r w:rsidR="00B92E40">
        <w:rPr>
          <w:i/>
        </w:rPr>
        <w:fldChar w:fldCharType="end"/>
      </w:r>
      <w:r w:rsidR="00B92E40">
        <w:rPr>
          <w:i/>
        </w:rPr>
        <w:t xml:space="preserve">. </w:t>
      </w:r>
      <w:r w:rsidR="00176145" w:rsidRPr="00176145">
        <w:t>Here two interesting facts</w:t>
      </w:r>
      <w:r w:rsidR="00921CBA">
        <w:t xml:space="preserve"> are considered</w:t>
      </w:r>
      <w:r w:rsidR="00176145">
        <w:t xml:space="preserve">. </w:t>
      </w:r>
      <w:r w:rsidR="002A3A75" w:rsidRPr="002A3A75">
        <w:t xml:space="preserve">The first </w:t>
      </w:r>
      <w:r w:rsidR="00D67731">
        <w:t>one</w:t>
      </w:r>
      <w:r w:rsidR="002A3A75" w:rsidRPr="002A3A75">
        <w:t xml:space="preserve"> is that the </w:t>
      </w:r>
      <w:r w:rsidR="00F34DD7">
        <w:t xml:space="preserve">mean </w:t>
      </w:r>
      <w:r w:rsidR="002A3A75" w:rsidRPr="002A3A75">
        <w:t>trip duration was longe</w:t>
      </w:r>
      <w:r w:rsidR="00AE6874">
        <w:t>r</w:t>
      </w:r>
      <w:r w:rsidR="002A3A75" w:rsidRPr="002A3A75">
        <w:t xml:space="preserve"> in the first </w:t>
      </w:r>
      <w:r w:rsidR="002A3A75">
        <w:t>four</w:t>
      </w:r>
      <w:r w:rsidR="002A3A75" w:rsidRPr="002A3A75">
        <w:t xml:space="preserve"> months.</w:t>
      </w:r>
      <w:r w:rsidR="00696BBE">
        <w:t xml:space="preserve"> </w:t>
      </w:r>
      <w:r w:rsidR="00F66867" w:rsidRPr="00F66867">
        <w:t xml:space="preserve">The second fact consists in the impossibility to indicate the </w:t>
      </w:r>
      <w:r w:rsidR="00F66867">
        <w:t>mean trip</w:t>
      </w:r>
      <w:r w:rsidR="00F66867" w:rsidRPr="00F66867">
        <w:t xml:space="preserve"> </w:t>
      </w:r>
      <w:r w:rsidR="0000442B">
        <w:t>duration</w:t>
      </w:r>
      <w:r w:rsidR="00F66867" w:rsidRPr="00F66867">
        <w:t xml:space="preserve"> for May and Ju</w:t>
      </w:r>
      <w:r w:rsidR="00C55B97">
        <w:t>ly</w:t>
      </w:r>
      <w:r w:rsidR="00F66867" w:rsidRPr="00F66867">
        <w:t>.</w:t>
      </w:r>
      <w:r w:rsidR="00B95C39">
        <w:t xml:space="preserve"> </w:t>
      </w:r>
      <w:r w:rsidR="00E50B1D">
        <w:t>T</w:t>
      </w:r>
      <w:r w:rsidR="00C056B3" w:rsidRPr="00C056B3">
        <w:t xml:space="preserve">here are various explanations for </w:t>
      </w:r>
      <w:r w:rsidR="000846DE">
        <w:t>every month</w:t>
      </w:r>
      <w:r w:rsidR="002C57D2">
        <w:t>.</w:t>
      </w:r>
      <w:r w:rsidR="00D62790">
        <w:tab/>
      </w:r>
      <w:r w:rsidR="00F04980">
        <w:br/>
      </w:r>
      <w:r w:rsidR="00BE732D" w:rsidRPr="00BE732D">
        <w:t xml:space="preserve">In the original </w:t>
      </w:r>
      <w:r w:rsidR="00AE6874">
        <w:t>dataset data</w:t>
      </w:r>
      <w:r w:rsidR="00BE732D" w:rsidRPr="00BE732D">
        <w:t xml:space="preserve"> for May</w:t>
      </w:r>
      <w:r w:rsidR="00AD4539">
        <w:t xml:space="preserve"> is </w:t>
      </w:r>
      <w:r w:rsidR="000052A5">
        <w:t>available</w:t>
      </w:r>
      <w:r w:rsidR="00BE732D" w:rsidRPr="00BE732D">
        <w:t xml:space="preserve">. However, </w:t>
      </w:r>
      <w:r w:rsidR="00C112D8">
        <w:t>processing</w:t>
      </w:r>
      <w:r w:rsidR="00BE732D" w:rsidRPr="00BE732D">
        <w:t xml:space="preserve"> the data preparation steps </w:t>
      </w:r>
      <w:r w:rsidR="00FA39F2">
        <w:t>showed</w:t>
      </w:r>
      <w:r w:rsidR="00646237" w:rsidRPr="00646237">
        <w:t xml:space="preserve"> the </w:t>
      </w:r>
      <w:r w:rsidR="00FA39F2">
        <w:t xml:space="preserve">necessity </w:t>
      </w:r>
      <w:r w:rsidR="00BE732D" w:rsidRPr="00BE732D">
        <w:t xml:space="preserve">to </w:t>
      </w:r>
      <w:r w:rsidR="00D06AC6">
        <w:t xml:space="preserve">proceed </w:t>
      </w:r>
      <w:r w:rsidR="00523D6F">
        <w:t>without</w:t>
      </w:r>
      <w:r w:rsidR="00BE732D" w:rsidRPr="00BE732D">
        <w:t xml:space="preserve"> these data</w:t>
      </w:r>
      <w:r w:rsidR="007C5064">
        <w:t xml:space="preserve"> due to the</w:t>
      </w:r>
      <w:r w:rsidR="00646237" w:rsidRPr="00646237">
        <w:t xml:space="preserve"> geographical </w:t>
      </w:r>
      <w:r w:rsidR="007C5064">
        <w:t>in</w:t>
      </w:r>
      <w:r w:rsidR="00036140">
        <w:t>dicators.</w:t>
      </w:r>
      <w:r w:rsidR="00646237" w:rsidRPr="00646237">
        <w:t xml:space="preserve"> </w:t>
      </w:r>
      <w:r w:rsidR="00BD0682">
        <w:t>Because t</w:t>
      </w:r>
      <w:r w:rsidR="0023314D" w:rsidRPr="0023314D">
        <w:t>he geo</w:t>
      </w:r>
      <w:r w:rsidR="003B5E0A">
        <w:t>graphic</w:t>
      </w:r>
      <w:r w:rsidR="0023314D" w:rsidRPr="0023314D">
        <w:t xml:space="preserve"> coordinates point to Marburg</w:t>
      </w:r>
      <w:r w:rsidR="00ED10CD" w:rsidRPr="00ED10CD">
        <w:t xml:space="preserve"> </w:t>
      </w:r>
      <w:r w:rsidR="00B70C16">
        <w:t>they are</w:t>
      </w:r>
      <w:r w:rsidR="00ED10CD" w:rsidRPr="00ED10CD">
        <w:t xml:space="preserve"> not suitable for further analysis</w:t>
      </w:r>
      <w:r w:rsidR="00DE52DD">
        <w:t xml:space="preserve"> </w:t>
      </w:r>
      <w:r w:rsidR="001F0C4C">
        <w:t>for Nuremberg</w:t>
      </w:r>
      <w:r w:rsidR="00ED10CD" w:rsidRPr="00ED10CD">
        <w:t>.</w:t>
      </w:r>
      <w:r w:rsidR="00646237">
        <w:t xml:space="preserve"> </w:t>
      </w:r>
      <w:r w:rsidR="00855088" w:rsidRPr="00855088">
        <w:t xml:space="preserve">One possible reason </w:t>
      </w:r>
      <w:r w:rsidR="00EF25F3">
        <w:t xml:space="preserve">for this </w:t>
      </w:r>
      <w:r w:rsidR="001A3641">
        <w:t>anomaly</w:t>
      </w:r>
      <w:r w:rsidR="005462F4">
        <w:t xml:space="preserve"> </w:t>
      </w:r>
      <w:r w:rsidR="00316331">
        <w:t>can</w:t>
      </w:r>
      <w:r w:rsidR="00855088" w:rsidRPr="00855088">
        <w:t xml:space="preserve"> be </w:t>
      </w:r>
      <w:r w:rsidR="00E85468">
        <w:t>the</w:t>
      </w:r>
      <w:r w:rsidR="00855088" w:rsidRPr="00855088">
        <w:t xml:space="preserve"> </w:t>
      </w:r>
      <w:r w:rsidR="00E85468">
        <w:t>dismantling</w:t>
      </w:r>
      <w:r w:rsidR="00855088" w:rsidRPr="00855088">
        <w:t xml:space="preserve"> </w:t>
      </w:r>
      <w:r w:rsidR="00E25CB6">
        <w:t xml:space="preserve">of </w:t>
      </w:r>
      <w:r w:rsidR="00E25CB6" w:rsidRPr="00855088">
        <w:t xml:space="preserve">bike rental system </w:t>
      </w:r>
      <w:r w:rsidR="00E25CB6">
        <w:t>for Nuremberg</w:t>
      </w:r>
      <w:r w:rsidR="00855088" w:rsidRPr="00855088">
        <w:t xml:space="preserve"> </w:t>
      </w:r>
      <w:r w:rsidR="00E85468">
        <w:t>from</w:t>
      </w:r>
      <w:r w:rsidR="00855088" w:rsidRPr="00855088">
        <w:t xml:space="preserve"> </w:t>
      </w:r>
      <w:proofErr w:type="spellStart"/>
      <w:r w:rsidR="004B19F9">
        <w:t>n</w:t>
      </w:r>
      <w:r w:rsidR="00855088" w:rsidRPr="00855088">
        <w:t>extbike</w:t>
      </w:r>
      <w:proofErr w:type="spellEnd"/>
      <w:r w:rsidR="00855088" w:rsidRPr="00855088">
        <w:t xml:space="preserve"> in April 2019 and the planned introduc</w:t>
      </w:r>
      <w:r w:rsidR="00F45978">
        <w:t>tion</w:t>
      </w:r>
      <w:r w:rsidR="00855088" w:rsidRPr="00855088">
        <w:t xml:space="preserve"> </w:t>
      </w:r>
      <w:r w:rsidR="00A86DF7">
        <w:t xml:space="preserve">of </w:t>
      </w:r>
      <w:r w:rsidR="00855088" w:rsidRPr="00855088">
        <w:t xml:space="preserve">a new bike rental system </w:t>
      </w:r>
      <w:r w:rsidR="005E2234">
        <w:t>in</w:t>
      </w:r>
      <w:r w:rsidR="00855088" w:rsidRPr="00855088">
        <w:t xml:space="preserve"> May 201</w:t>
      </w:r>
      <w:r w:rsidR="00BC709B">
        <w:t xml:space="preserve">9 </w:t>
      </w:r>
      <w:sdt>
        <w:sdtPr>
          <w:alias w:val="To edit, see citavi.com/edit"/>
          <w:tag w:val="CitaviPlaceholder#c25e0418-877f-4588-b6b8-b9a77486b582"/>
          <w:id w:val="128824418"/>
          <w:placeholder>
            <w:docPart w:val="DefaultPlaceholder_-1854013440"/>
          </w:placeholder>
        </w:sdtPr>
        <w:sdtContent>
          <w:r w:rsidR="00BC709B">
            <w:rPr>
              <w:noProof/>
            </w:rPr>
            <w:fldChar w:fldCharType="begin"/>
          </w:r>
          <w:r w:rsidR="005C0E23">
            <w:rPr>
              <w:noProof/>
            </w:rPr>
            <w:instrText>ADDIN CitaviPlaceholder{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}</w:instrText>
          </w:r>
          <w:r w:rsidR="00BC709B">
            <w:rPr>
              <w:noProof/>
            </w:rPr>
            <w:fldChar w:fldCharType="separate"/>
          </w:r>
          <w:r w:rsidR="005C0E23">
            <w:rPr>
              <w:noProof/>
            </w:rPr>
            <w:t>(Judith Horn 2019)</w:t>
          </w:r>
          <w:r w:rsidR="00BC709B">
            <w:rPr>
              <w:noProof/>
            </w:rPr>
            <w:fldChar w:fldCharType="end"/>
          </w:r>
        </w:sdtContent>
      </w:sdt>
      <w:r w:rsidR="00855088" w:rsidRPr="00855088">
        <w:t>.</w:t>
      </w:r>
      <w:r w:rsidR="00855088">
        <w:t xml:space="preserve"> </w:t>
      </w:r>
      <w:r w:rsidR="00C558A7" w:rsidRPr="00C558A7">
        <w:t xml:space="preserve">There may have been a delay in the </w:t>
      </w:r>
      <w:r w:rsidR="00C558A7">
        <w:t>introduction</w:t>
      </w:r>
      <w:r w:rsidR="00C558A7" w:rsidRPr="00C558A7">
        <w:t xml:space="preserve"> of the </w:t>
      </w:r>
      <w:r w:rsidR="00DB19D3">
        <w:t>new system</w:t>
      </w:r>
      <w:r w:rsidR="00501C60">
        <w:t>,</w:t>
      </w:r>
      <w:r w:rsidR="00C558A7" w:rsidRPr="00C558A7">
        <w:t xml:space="preserve"> so </w:t>
      </w:r>
      <w:r w:rsidR="00364EA1">
        <w:t>the bike rental service</w:t>
      </w:r>
      <w:r w:rsidR="00E10007">
        <w:t xml:space="preserve"> </w:t>
      </w:r>
      <w:r w:rsidR="00C558A7" w:rsidRPr="00C558A7">
        <w:t xml:space="preserve">was available again </w:t>
      </w:r>
      <w:r w:rsidR="00112C1D">
        <w:t>only from</w:t>
      </w:r>
      <w:r w:rsidR="00C558A7" w:rsidRPr="00C558A7">
        <w:t xml:space="preserve"> June</w:t>
      </w:r>
      <w:r w:rsidR="00233C07">
        <w:t xml:space="preserve"> 2019</w:t>
      </w:r>
      <w:r w:rsidR="00C558A7" w:rsidRPr="00C558A7">
        <w:t>.</w:t>
      </w:r>
      <w:r w:rsidR="00D62803">
        <w:t xml:space="preserve"> </w:t>
      </w:r>
      <w:r w:rsidR="00D62790">
        <w:tab/>
      </w:r>
      <w:r w:rsidR="00D62790">
        <w:br/>
      </w:r>
      <w:r w:rsidR="00526050">
        <w:t>The data for July wasn’t included in the dataset due to the reason, our client want to test the developed prediction model on these data.</w:t>
      </w:r>
    </w:p>
    <w:p w14:paraId="60938B8D" w14:textId="51DBA5B6" w:rsidR="0080586F" w:rsidRPr="000D6D02" w:rsidRDefault="003E1270" w:rsidP="004B19F9">
      <w:pPr>
        <w:spacing w:line="276" w:lineRule="auto"/>
        <w:jc w:val="both"/>
      </w:pPr>
      <w:r>
        <w:t>Secondly, we try</w:t>
      </w:r>
      <w:r w:rsidR="001952D1" w:rsidRPr="001952D1">
        <w:t xml:space="preserve"> to determine how driving behavior differs between working days and weekends. To do this, all trips from Monday to Friday and from Saturday to Sunday</w:t>
      </w:r>
      <w:r w:rsidR="00F27BCD">
        <w:t xml:space="preserve"> are grouped</w:t>
      </w:r>
      <w:r w:rsidR="009D729D">
        <w:t xml:space="preserve"> and </w:t>
      </w:r>
      <w:r w:rsidR="000C5C02">
        <w:t>visualized</w:t>
      </w:r>
      <w:r w:rsidR="001952D1" w:rsidRPr="001952D1">
        <w:t>.</w:t>
      </w:r>
      <w:r w:rsidR="00A52B28">
        <w:t xml:space="preserve"> </w:t>
      </w:r>
      <w:r w:rsidR="0037100D" w:rsidRPr="0037100D">
        <w:t xml:space="preserve">From the visualized results in </w:t>
      </w:r>
      <w:r w:rsidR="00EA19ED">
        <w:rPr>
          <w:i/>
        </w:rPr>
        <w:fldChar w:fldCharType="begin"/>
      </w:r>
      <w:r w:rsidR="00EA19ED">
        <w:instrText xml:space="preserve"> REF _Ref42703904 \h </w:instrText>
      </w:r>
      <w:r w:rsidR="00EA19ED">
        <w:rPr>
          <w:i/>
        </w:rPr>
      </w:r>
      <w:r w:rsidR="00D81BEA">
        <w:rPr>
          <w:i/>
        </w:rPr>
        <w:instrText xml:space="preserve"> \* MERGEFORMAT </w:instrText>
      </w:r>
      <w:r w:rsidR="00EA19ED">
        <w:rPr>
          <w:i/>
        </w:rPr>
        <w:fldChar w:fldCharType="separate"/>
      </w:r>
      <w:r w:rsidR="00FC71C4">
        <w:t xml:space="preserve">Figure </w:t>
      </w:r>
      <w:r w:rsidR="00FC71C4">
        <w:rPr>
          <w:noProof/>
        </w:rPr>
        <w:t>3</w:t>
      </w:r>
      <w:r w:rsidR="00EA19ED">
        <w:rPr>
          <w:i/>
        </w:rPr>
        <w:fldChar w:fldCharType="end"/>
      </w:r>
      <w:r w:rsidR="007C3291">
        <w:rPr>
          <w:i/>
        </w:rPr>
        <w:t>,</w:t>
      </w:r>
      <w:r w:rsidR="0037100D" w:rsidRPr="0037100D">
        <w:t xml:space="preserve"> </w:t>
      </w:r>
      <w:r w:rsidR="001910C1">
        <w:t>it is evident</w:t>
      </w:r>
      <w:r w:rsidR="0037100D" w:rsidRPr="0037100D">
        <w:t xml:space="preserve"> that the average </w:t>
      </w:r>
      <w:r w:rsidR="00595661">
        <w:t>trip</w:t>
      </w:r>
      <w:r w:rsidR="0037100D" w:rsidRPr="0037100D">
        <w:t xml:space="preserve"> </w:t>
      </w:r>
      <w:r w:rsidR="008A7D10">
        <w:t>duration</w:t>
      </w:r>
      <w:r w:rsidR="0037100D" w:rsidRPr="0037100D">
        <w:t xml:space="preserve"> on working days is </w:t>
      </w:r>
      <w:r w:rsidR="00AD7288">
        <w:t>a bit</w:t>
      </w:r>
      <w:r w:rsidR="0037100D" w:rsidRPr="0037100D">
        <w:t xml:space="preserve"> lower than on weekends</w:t>
      </w:r>
      <w:r w:rsidR="00C27E4A">
        <w:t xml:space="preserve"> and</w:t>
      </w:r>
      <w:r w:rsidR="0037100D" w:rsidRPr="0037100D">
        <w:t xml:space="preserve"> about 23% of all trips take place on weekends</w:t>
      </w:r>
      <w:r w:rsidR="007C6950">
        <w:t>.</w:t>
      </w:r>
      <w:r w:rsidR="007C3291">
        <w:t xml:space="preserve"> </w:t>
      </w:r>
      <w:r w:rsidR="007C3291">
        <w:rPr>
          <w:i/>
        </w:rPr>
        <w:fldChar w:fldCharType="begin"/>
      </w:r>
      <w:r w:rsidR="007C3291">
        <w:instrText xml:space="preserve"> REF _Ref42703928 \h </w:instrText>
      </w:r>
      <w:r w:rsidR="007C3291">
        <w:rPr>
          <w:i/>
        </w:rPr>
      </w:r>
      <w:r w:rsidR="00D81BEA">
        <w:rPr>
          <w:i/>
        </w:rPr>
        <w:instrText xml:space="preserve"> \* MERGEFORMAT </w:instrText>
      </w:r>
      <w:r w:rsidR="007C3291">
        <w:rPr>
          <w:i/>
        </w:rPr>
        <w:fldChar w:fldCharType="separate"/>
      </w:r>
      <w:r w:rsidR="00FC71C4" w:rsidRPr="000D6D02">
        <w:t xml:space="preserve">Figure </w:t>
      </w:r>
      <w:r w:rsidR="00FC71C4">
        <w:rPr>
          <w:noProof/>
        </w:rPr>
        <w:t>4</w:t>
      </w:r>
      <w:r w:rsidR="007C3291">
        <w:rPr>
          <w:i/>
        </w:rPr>
        <w:fldChar w:fldCharType="end"/>
      </w:r>
      <w:r w:rsidR="007C3291">
        <w:rPr>
          <w:i/>
        </w:rPr>
        <w:t xml:space="preserve"> </w:t>
      </w:r>
      <w:r w:rsidR="00F17598" w:rsidRPr="00F17598">
        <w:t xml:space="preserve">gives a </w:t>
      </w:r>
      <w:r w:rsidR="009F6A8F">
        <w:t>closer</w:t>
      </w:r>
      <w:r w:rsidR="00F17598" w:rsidRPr="00F17598">
        <w:t xml:space="preserve"> </w:t>
      </w:r>
      <w:r w:rsidR="007C3291">
        <w:t>look</w:t>
      </w:r>
      <w:r w:rsidR="00F17598" w:rsidRPr="00F17598">
        <w:t xml:space="preserve"> </w:t>
      </w:r>
      <w:r w:rsidR="007D43DB">
        <w:t>at</w:t>
      </w:r>
      <w:r w:rsidR="007C3291">
        <w:t xml:space="preserve"> </w:t>
      </w:r>
      <w:r w:rsidR="00F17598" w:rsidRPr="00F17598">
        <w:t>the average trip duration and distribution of trips for each weekday.</w:t>
      </w:r>
    </w:p>
    <w:p w14:paraId="0F4A7575" w14:textId="77777777" w:rsidR="00ED7C53" w:rsidRPr="000D6D02" w:rsidRDefault="00ED7C53" w:rsidP="00D81BEA">
      <w:pPr>
        <w:pStyle w:val="berschrift2"/>
        <w:jc w:val="both"/>
      </w:pPr>
      <w:bookmarkStart w:id="30" w:name="_Toc42725835"/>
      <w:r w:rsidRPr="000D6D02">
        <w:t>Distribution of trip lengths</w:t>
      </w:r>
      <w:bookmarkEnd w:id="30"/>
    </w:p>
    <w:p w14:paraId="1B3F9318" w14:textId="3796C692" w:rsidR="00F67C17" w:rsidRPr="000D6D02" w:rsidRDefault="007D43DB" w:rsidP="004B19F9">
      <w:pPr>
        <w:spacing w:line="276" w:lineRule="auto"/>
        <w:jc w:val="both"/>
      </w:pPr>
      <w:r>
        <w:rPr>
          <w:i/>
        </w:rPr>
        <w:fldChar w:fldCharType="begin"/>
      </w:r>
      <w:r>
        <w:instrText xml:space="preserve"> REF _Ref42714302 \h </w:instrText>
      </w:r>
      <w:r>
        <w:rPr>
          <w:i/>
        </w:rPr>
      </w:r>
      <w:r w:rsidR="004B19F9">
        <w:rPr>
          <w:i/>
        </w:rPr>
        <w:instrText xml:space="preserve"> \* MERGEFORMAT </w:instrText>
      </w:r>
      <w:r>
        <w:rPr>
          <w:i/>
        </w:rPr>
        <w:fldChar w:fldCharType="separate"/>
      </w:r>
      <w:r w:rsidR="00FC71C4">
        <w:t xml:space="preserve">Figure </w:t>
      </w:r>
      <w:r w:rsidR="00FC71C4">
        <w:rPr>
          <w:noProof/>
        </w:rPr>
        <w:t>5</w:t>
      </w:r>
      <w:r>
        <w:rPr>
          <w:i/>
        </w:rPr>
        <w:fldChar w:fldCharType="end"/>
      </w:r>
      <w:r>
        <w:rPr>
          <w:i/>
        </w:rPr>
        <w:t xml:space="preserve"> </w:t>
      </w:r>
      <w:r w:rsidR="00A72A18">
        <w:t>shows</w:t>
      </w:r>
      <w:r w:rsidR="00ED7C53">
        <w:t xml:space="preserve"> the distribution of trip</w:t>
      </w:r>
      <w:r w:rsidR="00C659EF">
        <w:t>s</w:t>
      </w:r>
      <w:r w:rsidR="00F9022A">
        <w:t xml:space="preserve"> every</w:t>
      </w:r>
      <w:r w:rsidR="00ED7C53">
        <w:t xml:space="preserve"> month</w:t>
      </w:r>
      <w:r w:rsidR="00F9022A">
        <w:t xml:space="preserve"> except </w:t>
      </w:r>
      <w:r w:rsidR="001979AC">
        <w:t>May and July</w:t>
      </w:r>
      <w:r w:rsidR="00ED7C53">
        <w:t xml:space="preserve">. </w:t>
      </w:r>
      <w:r w:rsidR="00E64AFD" w:rsidRPr="00E64AFD">
        <w:t>It is remarkable that in</w:t>
      </w:r>
      <w:r>
        <w:t xml:space="preserve"> </w:t>
      </w:r>
      <w:r w:rsidR="00E64AFD" w:rsidRPr="00E64AFD">
        <w:t>February</w:t>
      </w:r>
      <w:r w:rsidR="002D2F79">
        <w:t xml:space="preserve"> </w:t>
      </w:r>
      <w:r w:rsidR="00115174">
        <w:t xml:space="preserve">suddenly </w:t>
      </w:r>
      <w:r w:rsidR="00086E61">
        <w:t>the duration</w:t>
      </w:r>
      <w:r w:rsidR="00115174">
        <w:t>s</w:t>
      </w:r>
      <w:r w:rsidR="00086E61">
        <w:t xml:space="preserve"> drop</w:t>
      </w:r>
      <w:r w:rsidR="00DD09BC">
        <w:t xml:space="preserve"> to a minimum</w:t>
      </w:r>
      <w:r w:rsidR="00E64AFD" w:rsidRPr="00E64AFD">
        <w:t xml:space="preserve"> and </w:t>
      </w:r>
      <w:r w:rsidR="00360587">
        <w:t>up to</w:t>
      </w:r>
      <w:r w:rsidR="00E64AFD" w:rsidRPr="00E64AFD">
        <w:t xml:space="preserve"> the </w:t>
      </w:r>
      <w:r w:rsidR="00360587">
        <w:t>summer</w:t>
      </w:r>
      <w:r w:rsidR="00E64AFD" w:rsidRPr="00E64AFD">
        <w:t xml:space="preserve"> months</w:t>
      </w:r>
      <w:r w:rsidR="00360587">
        <w:t xml:space="preserve"> the distributions are getting longer again</w:t>
      </w:r>
      <w:r w:rsidR="00BC6CB5">
        <w:t>.</w:t>
      </w:r>
      <w:r w:rsidR="00ED7C53">
        <w:t xml:space="preserve"> </w:t>
      </w:r>
      <w:r w:rsidR="00C57342">
        <w:t xml:space="preserve">Also </w:t>
      </w:r>
      <w:r w:rsidR="009D70D5">
        <w:t>in comparison to the rest of the year</w:t>
      </w:r>
      <w:r w:rsidR="00C57342">
        <w:t xml:space="preserve"> in the</w:t>
      </w:r>
      <w:r w:rsidR="002B5755">
        <w:t xml:space="preserve"> spring months</w:t>
      </w:r>
      <w:r w:rsidR="0081335B">
        <w:t>,</w:t>
      </w:r>
      <w:r w:rsidR="002B5755">
        <w:t xml:space="preserve"> the standar</w:t>
      </w:r>
      <w:r w:rsidR="00875F08">
        <w:t>d</w:t>
      </w:r>
      <w:r w:rsidR="002B5755">
        <w:t xml:space="preserve"> deviation</w:t>
      </w:r>
      <w:r w:rsidR="00815AD3">
        <w:t>s vary</w:t>
      </w:r>
      <w:r w:rsidR="00A50F5B">
        <w:t xml:space="preserve"> </w:t>
      </w:r>
      <w:r w:rsidR="00BA6C4C">
        <w:t>more</w:t>
      </w:r>
      <w:r w:rsidR="000558EF">
        <w:t>.</w:t>
      </w:r>
    </w:p>
    <w:p w14:paraId="5F349A41" w14:textId="076B8B9D" w:rsidR="00F67C17" w:rsidRPr="000D6D02" w:rsidRDefault="004D6CD7" w:rsidP="00D81BEA">
      <w:pPr>
        <w:pStyle w:val="berschrift2"/>
        <w:jc w:val="both"/>
      </w:pPr>
      <w:bookmarkStart w:id="31" w:name="_Toc42599224"/>
      <w:bookmarkStart w:id="32" w:name="_Toc42725836"/>
      <w:r w:rsidRPr="000D6D02">
        <w:t>Trips of August</w:t>
      </w:r>
      <w:bookmarkEnd w:id="31"/>
      <w:bookmarkEnd w:id="32"/>
      <w:r w:rsidRPr="000D6D02">
        <w:t xml:space="preserve"> </w:t>
      </w:r>
    </w:p>
    <w:p w14:paraId="14E89948" w14:textId="01A55ED5" w:rsidR="007A14B3" w:rsidRPr="001B597C" w:rsidRDefault="007822AC" w:rsidP="004B19F9">
      <w:pPr>
        <w:spacing w:line="276" w:lineRule="auto"/>
        <w:jc w:val="both"/>
      </w:pPr>
      <w:r>
        <w:fldChar w:fldCharType="begin"/>
      </w:r>
      <w:r w:rsidRPr="00691799">
        <w:rPr>
          <w:lang w:val="en-GB"/>
        </w:rPr>
        <w:instrText xml:space="preserve"> REF _Ref42714517 \h </w:instrText>
      </w:r>
      <w:r w:rsidR="004B19F9">
        <w:instrText xml:space="preserve"> \* MERGEFORMAT </w:instrText>
      </w:r>
      <w:r>
        <w:fldChar w:fldCharType="separate"/>
      </w:r>
      <w:r w:rsidR="00FC71C4">
        <w:t xml:space="preserve">Figure </w:t>
      </w:r>
      <w:r w:rsidR="00FC71C4">
        <w:rPr>
          <w:noProof/>
        </w:rPr>
        <w:t>6</w:t>
      </w:r>
      <w:r>
        <w:fldChar w:fldCharType="end"/>
      </w:r>
      <w:r w:rsidR="007A14B3" w:rsidRPr="0081335B">
        <w:rPr>
          <w:lang w:val="en-GB"/>
        </w:rPr>
        <w:t xml:space="preserve"> presents the started trips per postal code for each postal code</w:t>
      </w:r>
      <w:r w:rsidR="00DB7AF4" w:rsidRPr="0081335B">
        <w:rPr>
          <w:lang w:val="en-GB"/>
        </w:rPr>
        <w:t xml:space="preserve"> region</w:t>
      </w:r>
      <w:r w:rsidR="007A14B3" w:rsidRPr="0081335B">
        <w:rPr>
          <w:lang w:val="en-GB"/>
        </w:rPr>
        <w:t xml:space="preserve">. </w:t>
      </w:r>
      <w:r w:rsidR="007A14B3">
        <w:t xml:space="preserve">The more purple the postal code </w:t>
      </w:r>
      <w:r w:rsidR="00E4673C">
        <w:t xml:space="preserve">region </w:t>
      </w:r>
      <w:r w:rsidR="007A14B3">
        <w:t xml:space="preserve">is </w:t>
      </w:r>
      <w:r w:rsidR="00F53A6A">
        <w:t>colored</w:t>
      </w:r>
      <w:r w:rsidR="007A14B3">
        <w:t xml:space="preserve">, the more trips were </w:t>
      </w:r>
      <w:r w:rsidR="009925A8">
        <w:t>started</w:t>
      </w:r>
      <w:r w:rsidR="007A14B3">
        <w:t xml:space="preserve">. Additional information </w:t>
      </w:r>
      <w:r w:rsidR="00C51352">
        <w:t>is</w:t>
      </w:r>
      <w:r w:rsidR="007A14B3">
        <w:t xml:space="preserve"> shown in blue circles which indicates the fixed stations and the </w:t>
      </w:r>
      <w:r w:rsidR="00AE21DB">
        <w:t>black</w:t>
      </w:r>
      <w:r w:rsidR="007A14B3">
        <w:t xml:space="preserve"> marker </w:t>
      </w:r>
      <w:r w:rsidR="00AE21DB">
        <w:t>points to</w:t>
      </w:r>
      <w:r w:rsidR="007A14B3">
        <w:t xml:space="preserve"> the university. This figure visualiz</w:t>
      </w:r>
      <w:r w:rsidR="00C15D56">
        <w:t>es</w:t>
      </w:r>
      <w:r w:rsidR="007A14B3">
        <w:t xml:space="preserve"> that bikes are more often used in the city center of Nuremberg and towards the direction to </w:t>
      </w:r>
      <w:proofErr w:type="spellStart"/>
      <w:r w:rsidR="007A14B3">
        <w:t>F</w:t>
      </w:r>
      <w:r w:rsidR="00052AE4">
        <w:t>ue</w:t>
      </w:r>
      <w:r w:rsidR="007A14B3">
        <w:t>rth</w:t>
      </w:r>
      <w:proofErr w:type="spellEnd"/>
      <w:r w:rsidR="007A14B3">
        <w:t>. In the border of Nuremberg are not so many fixed stations installed so far. Additionally</w:t>
      </w:r>
      <w:r w:rsidR="00C51352">
        <w:t>,</w:t>
      </w:r>
      <w:r w:rsidR="007A14B3">
        <w:t xml:space="preserve"> in the city center</w:t>
      </w:r>
      <w:r w:rsidR="00C51352">
        <w:t>,</w:t>
      </w:r>
      <w:r w:rsidR="007A14B3">
        <w:t xml:space="preserve"> the</w:t>
      </w:r>
      <w:r w:rsidR="00813B33">
        <w:t>re</w:t>
      </w:r>
      <w:r w:rsidR="007A14B3">
        <w:t xml:space="preserve"> are free</w:t>
      </w:r>
      <w:r w:rsidR="00C51352">
        <w:t>-</w:t>
      </w:r>
      <w:r w:rsidR="007A14B3">
        <w:t>floating bikes available</w:t>
      </w:r>
      <w:r w:rsidR="004F1533">
        <w:t>,</w:t>
      </w:r>
      <w:r w:rsidR="00D21455">
        <w:t xml:space="preserve"> </w:t>
      </w:r>
      <w:r w:rsidR="002A3887">
        <w:t>which can be</w:t>
      </w:r>
      <w:r w:rsidR="0053467D">
        <w:t xml:space="preserve"> returned everywhere</w:t>
      </w:r>
      <w:r w:rsidR="00592416">
        <w:t xml:space="preserve"> and are not </w:t>
      </w:r>
      <w:r w:rsidR="003E5A47">
        <w:t xml:space="preserve">bound to </w:t>
      </w:r>
      <w:r w:rsidR="004F1533">
        <w:t xml:space="preserve">specific stations. This </w:t>
      </w:r>
      <w:r w:rsidR="007A14B3">
        <w:t>increase</w:t>
      </w:r>
      <w:r w:rsidR="004F1533">
        <w:t>s</w:t>
      </w:r>
      <w:r w:rsidR="007A14B3">
        <w:t xml:space="preserve"> the </w:t>
      </w:r>
      <w:r w:rsidR="00C51352">
        <w:t>number</w:t>
      </w:r>
      <w:r w:rsidR="007A14B3">
        <w:t xml:space="preserve"> of trips as well. </w:t>
      </w:r>
    </w:p>
    <w:p w14:paraId="5D603B56" w14:textId="1739D7D2" w:rsidR="009E6A7F" w:rsidRPr="000D6D02" w:rsidRDefault="00626F89" w:rsidP="00D81BEA">
      <w:pPr>
        <w:pStyle w:val="berschrift2"/>
        <w:jc w:val="both"/>
      </w:pPr>
      <w:bookmarkStart w:id="33" w:name="_Toc42599225"/>
      <w:bookmarkStart w:id="34" w:name="_Toc42725837"/>
      <w:r w:rsidRPr="000D6D02">
        <w:t>Bikes at fixed stations</w:t>
      </w:r>
      <w:bookmarkEnd w:id="33"/>
      <w:bookmarkEnd w:id="34"/>
    </w:p>
    <w:p w14:paraId="444C09E4" w14:textId="6E375CC2" w:rsidR="0052140F" w:rsidRPr="0052140F" w:rsidRDefault="003C4A3B" w:rsidP="004B19F9">
      <w:pPr>
        <w:keepNext/>
        <w:spacing w:line="276" w:lineRule="auto"/>
        <w:jc w:val="both"/>
      </w:pPr>
      <w:r>
        <w:t>In the following</w:t>
      </w:r>
      <w:r w:rsidR="00F31FEA">
        <w:t>,</w:t>
      </w:r>
      <w:r>
        <w:t xml:space="preserve"> </w:t>
      </w:r>
      <w:r>
        <w:fldChar w:fldCharType="begin"/>
      </w:r>
      <w:r>
        <w:instrText xml:space="preserve"> REF _Ref42625060 \h </w:instrText>
      </w:r>
      <w:r w:rsidR="00D81BEA">
        <w:instrText xml:space="preserve"> \* MERGEFORMAT </w:instrText>
      </w:r>
      <w:r>
        <w:fldChar w:fldCharType="separate"/>
      </w:r>
      <w:r w:rsidR="00FC71C4" w:rsidRPr="000D6D02">
        <w:t xml:space="preserve">Figure </w:t>
      </w:r>
      <w:r w:rsidR="00FC71C4">
        <w:rPr>
          <w:noProof/>
        </w:rPr>
        <w:t>7</w:t>
      </w:r>
      <w:r>
        <w:fldChar w:fldCharType="end"/>
      </w:r>
      <w:r w:rsidR="000606E4">
        <w:t xml:space="preserve"> </w:t>
      </w:r>
      <w:r w:rsidR="00AF7699">
        <w:t xml:space="preserve">shows </w:t>
      </w:r>
      <w:r w:rsidR="000606E4">
        <w:t xml:space="preserve">the </w:t>
      </w:r>
      <w:r w:rsidR="00D31B12">
        <w:t xml:space="preserve">available bikes </w:t>
      </w:r>
      <w:r w:rsidR="00F957C1">
        <w:t>i</w:t>
      </w:r>
      <w:r w:rsidR="00181CCF">
        <w:t>n the city center</w:t>
      </w:r>
      <w:r w:rsidR="00713287">
        <w:t xml:space="preserve"> at fixed </w:t>
      </w:r>
      <w:r w:rsidR="005E25A1">
        <w:t xml:space="preserve">stations. </w:t>
      </w:r>
      <w:r w:rsidR="00E43F2E">
        <w:t>There</w:t>
      </w:r>
      <w:r w:rsidR="009024CF">
        <w:t xml:space="preserve"> </w:t>
      </w:r>
      <w:r w:rsidR="00C93250">
        <w:t>are many stations in the city center with only few bikes</w:t>
      </w:r>
      <w:r w:rsidR="009024CF">
        <w:t xml:space="preserve"> </w:t>
      </w:r>
      <w:r w:rsidR="006351F2">
        <w:t xml:space="preserve">available </w:t>
      </w:r>
      <w:r w:rsidR="009B57C4">
        <w:t>because</w:t>
      </w:r>
      <w:r w:rsidR="00181CCF">
        <w:t xml:space="preserve"> free-floating bikes are allocated</w:t>
      </w:r>
      <w:r w:rsidR="00013113">
        <w:t xml:space="preserve"> </w:t>
      </w:r>
      <w:r w:rsidR="002A087F">
        <w:t>around</w:t>
      </w:r>
      <w:r w:rsidR="00A11711">
        <w:t>, too</w:t>
      </w:r>
      <w:r w:rsidR="00C10EA4">
        <w:t xml:space="preserve">. Outside of the city center, where the customer has to return the bikes at a fixed station, the </w:t>
      </w:r>
      <w:r w:rsidR="00671F49">
        <w:t xml:space="preserve">stations have more available bikes. The </w:t>
      </w:r>
      <w:r w:rsidR="007D7EA2">
        <w:t xml:space="preserve">black </w:t>
      </w:r>
      <w:r w:rsidR="00671F49">
        <w:t>marker displays the university.</w:t>
      </w:r>
    </w:p>
    <w:p w14:paraId="7085E1D8" w14:textId="7E7ED640" w:rsidR="00626F89" w:rsidRDefault="00861CB6" w:rsidP="00D81BEA">
      <w:pPr>
        <w:pStyle w:val="berschrift2"/>
        <w:jc w:val="both"/>
      </w:pPr>
      <w:bookmarkStart w:id="35" w:name="_Toc42599226"/>
      <w:bookmarkStart w:id="36" w:name="_Toc42725838"/>
      <w:r w:rsidRPr="000D6D02">
        <w:t xml:space="preserve">Trips endings on </w:t>
      </w:r>
      <w:r w:rsidR="00B83BDE" w:rsidRPr="000D6D02">
        <w:t>Christmas</w:t>
      </w:r>
      <w:bookmarkEnd w:id="35"/>
      <w:bookmarkEnd w:id="36"/>
    </w:p>
    <w:p w14:paraId="58041D31" w14:textId="659F234D" w:rsidR="00297194" w:rsidRPr="00B35AE4" w:rsidRDefault="00BD53CF" w:rsidP="004B19F9">
      <w:pPr>
        <w:spacing w:line="276" w:lineRule="auto"/>
      </w:pPr>
      <w:r>
        <w:t>The heatmap</w:t>
      </w:r>
      <w:r w:rsidR="001D47AF">
        <w:t xml:space="preserve"> </w:t>
      </w:r>
      <w:r w:rsidR="00DD166C">
        <w:t>plotted in</w:t>
      </w:r>
      <w:r w:rsidR="001D47AF">
        <w:t xml:space="preserve"> </w:t>
      </w:r>
      <w:r w:rsidR="00CE0129">
        <w:fldChar w:fldCharType="begin"/>
      </w:r>
      <w:r w:rsidR="00CE0129">
        <w:instrText xml:space="preserve"> REF _Ref42624791 \h </w:instrText>
      </w:r>
      <w:r w:rsidR="004B19F9">
        <w:instrText xml:space="preserve"> \* MERGEFORMAT </w:instrText>
      </w:r>
      <w:r w:rsidR="00CE0129">
        <w:fldChar w:fldCharType="separate"/>
      </w:r>
      <w:r w:rsidR="00FC71C4" w:rsidRPr="000D6D02">
        <w:t xml:space="preserve">Figure </w:t>
      </w:r>
      <w:r w:rsidR="00FC71C4">
        <w:rPr>
          <w:noProof/>
        </w:rPr>
        <w:t>8</w:t>
      </w:r>
      <w:r w:rsidR="00CE0129">
        <w:fldChar w:fldCharType="end"/>
      </w:r>
      <w:r>
        <w:t xml:space="preserve"> displays ended trips in that region. </w:t>
      </w:r>
      <w:r w:rsidR="000F272B">
        <w:t xml:space="preserve">The more </w:t>
      </w:r>
      <w:r w:rsidR="00B2062F">
        <w:t>spot</w:t>
      </w:r>
      <w:r w:rsidR="002F034C">
        <w:t xml:space="preserve">s are colored </w:t>
      </w:r>
      <w:r w:rsidR="000F272B">
        <w:t>red</w:t>
      </w:r>
      <w:r w:rsidR="00B2062F">
        <w:t>, the more trips ended there. One red spot is at the “</w:t>
      </w:r>
      <w:proofErr w:type="spellStart"/>
      <w:r w:rsidR="00B2062F">
        <w:t>Frauenkirche</w:t>
      </w:r>
      <w:proofErr w:type="spellEnd"/>
      <w:r w:rsidR="00B2062F">
        <w:t>”</w:t>
      </w:r>
      <w:r w:rsidR="00104B52">
        <w:t xml:space="preserve">. </w:t>
      </w:r>
      <w:r w:rsidR="00D21603">
        <w:t>This</w:t>
      </w:r>
      <w:r w:rsidR="00104B52">
        <w:t xml:space="preserve"> is</w:t>
      </w:r>
      <w:r w:rsidR="00B2062F">
        <w:t xml:space="preserve"> a church</w:t>
      </w:r>
      <w:r w:rsidR="0049704F">
        <w:t xml:space="preserve">, where the Christmas market is located. </w:t>
      </w:r>
      <w:r w:rsidR="00CE0129">
        <w:t>The other red</w:t>
      </w:r>
      <w:r w:rsidR="0081335B">
        <w:t>-</w:t>
      </w:r>
      <w:r w:rsidR="009C309F">
        <w:t>colored</w:t>
      </w:r>
      <w:r w:rsidR="00CE0129">
        <w:t xml:space="preserve"> spot is the biggest graveyard of </w:t>
      </w:r>
      <w:r w:rsidR="00735DD6">
        <w:t>N</w:t>
      </w:r>
      <w:r w:rsidR="00CE0129">
        <w:t>uremberg.</w:t>
      </w:r>
      <w:r w:rsidR="005A15BF">
        <w:t xml:space="preserve"> Additionally, no trips were made away or towards the university </w:t>
      </w:r>
      <w:r w:rsidR="0081335B">
        <w:t>at</w:t>
      </w:r>
      <w:r w:rsidR="005A15BF">
        <w:t xml:space="preserve"> Christmas.</w:t>
      </w:r>
    </w:p>
    <w:p w14:paraId="1A108BC6" w14:textId="378839F8" w:rsidR="00DC56BB" w:rsidRPr="00B11CFF" w:rsidRDefault="00DC56BB" w:rsidP="004B19F9">
      <w:pPr>
        <w:spacing w:line="276" w:lineRule="auto"/>
        <w:jc w:val="both"/>
      </w:pPr>
      <w:r>
        <w:t>For December 24</w:t>
      </w:r>
      <w:r w:rsidRPr="009D005A">
        <w:rPr>
          <w:vertAlign w:val="superscript"/>
        </w:rPr>
        <w:t>th</w:t>
      </w:r>
      <w:r>
        <w:t xml:space="preserve"> the visualized trips in </w:t>
      </w:r>
      <w:r>
        <w:fldChar w:fldCharType="begin"/>
      </w:r>
      <w:r>
        <w:instrText xml:space="preserve"> REF _Ref42623996 \h </w:instrText>
      </w:r>
      <w:r w:rsidR="00D81BEA">
        <w:instrText xml:space="preserve"> \* MERGEFORMAT </w:instrText>
      </w:r>
      <w:r>
        <w:fldChar w:fldCharType="separate"/>
      </w:r>
      <w:r w:rsidR="00FC71C4">
        <w:t xml:space="preserve">Figure </w:t>
      </w:r>
      <w:r w:rsidR="00FC71C4">
        <w:rPr>
          <w:noProof/>
        </w:rPr>
        <w:t>9</w:t>
      </w:r>
      <w:r>
        <w:fldChar w:fldCharType="end"/>
      </w:r>
      <w:r>
        <w:t xml:space="preserve"> </w:t>
      </w:r>
      <w:r w:rsidR="00FD5405">
        <w:t>indicate</w:t>
      </w:r>
      <w:r>
        <w:t xml:space="preserve"> that more people used the bikes to visit the church</w:t>
      </w:r>
      <w:r w:rsidR="00EC14A5">
        <w:t>,</w:t>
      </w:r>
      <w:r>
        <w:t xml:space="preserve"> the graveyard or to </w:t>
      </w:r>
      <w:r w:rsidR="00FD4AE8">
        <w:t xml:space="preserve">ride between </w:t>
      </w:r>
      <w:r w:rsidR="00E62238">
        <w:t>b</w:t>
      </w:r>
      <w:r w:rsidR="00C24E32">
        <w:t>o</w:t>
      </w:r>
      <w:r w:rsidR="00E62238">
        <w:t>th</w:t>
      </w:r>
      <w:r w:rsidR="00BF67F9">
        <w:t xml:space="preserve"> places</w:t>
      </w:r>
      <w:r w:rsidR="00AB75C7">
        <w:t>.</w:t>
      </w:r>
      <w:r>
        <w:t xml:space="preserve"> </w:t>
      </w:r>
      <w:r w:rsidR="001975CE">
        <w:t>G</w:t>
      </w:r>
      <w:r>
        <w:t xml:space="preserve">reen </w:t>
      </w:r>
      <w:r w:rsidR="001975CE">
        <w:t>circles</w:t>
      </w:r>
      <w:r>
        <w:t xml:space="preserve"> mark </w:t>
      </w:r>
      <w:proofErr w:type="spellStart"/>
      <w:r>
        <w:t>start</w:t>
      </w:r>
      <w:r w:rsidR="003D1CFE">
        <w:t>points</w:t>
      </w:r>
      <w:proofErr w:type="spellEnd"/>
      <w:r>
        <w:t xml:space="preserve"> and red </w:t>
      </w:r>
      <w:r w:rsidR="001975CE">
        <w:t>circles</w:t>
      </w:r>
      <w:r>
        <w:t xml:space="preserve"> </w:t>
      </w:r>
      <w:r w:rsidR="001975CE">
        <w:t>mark</w:t>
      </w:r>
      <w:r>
        <w:t xml:space="preserve"> end</w:t>
      </w:r>
      <w:r w:rsidR="000C563D">
        <w:t>points</w:t>
      </w:r>
      <w:r w:rsidR="00956070">
        <w:t xml:space="preserve"> of trips</w:t>
      </w:r>
      <w:r>
        <w:t xml:space="preserve">. </w:t>
      </w:r>
      <w:r w:rsidR="0049162F">
        <w:t>At points</w:t>
      </w:r>
      <w:r w:rsidR="00E715B5">
        <w:t>,</w:t>
      </w:r>
      <w:r>
        <w:t xml:space="preserve"> </w:t>
      </w:r>
      <w:r w:rsidR="0049162F">
        <w:t xml:space="preserve">where </w:t>
      </w:r>
      <w:r>
        <w:t xml:space="preserve">only red </w:t>
      </w:r>
      <w:r w:rsidR="00867CF5">
        <w:t>circles</w:t>
      </w:r>
      <w:r>
        <w:t xml:space="preserve"> occur, </w:t>
      </w:r>
      <w:r w:rsidR="0049162F">
        <w:t xml:space="preserve">these </w:t>
      </w:r>
      <w:r>
        <w:t xml:space="preserve">red </w:t>
      </w:r>
      <w:r w:rsidR="0049162F">
        <w:t xml:space="preserve">circles may </w:t>
      </w:r>
      <w:r>
        <w:t xml:space="preserve">overlay green </w:t>
      </w:r>
      <w:r w:rsidR="0049162F">
        <w:t>circles</w:t>
      </w:r>
      <w:r w:rsidR="00BD05F9">
        <w:t xml:space="preserve">. </w:t>
      </w:r>
      <w:r w:rsidR="00F04951">
        <w:t>This</w:t>
      </w:r>
      <w:r>
        <w:t xml:space="preserve"> means, the trip ended where it started, or this bike w</w:t>
      </w:r>
      <w:r w:rsidR="00FA71C1">
        <w:t>as</w:t>
      </w:r>
      <w:r>
        <w:t xml:space="preserve"> used more often this day.</w:t>
      </w:r>
      <w:r w:rsidR="0092759E">
        <w:t xml:space="preserve"> </w:t>
      </w:r>
      <w:r w:rsidR="000400CD">
        <w:t xml:space="preserve">This </w:t>
      </w:r>
      <w:r w:rsidR="00703C84">
        <w:t xml:space="preserve">visualization </w:t>
      </w:r>
      <w:r w:rsidR="00FF048F">
        <w:t xml:space="preserve">also confirms </w:t>
      </w:r>
      <w:r w:rsidR="002A55BB">
        <w:t xml:space="preserve">that there were no trips around the university </w:t>
      </w:r>
      <w:r w:rsidR="0081335B">
        <w:t>at</w:t>
      </w:r>
      <w:r w:rsidR="002A55BB">
        <w:t xml:space="preserve"> Christmas.</w:t>
      </w:r>
    </w:p>
    <w:p w14:paraId="6C385BF1" w14:textId="77777777" w:rsidR="00ED42FF" w:rsidRDefault="00ED42FF">
      <w:pPr>
        <w:rPr>
          <w:rFonts w:asciiTheme="majorHAnsi" w:eastAsiaTheme="majorEastAsia" w:hAnsiTheme="majorHAnsi" w:cstheme="majorBidi"/>
          <w:color w:val="2F5496" w:themeColor="accent1" w:themeShade="BF"/>
          <w:sz w:val="32"/>
          <w:szCs w:val="32"/>
        </w:rPr>
      </w:pPr>
      <w:bookmarkStart w:id="37" w:name="_Toc42599228"/>
      <w:r>
        <w:br w:type="page"/>
      </w:r>
    </w:p>
    <w:p w14:paraId="2BFB00AE" w14:textId="019BFC47" w:rsidR="258EE9A6" w:rsidRPr="00943757" w:rsidRDefault="74FFC82A" w:rsidP="00D81BEA">
      <w:pPr>
        <w:pStyle w:val="berschrift1"/>
        <w:jc w:val="both"/>
      </w:pPr>
      <w:bookmarkStart w:id="38" w:name="_Toc42725839"/>
      <w:r w:rsidRPr="00943757">
        <w:t>Predictive Analysis</w:t>
      </w:r>
      <w:bookmarkEnd w:id="37"/>
      <w:bookmarkEnd w:id="38"/>
    </w:p>
    <w:p w14:paraId="65119329" w14:textId="483BAF74" w:rsidR="007C3B6F" w:rsidRPr="000D6D02" w:rsidRDefault="00FD1AF9" w:rsidP="004B19F9">
      <w:pPr>
        <w:spacing w:line="276" w:lineRule="auto"/>
        <w:jc w:val="both"/>
      </w:pPr>
      <w:r w:rsidRPr="000D6D02">
        <w:t>P</w:t>
      </w:r>
      <w:r w:rsidR="00F8536C" w:rsidRPr="000D6D02">
        <w:t xml:space="preserve">redictive </w:t>
      </w:r>
      <w:r w:rsidR="005828FE" w:rsidRPr="000D6D02">
        <w:t>analytics</w:t>
      </w:r>
      <w:r w:rsidR="00F8536C" w:rsidRPr="000D6D02">
        <w:t xml:space="preserve"> </w:t>
      </w:r>
      <w:r w:rsidR="00A65D67" w:rsidRPr="000D6D02">
        <w:t>create</w:t>
      </w:r>
      <w:r w:rsidR="0081335B">
        <w:t>s</w:t>
      </w:r>
      <w:r w:rsidR="00A65D67" w:rsidRPr="000D6D02">
        <w:t xml:space="preserve"> new possibilities for planning.</w:t>
      </w:r>
      <w:r w:rsidR="00210C29" w:rsidRPr="000D6D02">
        <w:t xml:space="preserve"> If </w:t>
      </w:r>
      <w:r w:rsidR="00CA73DA" w:rsidRPr="000D6D02">
        <w:t xml:space="preserve">a </w:t>
      </w:r>
      <w:r w:rsidR="00737D8E" w:rsidRPr="000D6D02">
        <w:t xml:space="preserve">bike rental </w:t>
      </w:r>
      <w:r w:rsidR="00E10DF4">
        <w:t>provider</w:t>
      </w:r>
      <w:r w:rsidR="00737D8E" w:rsidRPr="000D6D02">
        <w:t xml:space="preserve"> would </w:t>
      </w:r>
      <w:r w:rsidR="00A45F28" w:rsidRPr="000D6D02">
        <w:t xml:space="preserve">know the </w:t>
      </w:r>
      <w:r w:rsidR="00E72F6B" w:rsidRPr="000D6D02">
        <w:t>duration of</w:t>
      </w:r>
      <w:r w:rsidR="007A24A1" w:rsidRPr="000D6D02">
        <w:t xml:space="preserve"> booking </w:t>
      </w:r>
      <w:r w:rsidR="004B19F9">
        <w:t>at</w:t>
      </w:r>
      <w:r w:rsidR="001B5013" w:rsidRPr="000D6D02">
        <w:t xml:space="preserve"> the moment of the booking, it</w:t>
      </w:r>
      <w:r w:rsidR="001E2F7A" w:rsidRPr="000D6D02">
        <w:t xml:space="preserve"> would know </w:t>
      </w:r>
      <w:r w:rsidR="00C671DD" w:rsidRPr="000D6D02">
        <w:t>how long the b</w:t>
      </w:r>
      <w:r w:rsidR="00CB79B3" w:rsidRPr="000D6D02">
        <w:t xml:space="preserve">ooked bike is not available </w:t>
      </w:r>
      <w:r w:rsidR="00381E96">
        <w:t>to</w:t>
      </w:r>
      <w:r w:rsidR="00CB79B3" w:rsidRPr="000D6D02">
        <w:t xml:space="preserve"> other customers. </w:t>
      </w:r>
      <w:r w:rsidR="00523F70" w:rsidRPr="000D6D02">
        <w:t>This trip duration prediction</w:t>
      </w:r>
      <w:r w:rsidR="00CB79B3" w:rsidRPr="000D6D02">
        <w:t xml:space="preserve"> </w:t>
      </w:r>
      <w:r w:rsidR="00F40BB1" w:rsidRPr="000D6D02">
        <w:t xml:space="preserve">can be </w:t>
      </w:r>
      <w:r w:rsidR="00523F70" w:rsidRPr="000D6D02">
        <w:t xml:space="preserve">used for </w:t>
      </w:r>
      <w:r w:rsidR="00F40BB1" w:rsidRPr="000D6D02">
        <w:t>plann</w:t>
      </w:r>
      <w:r w:rsidR="00523F70" w:rsidRPr="000D6D02">
        <w:t>ing</w:t>
      </w:r>
      <w:r w:rsidR="00F40BB1" w:rsidRPr="000D6D02">
        <w:t xml:space="preserve"> how many bikes are needed </w:t>
      </w:r>
      <w:r w:rsidR="00281FDA" w:rsidRPr="000D6D02">
        <w:t xml:space="preserve">to </w:t>
      </w:r>
      <w:r w:rsidR="001E6262" w:rsidRPr="000D6D02">
        <w:t>fulfill customers</w:t>
      </w:r>
      <w:r w:rsidR="004B19F9">
        <w:t>'</w:t>
      </w:r>
      <w:r w:rsidR="001E6262" w:rsidRPr="000D6D02">
        <w:t xml:space="preserve"> demand. </w:t>
      </w:r>
      <w:r w:rsidR="001672F4" w:rsidRPr="000D6D02">
        <w:t>Also</w:t>
      </w:r>
      <w:r w:rsidR="00ED5F00" w:rsidRPr="000D6D02">
        <w:t>,</w:t>
      </w:r>
      <w:r w:rsidR="001672F4" w:rsidRPr="000D6D02">
        <w:t xml:space="preserve"> the analysis </w:t>
      </w:r>
      <w:r w:rsidR="0044719A" w:rsidRPr="000D6D02">
        <w:t>of t</w:t>
      </w:r>
      <w:r w:rsidR="006A3749" w:rsidRPr="000D6D02">
        <w:t xml:space="preserve">ypical trip </w:t>
      </w:r>
      <w:r w:rsidR="001645DF" w:rsidRPr="000D6D02">
        <w:t xml:space="preserve">destinations </w:t>
      </w:r>
      <w:r w:rsidR="00340E33" w:rsidRPr="000D6D02">
        <w:t xml:space="preserve">creates </w:t>
      </w:r>
      <w:r w:rsidR="00C11C86" w:rsidRPr="000D6D02">
        <w:t xml:space="preserve">an overview </w:t>
      </w:r>
      <w:r w:rsidR="007B24B8" w:rsidRPr="000D6D02">
        <w:t xml:space="preserve">of where </w:t>
      </w:r>
      <w:r w:rsidR="00233D68">
        <w:t>trips</w:t>
      </w:r>
      <w:r w:rsidR="007B24B8" w:rsidRPr="000D6D02">
        <w:t xml:space="preserve"> are likely to end</w:t>
      </w:r>
      <w:r w:rsidR="00233D68">
        <w:t xml:space="preserve">. </w:t>
      </w:r>
      <w:r w:rsidR="008C1285">
        <w:t xml:space="preserve">Though it would be possible to </w:t>
      </w:r>
      <w:r w:rsidR="00CB1B51">
        <w:t>analyze</w:t>
      </w:r>
      <w:r w:rsidR="00863C8F">
        <w:t xml:space="preserve"> places with </w:t>
      </w:r>
      <w:r w:rsidR="00A14E01">
        <w:t xml:space="preserve">many bikes and places with less. This information could be used to distribute the bikes </w:t>
      </w:r>
      <w:r w:rsidR="0046657B">
        <w:t>fitted to the customer</w:t>
      </w:r>
      <w:r w:rsidR="004B19F9">
        <w:t>'</w:t>
      </w:r>
      <w:r w:rsidR="0046657B">
        <w:t>s demand around these hotspots</w:t>
      </w:r>
      <w:r w:rsidR="004F66C2">
        <w:t xml:space="preserve">. </w:t>
      </w:r>
      <w:r w:rsidR="0034291B">
        <w:t>I</w:t>
      </w:r>
      <w:r w:rsidR="002674BD" w:rsidRPr="000D6D02">
        <w:t xml:space="preserve">n a city </w:t>
      </w:r>
      <w:r w:rsidR="00820554">
        <w:t xml:space="preserve">like Nuremberg </w:t>
      </w:r>
      <w:r w:rsidR="002674BD" w:rsidRPr="000D6D02">
        <w:t>with a big university</w:t>
      </w:r>
      <w:r w:rsidR="00C110C4">
        <w:t>, t</w:t>
      </w:r>
      <w:r w:rsidR="008D7926">
        <w:t xml:space="preserve">he university </w:t>
      </w:r>
      <w:r w:rsidR="0016598C">
        <w:t xml:space="preserve">could </w:t>
      </w:r>
      <w:r w:rsidR="00DD1E97">
        <w:t>be</w:t>
      </w:r>
      <w:r w:rsidR="00ED5F00">
        <w:t xml:space="preserve"> </w:t>
      </w:r>
      <w:r w:rsidR="00830D12">
        <w:t>one of the</w:t>
      </w:r>
      <w:r w:rsidR="006C1671">
        <w:t>m</w:t>
      </w:r>
      <w:r w:rsidR="004A12A4">
        <w:t xml:space="preserve">. </w:t>
      </w:r>
      <w:r w:rsidR="00FF079C">
        <w:t>Thus</w:t>
      </w:r>
      <w:r w:rsidR="1B31A05B">
        <w:t>,</w:t>
      </w:r>
      <w:r w:rsidR="00FF079C">
        <w:t xml:space="preserve"> it </w:t>
      </w:r>
      <w:r w:rsidR="006F1A85" w:rsidRPr="00A37F47">
        <w:t>is</w:t>
      </w:r>
      <w:r w:rsidR="00FF079C">
        <w:t xml:space="preserve"> meaningful</w:t>
      </w:r>
      <w:r w:rsidR="006C1671">
        <w:t xml:space="preserve"> </w:t>
      </w:r>
      <w:r w:rsidR="006F1A85" w:rsidRPr="00A37F47">
        <w:t>to evaluate if a trip</w:t>
      </w:r>
      <w:r w:rsidR="00A37F47" w:rsidRPr="00A37F47">
        <w:t xml:space="preserve"> goes</w:t>
      </w:r>
      <w:r w:rsidR="00CB7598" w:rsidRPr="00A37F47">
        <w:t xml:space="preserve"> towards </w:t>
      </w:r>
      <w:r w:rsidR="00A37F47" w:rsidRPr="00A37F47">
        <w:t>or away from</w:t>
      </w:r>
      <w:r w:rsidR="00CB7598" w:rsidRPr="00A37F47">
        <w:t xml:space="preserve"> the university</w:t>
      </w:r>
      <w:r w:rsidR="00DD1E97">
        <w:t>.</w:t>
      </w:r>
      <w:r w:rsidR="00B60742" w:rsidRPr="000D6D02">
        <w:t xml:space="preserve"> </w:t>
      </w:r>
      <w:r w:rsidR="00BD2733" w:rsidRPr="000D6D02">
        <w:t>With this classification</w:t>
      </w:r>
      <w:r w:rsidR="004B19F9">
        <w:t>,</w:t>
      </w:r>
      <w:r w:rsidR="00BD2733" w:rsidRPr="000D6D02">
        <w:t xml:space="preserve"> </w:t>
      </w:r>
      <w:r w:rsidR="00B073CA" w:rsidRPr="000D6D02">
        <w:t xml:space="preserve">the number of bikes needed at different times </w:t>
      </w:r>
      <w:r w:rsidR="00977D61" w:rsidRPr="000D6D02">
        <w:t>to be able to fit the demand o</w:t>
      </w:r>
      <w:r w:rsidR="00743866" w:rsidRPr="000D6D02">
        <w:t>f</w:t>
      </w:r>
      <w:r w:rsidR="00977D61" w:rsidRPr="000D6D02">
        <w:t xml:space="preserve"> students on the way to university and away from it </w:t>
      </w:r>
      <w:r w:rsidR="00DA1E56" w:rsidRPr="000D6D02">
        <w:t xml:space="preserve">can be </w:t>
      </w:r>
      <w:r w:rsidR="0099177D" w:rsidRPr="000D6D02">
        <w:t>calculated.</w:t>
      </w:r>
    </w:p>
    <w:p w14:paraId="251A61FF" w14:textId="4BB31790" w:rsidR="74FFC82A" w:rsidRPr="000D6D02" w:rsidRDefault="74FFC82A" w:rsidP="004B19F9">
      <w:pPr>
        <w:spacing w:line="276" w:lineRule="auto"/>
        <w:jc w:val="both"/>
      </w:pPr>
      <w:r w:rsidRPr="000D6D02">
        <w:t>The predictive analysis is divided in</w:t>
      </w:r>
      <w:r w:rsidR="00C00741">
        <w:t>to</w:t>
      </w:r>
      <w:r w:rsidRPr="000D6D02">
        <w:t xml:space="preserve"> two main tasks:</w:t>
      </w:r>
    </w:p>
    <w:p w14:paraId="40FD6444" w14:textId="6FBAF0DC" w:rsidR="74FFC82A" w:rsidRPr="000D6D02" w:rsidRDefault="00A221A4" w:rsidP="004B19F9">
      <w:pPr>
        <w:pStyle w:val="Listenabsatz"/>
        <w:numPr>
          <w:ilvl w:val="0"/>
          <w:numId w:val="9"/>
        </w:numPr>
        <w:spacing w:line="276" w:lineRule="auto"/>
        <w:jc w:val="both"/>
      </w:pPr>
      <w:r>
        <w:t>Regression</w:t>
      </w:r>
      <w:r w:rsidR="74FFC82A" w:rsidRPr="000D6D02">
        <w:t xml:space="preserve"> o</w:t>
      </w:r>
      <w:r>
        <w:t>n</w:t>
      </w:r>
      <w:r w:rsidR="74FFC82A" w:rsidRPr="000D6D02">
        <w:t xml:space="preserve"> trip durations </w:t>
      </w:r>
      <w:r w:rsidR="008F3A8F">
        <w:t>at</w:t>
      </w:r>
      <w:r w:rsidR="74FFC82A" w:rsidRPr="000D6D02">
        <w:t xml:space="preserve"> the moment where a bike is booked. The duration prediction is divided in</w:t>
      </w:r>
      <w:r w:rsidR="008F3A8F">
        <w:t>to</w:t>
      </w:r>
      <w:r w:rsidR="74FFC82A" w:rsidRPr="000D6D02">
        <w:t xml:space="preserve"> the following subtasks: (1) Feature analysis and creation, (2) data splitting, (3) data scaling and princip</w:t>
      </w:r>
      <w:r w:rsidR="008F3A8F">
        <w:t>al</w:t>
      </w:r>
      <w:r w:rsidR="74FFC82A" w:rsidRPr="000D6D02">
        <w:t xml:space="preserve"> component analysis (PCA), (4) model creation</w:t>
      </w:r>
      <w:r w:rsidR="008F3A8F">
        <w:t>,</w:t>
      </w:r>
      <w:r w:rsidR="74FFC82A" w:rsidRPr="000D6D02">
        <w:t xml:space="preserve"> and training, (5) duration prediction and</w:t>
      </w:r>
      <w:r w:rsidR="00B55846" w:rsidRPr="000D6D02">
        <w:t xml:space="preserve"> </w:t>
      </w:r>
      <w:r w:rsidR="74FFC82A" w:rsidRPr="000D6D02">
        <w:t>evaluation.</w:t>
      </w:r>
    </w:p>
    <w:p w14:paraId="677962E1" w14:textId="1EE9D934" w:rsidR="000D6D4B" w:rsidRPr="000D6D02" w:rsidRDefault="00A221A4" w:rsidP="004B19F9">
      <w:pPr>
        <w:pStyle w:val="Listenabsatz"/>
        <w:numPr>
          <w:ilvl w:val="0"/>
          <w:numId w:val="9"/>
        </w:numPr>
        <w:spacing w:line="276" w:lineRule="auto"/>
        <w:jc w:val="both"/>
      </w:pPr>
      <w:r>
        <w:t>Classification</w:t>
      </w:r>
      <w:r w:rsidR="000D6D4B" w:rsidRPr="000D6D02">
        <w:t xml:space="preserve"> if a trip will be towards or away from the </w:t>
      </w:r>
      <w:r w:rsidR="008F3A8F">
        <w:t>U</w:t>
      </w:r>
      <w:r w:rsidR="000D6D4B" w:rsidRPr="000D6D02">
        <w:t xml:space="preserve">niversity of Nuremberg in the moment of bike’s booking. The steps are </w:t>
      </w:r>
      <w:r w:rsidR="00990ECB" w:rsidRPr="000D6D02">
        <w:t>like</w:t>
      </w:r>
      <w:r w:rsidR="000D6D4B" w:rsidRPr="000D6D02">
        <w:t xml:space="preserve"> those of the duration </w:t>
      </w:r>
      <w:r>
        <w:t>regression</w:t>
      </w:r>
      <w:r w:rsidR="006F3117">
        <w:t xml:space="preserve">, especially feature analysis, data splitting, </w:t>
      </w:r>
      <w:r w:rsidR="005D24AD">
        <w:t>data scaling</w:t>
      </w:r>
      <w:r w:rsidR="008F3A8F">
        <w:t>,</w:t>
      </w:r>
      <w:r w:rsidR="005D24AD">
        <w:t xml:space="preserve"> and PCA</w:t>
      </w:r>
      <w:r w:rsidR="000D6D4B" w:rsidRPr="000D6D02">
        <w:t xml:space="preserve">. Therefore, they will not be discussed in detail. </w:t>
      </w:r>
      <w:r w:rsidR="00D311BC" w:rsidRPr="000D6D02">
        <w:t xml:space="preserve">But all differences to the duration prediction analysis will </w:t>
      </w:r>
      <w:r w:rsidR="00990ECB">
        <w:t>be</w:t>
      </w:r>
      <w:r w:rsidR="00D311BC" w:rsidRPr="000D6D02">
        <w:t xml:space="preserve"> stated.</w:t>
      </w:r>
    </w:p>
    <w:p w14:paraId="4C05FBAC" w14:textId="6ADE1764" w:rsidR="74FFC82A" w:rsidRPr="002C2467" w:rsidRDefault="74FFC82A" w:rsidP="00D81BEA">
      <w:pPr>
        <w:pStyle w:val="berschrift2"/>
        <w:jc w:val="both"/>
        <w:rPr>
          <w:lang w:val="en-GB"/>
        </w:rPr>
      </w:pPr>
      <w:bookmarkStart w:id="39" w:name="_Toc42599229"/>
      <w:bookmarkStart w:id="40" w:name="_Toc42725840"/>
      <w:r w:rsidRPr="002C2467">
        <w:rPr>
          <w:lang w:val="en-GB"/>
        </w:rPr>
        <w:t xml:space="preserve">Feature </w:t>
      </w:r>
      <w:r w:rsidR="1B2CAA05" w:rsidRPr="002C2467">
        <w:rPr>
          <w:lang w:val="en-GB"/>
        </w:rPr>
        <w:t>Analysis</w:t>
      </w:r>
      <w:r w:rsidRPr="002C2467">
        <w:rPr>
          <w:lang w:val="en-GB"/>
        </w:rPr>
        <w:t xml:space="preserve"> and </w:t>
      </w:r>
      <w:r w:rsidR="1B2CAA05" w:rsidRPr="002C2467">
        <w:rPr>
          <w:lang w:val="en-GB"/>
        </w:rPr>
        <w:t>Engineering</w:t>
      </w:r>
      <w:bookmarkEnd w:id="39"/>
      <w:bookmarkEnd w:id="40"/>
    </w:p>
    <w:p w14:paraId="4728CDE3" w14:textId="34C6D460" w:rsidR="00D7022B" w:rsidRDefault="74FFC82A" w:rsidP="004B19F9">
      <w:pPr>
        <w:keepNext/>
        <w:spacing w:line="276" w:lineRule="auto"/>
        <w:jc w:val="both"/>
      </w:pPr>
      <w:r>
        <w:t>During feature analysis</w:t>
      </w:r>
      <w:r w:rsidR="008F3A8F">
        <w:t>,</w:t>
      </w:r>
      <w:r>
        <w:t xml:space="preserve"> the features which are used to predict the duration of a trip are selected. First the variables </w:t>
      </w:r>
      <w:proofErr w:type="spellStart"/>
      <w:r w:rsidRPr="74FFC82A">
        <w:rPr>
          <w:i/>
          <w:iCs/>
        </w:rPr>
        <w:t>Place_start</w:t>
      </w:r>
      <w:proofErr w:type="spellEnd"/>
      <w:r>
        <w:t xml:space="preserve"> and </w:t>
      </w:r>
      <w:proofErr w:type="spellStart"/>
      <w:r w:rsidRPr="74FFC82A">
        <w:rPr>
          <w:i/>
          <w:iCs/>
        </w:rPr>
        <w:t>Start_Time</w:t>
      </w:r>
      <w:proofErr w:type="spellEnd"/>
      <w:r>
        <w:t xml:space="preserve"> are dropped. </w:t>
      </w:r>
      <w:proofErr w:type="spellStart"/>
      <w:r w:rsidRPr="74FFC82A">
        <w:rPr>
          <w:i/>
          <w:iCs/>
        </w:rPr>
        <w:t>Place_start</w:t>
      </w:r>
      <w:proofErr w:type="spellEnd"/>
      <w:r>
        <w:t xml:space="preserve"> </w:t>
      </w:r>
      <w:r w:rsidR="00AD1AC1">
        <w:t>contains</w:t>
      </w:r>
      <w:r>
        <w:t xml:space="preserve"> the names of the different stations. </w:t>
      </w:r>
      <w:r w:rsidR="00615D45">
        <w:t>The same</w:t>
      </w:r>
      <w:r>
        <w:t xml:space="preserve"> information is included in the variable</w:t>
      </w:r>
      <w:r w:rsidRPr="74FFC82A">
        <w:rPr>
          <w:i/>
          <w:iCs/>
        </w:rPr>
        <w:t xml:space="preserve"> </w:t>
      </w:r>
      <w:proofErr w:type="spellStart"/>
      <w:r w:rsidRPr="74FFC82A">
        <w:rPr>
          <w:i/>
          <w:iCs/>
        </w:rPr>
        <w:t>p_uid_start</w:t>
      </w:r>
      <w:proofErr w:type="spellEnd"/>
      <w:r>
        <w:t xml:space="preserve">, </w:t>
      </w:r>
      <w:r w:rsidR="006A0362">
        <w:t>but as</w:t>
      </w:r>
      <w:r>
        <w:t xml:space="preserve"> a numerical representation of the names and can</w:t>
      </w:r>
      <w:r w:rsidR="008F3A8F">
        <w:t>, therefore,</w:t>
      </w:r>
      <w:r>
        <w:t xml:space="preserve"> be used for calculations during training and prediction. The </w:t>
      </w:r>
      <w:proofErr w:type="spellStart"/>
      <w:r w:rsidRPr="74FFC82A">
        <w:rPr>
          <w:i/>
          <w:iCs/>
        </w:rPr>
        <w:t>Start_Time</w:t>
      </w:r>
      <w:proofErr w:type="spellEnd"/>
      <w:r>
        <w:t xml:space="preserve"> variable is </w:t>
      </w:r>
      <w:r w:rsidR="00282AD3">
        <w:t>split</w:t>
      </w:r>
      <w:r>
        <w:t xml:space="preserve"> in</w:t>
      </w:r>
      <w:r w:rsidR="00401DF2">
        <w:t>to</w:t>
      </w:r>
      <w:r>
        <w:t xml:space="preserve"> its atomic information. At this point</w:t>
      </w:r>
      <w:r w:rsidR="008F3A8F">
        <w:t>,</w:t>
      </w:r>
      <w:r>
        <w:t xml:space="preserve"> a correlation analysis is used to take a first look at the dependencies of the features. Next</w:t>
      </w:r>
      <w:r w:rsidR="008F3A8F">
        <w:t>,</w:t>
      </w:r>
      <w:r>
        <w:t xml:space="preserve"> all information about </w:t>
      </w:r>
      <w:r w:rsidR="00773401">
        <w:t>the end of a trip</w:t>
      </w:r>
      <w:r>
        <w:t xml:space="preserve"> will be dropped. It would not make any sense to predict the duration of a trip at the start </w:t>
      </w:r>
      <w:r w:rsidR="00882146">
        <w:t xml:space="preserve">of it </w:t>
      </w:r>
      <w:r>
        <w:t xml:space="preserve">and therefore using information </w:t>
      </w:r>
      <w:r w:rsidR="004240F1">
        <w:t>that</w:t>
      </w:r>
      <w:r>
        <w:t xml:space="preserve"> only exist</w:t>
      </w:r>
      <w:r w:rsidR="004B19F9">
        <w:t>s</w:t>
      </w:r>
      <w:r>
        <w:t xml:space="preserve"> if the trip has ended. After that</w:t>
      </w:r>
      <w:r w:rsidR="00F56E47">
        <w:t>,</w:t>
      </w:r>
      <w:r>
        <w:t xml:space="preserve"> dummy variables are created for the </w:t>
      </w:r>
      <w:r w:rsidR="00D25357">
        <w:t>Boolean</w:t>
      </w:r>
      <w:r>
        <w:t xml:space="preserve"> variables </w:t>
      </w:r>
      <w:proofErr w:type="spellStart"/>
      <w:r w:rsidRPr="74FFC82A">
        <w:rPr>
          <w:i/>
          <w:iCs/>
        </w:rPr>
        <w:t>p_spot_start</w:t>
      </w:r>
      <w:proofErr w:type="spellEnd"/>
      <w:r>
        <w:t xml:space="preserve">, </w:t>
      </w:r>
      <w:proofErr w:type="spellStart"/>
      <w:r w:rsidRPr="74FFC82A">
        <w:rPr>
          <w:i/>
          <w:iCs/>
        </w:rPr>
        <w:t>p_bike_start</w:t>
      </w:r>
      <w:proofErr w:type="spellEnd"/>
      <w:r w:rsidR="004240F1">
        <w:rPr>
          <w:i/>
          <w:iCs/>
        </w:rPr>
        <w:t>,</w:t>
      </w:r>
      <w:r>
        <w:t xml:space="preserve"> and </w:t>
      </w:r>
      <w:r w:rsidRPr="74FFC82A">
        <w:rPr>
          <w:i/>
          <w:iCs/>
        </w:rPr>
        <w:t>Weekend</w:t>
      </w:r>
      <w:r>
        <w:t xml:space="preserve">. </w:t>
      </w:r>
    </w:p>
    <w:p w14:paraId="6F27A0D7" w14:textId="4ACE3B8B" w:rsidR="00186382" w:rsidRPr="00B47853" w:rsidRDefault="74FFC82A" w:rsidP="004B19F9">
      <w:pPr>
        <w:keepNext/>
        <w:spacing w:line="276" w:lineRule="auto"/>
        <w:jc w:val="both"/>
        <w:rPr>
          <w:color w:val="FF0000"/>
        </w:rPr>
      </w:pPr>
      <w:r>
        <w:t xml:space="preserve">This step is followed by the </w:t>
      </w:r>
      <w:r w:rsidRPr="00D7022B">
        <w:t>feature creation</w:t>
      </w:r>
      <w:r w:rsidR="00B24B94">
        <w:t xml:space="preserve">, where </w:t>
      </w:r>
      <w:r w:rsidR="00293C79">
        <w:t xml:space="preserve">the squared features of </w:t>
      </w:r>
      <w:r w:rsidR="00405533">
        <w:t xml:space="preserve">the atomic </w:t>
      </w:r>
      <w:r w:rsidR="005A1C90">
        <w:t xml:space="preserve">start time information and the squared </w:t>
      </w:r>
      <w:r w:rsidR="00AB17C0">
        <w:t>latitude and longitude of the start</w:t>
      </w:r>
      <w:r w:rsidR="004B19F9">
        <w:t xml:space="preserve"> </w:t>
      </w:r>
      <w:r w:rsidR="00AB17C0">
        <w:t>point</w:t>
      </w:r>
      <w:r w:rsidR="00FB6A35">
        <w:t>s</w:t>
      </w:r>
      <w:r w:rsidR="00C95E22">
        <w:t xml:space="preserve"> </w:t>
      </w:r>
      <w:r w:rsidR="00B24B94">
        <w:t>are added to the dataset</w:t>
      </w:r>
      <w:r w:rsidR="00AB17C0">
        <w:t xml:space="preserve">. This choice has been made because of </w:t>
      </w:r>
      <w:r w:rsidR="000A364D">
        <w:t xml:space="preserve">the assumption that there is a causal dependency between </w:t>
      </w:r>
      <w:r w:rsidR="00AF06D4">
        <w:t xml:space="preserve">the time of a trip and its duration e.g. trips to </w:t>
      </w:r>
      <w:r w:rsidR="00795AE6">
        <w:t xml:space="preserve">the office or train station in the morning and trips away from </w:t>
      </w:r>
      <w:r w:rsidR="004240F1">
        <w:t xml:space="preserve">the </w:t>
      </w:r>
      <w:r w:rsidR="00795AE6">
        <w:t xml:space="preserve">office and train station in </w:t>
      </w:r>
      <w:r w:rsidR="00270E95">
        <w:t xml:space="preserve">the </w:t>
      </w:r>
      <w:r w:rsidR="00904922">
        <w:t>after</w:t>
      </w:r>
      <w:r w:rsidR="00795AE6">
        <w:t>noon</w:t>
      </w:r>
      <w:r w:rsidR="00AF06D4">
        <w:t>.</w:t>
      </w:r>
      <w:r w:rsidR="00FC744F">
        <w:t xml:space="preserve"> The squared features receive a higher influence </w:t>
      </w:r>
      <w:r w:rsidR="00255191">
        <w:t>in the model</w:t>
      </w:r>
      <w:r w:rsidR="00F63A86">
        <w:t xml:space="preserve"> as there will be more variance due </w:t>
      </w:r>
      <w:r w:rsidR="004240F1">
        <w:t xml:space="preserve">to </w:t>
      </w:r>
      <w:r w:rsidR="00F63A86">
        <w:t>two squared scaling.</w:t>
      </w:r>
      <w:r w:rsidR="00255191">
        <w:t xml:space="preserve"> </w:t>
      </w:r>
      <w:r w:rsidR="005420B6">
        <w:t xml:space="preserve">Including these squared features results in a better model performance </w:t>
      </w:r>
      <w:r w:rsidR="0058705B">
        <w:t xml:space="preserve">on </w:t>
      </w:r>
      <w:r w:rsidR="004240F1">
        <w:t xml:space="preserve">the </w:t>
      </w:r>
      <w:r w:rsidR="0058705B">
        <w:t>validation set.</w:t>
      </w:r>
    </w:p>
    <w:p w14:paraId="5E40048A" w14:textId="2462FADD" w:rsidR="00CA382C" w:rsidRDefault="00CA382C" w:rsidP="004B19F9">
      <w:pPr>
        <w:keepNext/>
        <w:spacing w:line="276" w:lineRule="auto"/>
        <w:jc w:val="both"/>
      </w:pPr>
      <w:r>
        <w:t>Additionally</w:t>
      </w:r>
      <w:r w:rsidR="00A3219E">
        <w:t>,</w:t>
      </w:r>
      <w:r>
        <w:t xml:space="preserve"> </w:t>
      </w:r>
      <w:r w:rsidR="00C52FDF">
        <w:t xml:space="preserve">weather data for temperature </w:t>
      </w:r>
      <w:r w:rsidR="00D62926">
        <w:t xml:space="preserve">per hour </w:t>
      </w:r>
      <w:r w:rsidR="00C52FDF">
        <w:t xml:space="preserve">and </w:t>
      </w:r>
      <w:r w:rsidR="00693551">
        <w:t xml:space="preserve">rain </w:t>
      </w:r>
      <w:r w:rsidR="00121C32">
        <w:t>in mm per hour</w:t>
      </w:r>
      <w:r w:rsidR="0097102C">
        <w:t xml:space="preserve"> </w:t>
      </w:r>
      <w:r w:rsidR="008833B5">
        <w:t>are used</w:t>
      </w:r>
      <w:r w:rsidR="00E862A5">
        <w:t xml:space="preserve"> </w:t>
      </w:r>
      <w:sdt>
        <w:sdtPr>
          <w:alias w:val="To edit, see citavi.com/edit"/>
          <w:tag w:val="CitaviPlaceholder#c0443f5a-588a-47d9-a823-2df121b9c2a5"/>
          <w:id w:val="-2018376411"/>
          <w:placeholder>
            <w:docPart w:val="DefaultPlaceholder_-1854013440"/>
          </w:placeholder>
        </w:sdtPr>
        <w:sdtContent>
          <w:r w:rsidR="00E862A5">
            <w:rPr>
              <w:noProof/>
            </w:rPr>
            <w:fldChar w:fldCharType="begin"/>
          </w:r>
          <w:r w:rsidR="005C0E23">
            <w:rPr>
              <w:noProof/>
            </w:rPr>
            <w:instrText>ADDIN CitaviPlaceholder{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}</w:instrText>
          </w:r>
          <w:r w:rsidR="00E862A5">
            <w:rPr>
              <w:noProof/>
            </w:rPr>
            <w:fldChar w:fldCharType="separate"/>
          </w:r>
          <w:r w:rsidR="005C0E23">
            <w:rPr>
              <w:noProof/>
            </w:rPr>
            <w:t>(Stadt Nürnberg 2019)</w:t>
          </w:r>
          <w:r w:rsidR="00E862A5">
            <w:rPr>
              <w:noProof/>
            </w:rPr>
            <w:fldChar w:fldCharType="end"/>
          </w:r>
        </w:sdtContent>
      </w:sdt>
      <w:r w:rsidR="00087566">
        <w:t xml:space="preserve">. </w:t>
      </w:r>
      <w:r w:rsidR="00D06A31">
        <w:t xml:space="preserve">The weather data </w:t>
      </w:r>
      <w:r w:rsidR="00DD60B5">
        <w:t xml:space="preserve">from </w:t>
      </w:r>
      <w:r w:rsidR="000065FD">
        <w:t xml:space="preserve">01.01.2019 to </w:t>
      </w:r>
      <w:r w:rsidR="004F6ACF">
        <w:t xml:space="preserve">31.12.2019 are included. </w:t>
      </w:r>
      <w:r w:rsidR="00846A11">
        <w:t xml:space="preserve">Missing values </w:t>
      </w:r>
      <w:r w:rsidR="00730989">
        <w:t xml:space="preserve">are filled by </w:t>
      </w:r>
      <w:r w:rsidR="006261D6">
        <w:t xml:space="preserve">values of the previous measurement. </w:t>
      </w:r>
      <w:r w:rsidR="00161DF2">
        <w:t xml:space="preserve">As </w:t>
      </w:r>
      <w:r w:rsidR="008635D0">
        <w:t xml:space="preserve">these weather data </w:t>
      </w:r>
      <w:r w:rsidR="00BE3BD4">
        <w:t xml:space="preserve">need to be fetched </w:t>
      </w:r>
      <w:r w:rsidR="007231ED">
        <w:t>from an external source</w:t>
      </w:r>
      <w:r w:rsidR="008146AD">
        <w:t xml:space="preserve"> </w:t>
      </w:r>
      <w:r w:rsidR="00256EEB">
        <w:t xml:space="preserve">for the </w:t>
      </w:r>
      <w:r w:rsidR="00C45CBD">
        <w:t>start of trips</w:t>
      </w:r>
      <w:r w:rsidR="008146AD">
        <w:t>,</w:t>
      </w:r>
      <w:r w:rsidR="00C45CBD">
        <w:t xml:space="preserve"> </w:t>
      </w:r>
      <w:r w:rsidR="00B01EAE">
        <w:t xml:space="preserve">the inclusion </w:t>
      </w:r>
      <w:r w:rsidR="00CA0094">
        <w:t xml:space="preserve">of weather data has been made optional. </w:t>
      </w:r>
      <w:r w:rsidR="004F62C1">
        <w:t xml:space="preserve">If one decides to use the weather data </w:t>
      </w:r>
      <w:r w:rsidR="000D1783">
        <w:t xml:space="preserve">one should keep in mind that the quality of </w:t>
      </w:r>
      <w:r w:rsidR="006E5095">
        <w:t xml:space="preserve">weather data is very important for the </w:t>
      </w:r>
      <w:r w:rsidR="003D4FA5">
        <w:t>pr</w:t>
      </w:r>
      <w:r w:rsidR="001B595C">
        <w:t xml:space="preserve">ediction. </w:t>
      </w:r>
      <w:r w:rsidR="002E01C8">
        <w:t>Against our assumptions</w:t>
      </w:r>
      <w:r w:rsidR="004B38A5">
        <w:t>,</w:t>
      </w:r>
      <w:r w:rsidR="002E01C8">
        <w:t xml:space="preserve"> the performance </w:t>
      </w:r>
      <w:r w:rsidR="0059599D">
        <w:t xml:space="preserve">of the models </w:t>
      </w:r>
      <w:r w:rsidR="0033761E">
        <w:t xml:space="preserve">does not </w:t>
      </w:r>
      <w:r w:rsidR="0003436F">
        <w:t xml:space="preserve">clearly </w:t>
      </w:r>
      <w:r w:rsidR="0033761E">
        <w:t>increase</w:t>
      </w:r>
      <w:r w:rsidR="0003436F">
        <w:t xml:space="preserve">. </w:t>
      </w:r>
      <w:r w:rsidR="00943757">
        <w:t>Th</w:t>
      </w:r>
      <w:r w:rsidR="00825B9D">
        <w:t xml:space="preserve">e impact of weather data </w:t>
      </w:r>
      <w:r w:rsidR="00E250AB">
        <w:t xml:space="preserve">on </w:t>
      </w:r>
      <w:r w:rsidR="00DF596F">
        <w:t>o</w:t>
      </w:r>
      <w:r w:rsidR="00606DDE">
        <w:t xml:space="preserve">ur models depends on the hyperparameters of the models. </w:t>
      </w:r>
      <w:r w:rsidR="00F744A7">
        <w:t>Therefore</w:t>
      </w:r>
      <w:r w:rsidR="00524E96">
        <w:t xml:space="preserve">, look at </w:t>
      </w:r>
      <w:r w:rsidR="00E80679">
        <w:rPr>
          <w:color w:val="FF0000"/>
        </w:rPr>
        <w:fldChar w:fldCharType="begin"/>
      </w:r>
      <w:r w:rsidR="00E80679">
        <w:instrText xml:space="preserve"> REF _Ref42715569 \h </w:instrText>
      </w:r>
      <w:r w:rsidR="004B19F9">
        <w:rPr>
          <w:color w:val="FF0000"/>
        </w:rPr>
        <w:instrText xml:space="preserve"> \* MERGEFORMAT </w:instrText>
      </w:r>
      <w:r w:rsidR="00E80679">
        <w:rPr>
          <w:color w:val="FF0000"/>
        </w:rPr>
      </w:r>
      <w:r w:rsidR="00E80679">
        <w:rPr>
          <w:color w:val="FF0000"/>
        </w:rPr>
        <w:fldChar w:fldCharType="separate"/>
      </w:r>
      <w:r w:rsidR="00FC71C4">
        <w:t xml:space="preserve">Figure </w:t>
      </w:r>
      <w:r w:rsidR="00FC71C4">
        <w:rPr>
          <w:noProof/>
        </w:rPr>
        <w:t>10</w:t>
      </w:r>
      <w:r w:rsidR="00E80679">
        <w:rPr>
          <w:color w:val="FF0000"/>
        </w:rPr>
        <w:fldChar w:fldCharType="end"/>
      </w:r>
      <w:r w:rsidR="00524E96">
        <w:t>.</w:t>
      </w:r>
    </w:p>
    <w:p w14:paraId="67A65B31" w14:textId="39812619" w:rsidR="00337225" w:rsidRPr="00337225" w:rsidRDefault="74FFC82A" w:rsidP="004B19F9">
      <w:pPr>
        <w:keepNext/>
        <w:spacing w:line="276" w:lineRule="auto"/>
        <w:jc w:val="both"/>
        <w:rPr>
          <w:noProof/>
        </w:rPr>
      </w:pPr>
      <w:r w:rsidRPr="74FFC82A">
        <w:t xml:space="preserve">When all features are created, another correlation analysis is done. Features with high positive or high negative correlations could be a sign </w:t>
      </w:r>
      <w:r w:rsidR="00E80679">
        <w:t>of</w:t>
      </w:r>
      <w:r w:rsidRPr="74FFC82A">
        <w:t xml:space="preserve"> redundant information in the data and therefore </w:t>
      </w:r>
      <w:r w:rsidR="008E7EF6">
        <w:t>lead to bad results in model performance</w:t>
      </w:r>
      <w:r w:rsidRPr="74FFC82A">
        <w:t>.</w:t>
      </w:r>
      <w:r w:rsidR="008E7EF6">
        <w:rPr>
          <w:noProof/>
        </w:rPr>
        <w:t xml:space="preserve"> But </w:t>
      </w:r>
      <w:r w:rsidR="00983F7D">
        <w:rPr>
          <w:noProof/>
        </w:rPr>
        <w:t>as some features could</w:t>
      </w:r>
      <w:r w:rsidR="009E181A">
        <w:rPr>
          <w:noProof/>
        </w:rPr>
        <w:t xml:space="preserve"> </w:t>
      </w:r>
      <w:r w:rsidR="00232298">
        <w:rPr>
          <w:noProof/>
        </w:rPr>
        <w:t xml:space="preserve">have a high explanation power on </w:t>
      </w:r>
      <w:r w:rsidR="00232298" w:rsidRPr="00232298">
        <w:rPr>
          <w:i/>
          <w:iCs/>
          <w:noProof/>
        </w:rPr>
        <w:t>Duration</w:t>
      </w:r>
      <w:r w:rsidR="00232298">
        <w:rPr>
          <w:noProof/>
        </w:rPr>
        <w:t xml:space="preserve"> when they are combined with other</w:t>
      </w:r>
      <w:r w:rsidR="00611771">
        <w:rPr>
          <w:noProof/>
        </w:rPr>
        <w:t xml:space="preserve">s’ we decide not to drop features depending on correlations. Also doing </w:t>
      </w:r>
      <w:r w:rsidR="00A035C0">
        <w:rPr>
          <w:noProof/>
        </w:rPr>
        <w:t xml:space="preserve">repeated hypothesis tests for the coefficients of multiple linear regressions could lead to </w:t>
      </w:r>
      <w:r w:rsidR="005452C6">
        <w:rPr>
          <w:noProof/>
        </w:rPr>
        <w:t xml:space="preserve">an accumulation of type I errors. </w:t>
      </w:r>
      <w:r w:rsidR="00605340">
        <w:rPr>
          <w:noProof/>
        </w:rPr>
        <w:t>So the decision was</w:t>
      </w:r>
      <w:r w:rsidR="0203D76C" w:rsidRPr="0203D76C">
        <w:rPr>
          <w:noProof/>
        </w:rPr>
        <w:t xml:space="preserve"> made</w:t>
      </w:r>
      <w:r w:rsidR="00605340">
        <w:rPr>
          <w:noProof/>
        </w:rPr>
        <w:t xml:space="preserve"> to use a PCA analysis</w:t>
      </w:r>
      <w:r w:rsidR="00467873">
        <w:t xml:space="preserve"> </w:t>
      </w:r>
      <w:r w:rsidR="00843A72">
        <w:rPr>
          <w:noProof/>
        </w:rPr>
        <w:t xml:space="preserve">for </w:t>
      </w:r>
      <w:r w:rsidR="3C2C1223" w:rsidRPr="3C2C1223">
        <w:rPr>
          <w:noProof/>
        </w:rPr>
        <w:t>feature transformation as</w:t>
      </w:r>
      <w:r w:rsidR="10F6ABA7" w:rsidRPr="10F6ABA7">
        <w:rPr>
          <w:noProof/>
        </w:rPr>
        <w:t xml:space="preserve"> described later</w:t>
      </w:r>
      <w:r w:rsidR="3C2C1223" w:rsidRPr="3C2C1223">
        <w:rPr>
          <w:noProof/>
        </w:rPr>
        <w:t>.</w:t>
      </w:r>
      <w:r w:rsidR="00843A72">
        <w:rPr>
          <w:noProof/>
        </w:rPr>
        <w:t xml:space="preserve"> </w:t>
      </w:r>
      <w:r w:rsidR="007B56D3">
        <w:rPr>
          <w:noProof/>
        </w:rPr>
        <w:t>After that</w:t>
      </w:r>
      <w:r w:rsidR="00E80679">
        <w:rPr>
          <w:noProof/>
        </w:rPr>
        <w:t>,</w:t>
      </w:r>
      <w:r w:rsidR="00617A5E">
        <w:rPr>
          <w:noProof/>
        </w:rPr>
        <w:t xml:space="preserve"> a forward selection method</w:t>
      </w:r>
      <w:r w:rsidR="007B56D3">
        <w:rPr>
          <w:noProof/>
        </w:rPr>
        <w:t xml:space="preserve"> is used</w:t>
      </w:r>
      <w:r w:rsidR="00C142FE">
        <w:rPr>
          <w:noProof/>
        </w:rPr>
        <w:t xml:space="preserve"> </w:t>
      </w:r>
      <w:r w:rsidR="002E4C2F">
        <w:rPr>
          <w:noProof/>
        </w:rPr>
        <w:t xml:space="preserve">to select </w:t>
      </w:r>
      <w:r w:rsidR="00311F48">
        <w:rPr>
          <w:noProof/>
        </w:rPr>
        <w:t xml:space="preserve">PCA </w:t>
      </w:r>
      <w:r w:rsidR="002E4C2F">
        <w:rPr>
          <w:noProof/>
        </w:rPr>
        <w:t xml:space="preserve">components to include in our models. The </w:t>
      </w:r>
      <w:r w:rsidR="00BB2C99">
        <w:rPr>
          <w:noProof/>
        </w:rPr>
        <w:t xml:space="preserve">neural network is trained on all combinations of </w:t>
      </w:r>
      <w:r w:rsidR="005C3EB9">
        <w:rPr>
          <w:noProof/>
        </w:rPr>
        <w:t>components</w:t>
      </w:r>
      <w:r w:rsidR="003324EF">
        <w:rPr>
          <w:noProof/>
        </w:rPr>
        <w:t xml:space="preserve">. </w:t>
      </w:r>
      <w:r w:rsidR="3CF129B5" w:rsidRPr="3CF129B5">
        <w:rPr>
          <w:noProof/>
        </w:rPr>
        <w:t>Afterwards</w:t>
      </w:r>
      <w:r w:rsidR="00E80679">
        <w:rPr>
          <w:noProof/>
        </w:rPr>
        <w:t>,</w:t>
      </w:r>
      <w:r w:rsidR="003324EF">
        <w:rPr>
          <w:noProof/>
        </w:rPr>
        <w:t xml:space="preserve"> the performance on the train and </w:t>
      </w:r>
      <w:r w:rsidR="00E80679">
        <w:rPr>
          <w:noProof/>
        </w:rPr>
        <w:t xml:space="preserve">the </w:t>
      </w:r>
      <w:r w:rsidR="003324EF">
        <w:rPr>
          <w:noProof/>
        </w:rPr>
        <w:t>validation set is measured</w:t>
      </w:r>
      <w:r w:rsidR="00037AC6">
        <w:rPr>
          <w:noProof/>
        </w:rPr>
        <w:t xml:space="preserve"> and saved</w:t>
      </w:r>
      <w:r w:rsidR="003324EF">
        <w:rPr>
          <w:noProof/>
        </w:rPr>
        <w:t xml:space="preserve">. </w:t>
      </w:r>
      <w:r w:rsidR="00037AC6">
        <w:rPr>
          <w:noProof/>
        </w:rPr>
        <w:t>In the end</w:t>
      </w:r>
      <w:r w:rsidR="00E80679">
        <w:rPr>
          <w:noProof/>
        </w:rPr>
        <w:t>,</w:t>
      </w:r>
      <w:r w:rsidR="00037AC6">
        <w:rPr>
          <w:noProof/>
        </w:rPr>
        <w:t xml:space="preserve"> the different </w:t>
      </w:r>
      <w:r w:rsidR="00B5694C">
        <w:rPr>
          <w:noProof/>
        </w:rPr>
        <w:t>metrics are compared and</w:t>
      </w:r>
      <w:r w:rsidR="00621064">
        <w:rPr>
          <w:noProof/>
        </w:rPr>
        <w:t xml:space="preserve"> </w:t>
      </w:r>
      <w:r w:rsidR="001758FE">
        <w:rPr>
          <w:noProof/>
        </w:rPr>
        <w:t>17</w:t>
      </w:r>
      <w:r w:rsidR="00B5694C">
        <w:rPr>
          <w:noProof/>
        </w:rPr>
        <w:t xml:space="preserve"> components </w:t>
      </w:r>
      <w:r w:rsidR="002002D8">
        <w:rPr>
          <w:noProof/>
        </w:rPr>
        <w:t>received</w:t>
      </w:r>
      <w:r w:rsidR="00B5694C">
        <w:rPr>
          <w:noProof/>
        </w:rPr>
        <w:t xml:space="preserve"> the best result for our neur</w:t>
      </w:r>
      <w:r w:rsidR="003128F4">
        <w:rPr>
          <w:noProof/>
        </w:rPr>
        <w:t>a</w:t>
      </w:r>
      <w:r w:rsidR="00B5694C">
        <w:rPr>
          <w:noProof/>
        </w:rPr>
        <w:t>l network regression.</w:t>
      </w:r>
      <w:r w:rsidR="003324EF">
        <w:rPr>
          <w:noProof/>
        </w:rPr>
        <w:t xml:space="preserve"> </w:t>
      </w:r>
      <w:r w:rsidR="009F6E19">
        <w:rPr>
          <w:noProof/>
        </w:rPr>
        <w:t xml:space="preserve">As there was not enough time to do the same for the classification </w:t>
      </w:r>
      <w:r w:rsidR="009B5B2F">
        <w:rPr>
          <w:noProof/>
        </w:rPr>
        <w:t xml:space="preserve">of trip directions </w:t>
      </w:r>
      <w:r w:rsidR="003206A2">
        <w:rPr>
          <w:noProof/>
        </w:rPr>
        <w:t>the decision was</w:t>
      </w:r>
      <w:r w:rsidR="009B5B2F">
        <w:rPr>
          <w:noProof/>
        </w:rPr>
        <w:t xml:space="preserve"> to also </w:t>
      </w:r>
      <w:r w:rsidR="00861CF1">
        <w:rPr>
          <w:noProof/>
        </w:rPr>
        <w:t xml:space="preserve">include </w:t>
      </w:r>
      <w:r w:rsidR="001758FE">
        <w:rPr>
          <w:noProof/>
        </w:rPr>
        <w:t>17</w:t>
      </w:r>
      <w:r w:rsidR="00861CF1">
        <w:rPr>
          <w:noProof/>
        </w:rPr>
        <w:t xml:space="preserve"> </w:t>
      </w:r>
      <w:r w:rsidR="009B5B2F">
        <w:rPr>
          <w:noProof/>
        </w:rPr>
        <w:t xml:space="preserve">components in </w:t>
      </w:r>
      <w:r w:rsidR="00F85F37">
        <w:rPr>
          <w:noProof/>
        </w:rPr>
        <w:t>the direction prediction.</w:t>
      </w:r>
      <w:r w:rsidR="00F43F28">
        <w:rPr>
          <w:noProof/>
        </w:rPr>
        <w:t xml:space="preserve"> </w:t>
      </w:r>
      <w:r w:rsidR="00BD0003">
        <w:rPr>
          <w:noProof/>
        </w:rPr>
        <w:t xml:space="preserve">Statistical theory tells us, that </w:t>
      </w:r>
      <w:r w:rsidR="00D4364D">
        <w:rPr>
          <w:noProof/>
        </w:rPr>
        <w:t xml:space="preserve">a model </w:t>
      </w:r>
      <w:r w:rsidR="00F37CE2">
        <w:rPr>
          <w:noProof/>
        </w:rPr>
        <w:t>that</w:t>
      </w:r>
      <w:r w:rsidR="001632B9">
        <w:rPr>
          <w:noProof/>
        </w:rPr>
        <w:t xml:space="preserve"> includes irrelevant </w:t>
      </w:r>
      <w:r w:rsidR="00D0536C">
        <w:rPr>
          <w:noProof/>
        </w:rPr>
        <w:t>regressors results in a higher variance than the perfect model. But a</w:t>
      </w:r>
      <w:r w:rsidR="00FB4382">
        <w:rPr>
          <w:noProof/>
        </w:rPr>
        <w:t xml:space="preserve"> </w:t>
      </w:r>
      <w:r w:rsidR="00D0536C">
        <w:rPr>
          <w:noProof/>
        </w:rPr>
        <w:t>model</w:t>
      </w:r>
      <w:r w:rsidR="00924F72">
        <w:rPr>
          <w:noProof/>
        </w:rPr>
        <w:t xml:space="preserve"> </w:t>
      </w:r>
      <w:r w:rsidR="00F37CE2">
        <w:rPr>
          <w:noProof/>
        </w:rPr>
        <w:t>that</w:t>
      </w:r>
      <w:r w:rsidR="00D36E34">
        <w:rPr>
          <w:noProof/>
        </w:rPr>
        <w:t xml:space="preserve"> excludes regressors which would have explanat</w:t>
      </w:r>
      <w:r w:rsidR="008509AA">
        <w:rPr>
          <w:noProof/>
        </w:rPr>
        <w:t>ory</w:t>
      </w:r>
      <w:r w:rsidR="00D36E34">
        <w:rPr>
          <w:noProof/>
        </w:rPr>
        <w:t xml:space="preserve"> power to</w:t>
      </w:r>
      <w:r w:rsidR="003F3A8E">
        <w:rPr>
          <w:noProof/>
        </w:rPr>
        <w:t xml:space="preserve"> t</w:t>
      </w:r>
      <w:r w:rsidR="00D36E34">
        <w:rPr>
          <w:noProof/>
        </w:rPr>
        <w:t>he dependent variable</w:t>
      </w:r>
      <w:r w:rsidR="00186382">
        <w:rPr>
          <w:noProof/>
        </w:rPr>
        <w:t xml:space="preserve"> </w:t>
      </w:r>
      <w:r w:rsidR="00A72338">
        <w:rPr>
          <w:noProof/>
        </w:rPr>
        <w:t>would create a bias in the model</w:t>
      </w:r>
      <w:r w:rsidR="007A5B12">
        <w:rPr>
          <w:noProof/>
        </w:rPr>
        <w:t xml:space="preserve"> </w:t>
      </w:r>
      <w:sdt>
        <w:sdtPr>
          <w:rPr>
            <w:noProof/>
          </w:rPr>
          <w:alias w:val="To edit, see citavi.com/edit"/>
          <w:tag w:val="CitaviPlaceholder#642c11b8-92e6-43ea-b441-bf60941fad47"/>
          <w:id w:val="-1711794383"/>
          <w:placeholder>
            <w:docPart w:val="DefaultPlaceholder_-1854013440"/>
          </w:placeholder>
        </w:sdtPr>
        <w:sdtContent>
          <w:r w:rsidR="001B002C">
            <w:rPr>
              <w:noProof/>
            </w:rPr>
            <w:fldChar w:fldCharType="begin"/>
          </w:r>
          <w:r w:rsidR="005C0E23">
            <w:rPr>
              <w:noProof/>
            </w:rPr>
            <w:instrText>ADDIN CitaviPlaceholder{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}</w:instrText>
          </w:r>
          <w:r w:rsidR="001B002C">
            <w:rPr>
              <w:noProof/>
            </w:rPr>
            <w:fldChar w:fldCharType="separate"/>
          </w:r>
          <w:r w:rsidR="005C0E23">
            <w:rPr>
              <w:noProof/>
            </w:rPr>
            <w:t>(Verbeek 2018, p. 66 ff.)</w:t>
          </w:r>
          <w:r w:rsidR="001B002C">
            <w:rPr>
              <w:noProof/>
            </w:rPr>
            <w:fldChar w:fldCharType="end"/>
          </w:r>
        </w:sdtContent>
      </w:sdt>
      <w:r w:rsidR="004162DA">
        <w:rPr>
          <w:noProof/>
        </w:rPr>
        <w:t>.</w:t>
      </w:r>
      <w:r w:rsidR="00420CA3">
        <w:rPr>
          <w:noProof/>
        </w:rPr>
        <w:t xml:space="preserve"> Therefore we decided to </w:t>
      </w:r>
      <w:r w:rsidR="00C06D8E">
        <w:rPr>
          <w:noProof/>
        </w:rPr>
        <w:t>minimize the b</w:t>
      </w:r>
      <w:r w:rsidR="001366FC">
        <w:rPr>
          <w:noProof/>
        </w:rPr>
        <w:t>ias and accept some more variance</w:t>
      </w:r>
      <w:r w:rsidR="00B62030">
        <w:rPr>
          <w:noProof/>
        </w:rPr>
        <w:t xml:space="preserve"> in our models. </w:t>
      </w:r>
    </w:p>
    <w:p w14:paraId="708877F0" w14:textId="32AA046E" w:rsidR="00912C38" w:rsidRDefault="00AB6369" w:rsidP="004B19F9">
      <w:pPr>
        <w:keepNext/>
        <w:spacing w:line="276" w:lineRule="auto"/>
        <w:jc w:val="both"/>
      </w:pPr>
      <w:r>
        <w:rPr>
          <w:noProof/>
        </w:rPr>
        <w:t>As it can be seen from correlation analysis</w:t>
      </w:r>
      <w:r w:rsidR="00146304">
        <w:rPr>
          <w:noProof/>
        </w:rPr>
        <w:t xml:space="preserve"> </w:t>
      </w:r>
      <w:r w:rsidR="00D85592">
        <w:rPr>
          <w:noProof/>
        </w:rPr>
        <w:t xml:space="preserve">especially the </w:t>
      </w:r>
      <w:r w:rsidR="00F7483C">
        <w:rPr>
          <w:noProof/>
        </w:rPr>
        <w:t>time depending features are correlated with the duration of a trip. This</w:t>
      </w:r>
      <w:r w:rsidR="00A469BB">
        <w:rPr>
          <w:noProof/>
        </w:rPr>
        <w:t xml:space="preserve"> follows our assumptions that the duration of a trip </w:t>
      </w:r>
      <w:r w:rsidR="00666811">
        <w:rPr>
          <w:noProof/>
        </w:rPr>
        <w:t>depends</w:t>
      </w:r>
      <w:r w:rsidR="00A469BB">
        <w:rPr>
          <w:noProof/>
        </w:rPr>
        <w:t xml:space="preserve"> on the </w:t>
      </w:r>
      <w:r w:rsidR="00666811">
        <w:rPr>
          <w:noProof/>
        </w:rPr>
        <w:t>time</w:t>
      </w:r>
      <w:r w:rsidR="00D655A7">
        <w:rPr>
          <w:noProof/>
        </w:rPr>
        <w:t xml:space="preserve"> at which the trip starts</w:t>
      </w:r>
      <w:r w:rsidR="008D0FE9">
        <w:rPr>
          <w:noProof/>
        </w:rPr>
        <w:t xml:space="preserve"> e.g. the day of the year, the season, the hour of start</w:t>
      </w:r>
      <w:r w:rsidR="006969BC">
        <w:rPr>
          <w:noProof/>
        </w:rPr>
        <w:t xml:space="preserve"> or</w:t>
      </w:r>
      <w:r w:rsidR="008D0FE9">
        <w:rPr>
          <w:noProof/>
        </w:rPr>
        <w:t xml:space="preserve"> </w:t>
      </w:r>
      <w:r w:rsidR="006969BC">
        <w:rPr>
          <w:noProof/>
        </w:rPr>
        <w:t>weekends, which is represented in</w:t>
      </w:r>
      <w:r w:rsidR="00B458D4">
        <w:rPr>
          <w:noProof/>
        </w:rPr>
        <w:t xml:space="preserve"> </w:t>
      </w:r>
      <w:r w:rsidR="008509AA">
        <w:rPr>
          <w:noProof/>
          <w:color w:val="FF0000"/>
        </w:rPr>
        <w:fldChar w:fldCharType="begin"/>
      </w:r>
      <w:r w:rsidR="008509AA">
        <w:rPr>
          <w:noProof/>
        </w:rPr>
        <w:instrText xml:space="preserve"> REF _Ref42715629 \h </w:instrText>
      </w:r>
      <w:r w:rsidR="008509AA">
        <w:rPr>
          <w:noProof/>
          <w:color w:val="FF0000"/>
        </w:rPr>
      </w:r>
      <w:r w:rsidR="004B19F9">
        <w:rPr>
          <w:noProof/>
          <w:color w:val="FF0000"/>
        </w:rPr>
        <w:instrText xml:space="preserve"> \* MERGEFORMAT </w:instrText>
      </w:r>
      <w:r w:rsidR="008509AA">
        <w:rPr>
          <w:noProof/>
          <w:color w:val="FF0000"/>
        </w:rPr>
        <w:fldChar w:fldCharType="separate"/>
      </w:r>
      <w:r w:rsidR="00FC71C4" w:rsidRPr="000D6D02">
        <w:t xml:space="preserve">Figure </w:t>
      </w:r>
      <w:r w:rsidR="00FC71C4">
        <w:rPr>
          <w:noProof/>
        </w:rPr>
        <w:t>11</w:t>
      </w:r>
      <w:r w:rsidR="008509AA">
        <w:rPr>
          <w:noProof/>
          <w:color w:val="FF0000"/>
        </w:rPr>
        <w:fldChar w:fldCharType="end"/>
      </w:r>
      <w:r w:rsidR="006969BC">
        <w:rPr>
          <w:noProof/>
        </w:rPr>
        <w:t>.</w:t>
      </w:r>
    </w:p>
    <w:p w14:paraId="42065F59" w14:textId="3F9C76DB" w:rsidR="74FFC82A" w:rsidRDefault="74FFC82A" w:rsidP="00D81BEA">
      <w:pPr>
        <w:pStyle w:val="berschrift2"/>
        <w:jc w:val="both"/>
      </w:pPr>
      <w:bookmarkStart w:id="41" w:name="_Toc42599230"/>
      <w:bookmarkStart w:id="42" w:name="_Toc42725841"/>
      <w:r w:rsidRPr="000D6D02">
        <w:t>Data splitting</w:t>
      </w:r>
      <w:bookmarkEnd w:id="41"/>
      <w:bookmarkEnd w:id="42"/>
    </w:p>
    <w:p w14:paraId="4C6132A5" w14:textId="77A706DD" w:rsidR="005E11BB" w:rsidRDefault="00F242BB" w:rsidP="004B19F9">
      <w:pPr>
        <w:spacing w:line="276" w:lineRule="auto"/>
        <w:jc w:val="both"/>
      </w:pPr>
      <w:r>
        <w:t xml:space="preserve">The </w:t>
      </w:r>
      <w:r w:rsidR="00E55DE0">
        <w:t xml:space="preserve">final features data </w:t>
      </w:r>
      <w:r w:rsidR="00DC217A">
        <w:t>are</w:t>
      </w:r>
      <w:r w:rsidR="00E55DE0">
        <w:t xml:space="preserve"> </w:t>
      </w:r>
      <w:r w:rsidR="00E15DDB">
        <w:t>split</w:t>
      </w:r>
      <w:r w:rsidR="00E55DE0">
        <w:t xml:space="preserve"> into train</w:t>
      </w:r>
      <w:r w:rsidR="00DC217A">
        <w:t xml:space="preserve"> 50%</w:t>
      </w:r>
      <w:r w:rsidR="00E55DE0">
        <w:t xml:space="preserve"> and test</w:t>
      </w:r>
      <w:r w:rsidR="00DC217A">
        <w:t xml:space="preserve"> 30%</w:t>
      </w:r>
      <w:r w:rsidR="00E55DE0">
        <w:t xml:space="preserve"> </w:t>
      </w:r>
      <w:r w:rsidR="00DC217A">
        <w:t xml:space="preserve">and validation set 20%. </w:t>
      </w:r>
      <w:r w:rsidR="00EA2F35">
        <w:t xml:space="preserve">The train set is used to train the </w:t>
      </w:r>
      <w:r w:rsidR="00563DF1">
        <w:t xml:space="preserve">parameters of the </w:t>
      </w:r>
      <w:r w:rsidR="00EA2F35">
        <w:t xml:space="preserve">regression </w:t>
      </w:r>
      <w:r w:rsidR="00776689">
        <w:t>and classification models</w:t>
      </w:r>
      <w:r w:rsidR="00C945EE">
        <w:t xml:space="preserve"> e.g. coefficients of the linear regression</w:t>
      </w:r>
      <w:r w:rsidR="00776689">
        <w:t>.</w:t>
      </w:r>
      <w:r w:rsidR="00C945EE">
        <w:t xml:space="preserve"> After training the </w:t>
      </w:r>
      <w:r w:rsidR="00E558CA">
        <w:t>validation set is used to look at the models</w:t>
      </w:r>
      <w:r w:rsidR="00861F31">
        <w:t>’</w:t>
      </w:r>
      <w:r w:rsidR="00E558CA">
        <w:t xml:space="preserve"> performance on predicting the validation data. </w:t>
      </w:r>
      <w:r w:rsidR="00985A68">
        <w:t xml:space="preserve">With the results the hyperparameters are fitted e.g. number of </w:t>
      </w:r>
      <w:r w:rsidR="000673ED">
        <w:t>hidden layers in the neural network.</w:t>
      </w:r>
      <w:r w:rsidR="007602C3">
        <w:t xml:space="preserve"> The reason for the train and validation split is that </w:t>
      </w:r>
      <w:r w:rsidR="005E11BB">
        <w:t xml:space="preserve">there will be no fitting of hyperparameters on the test set. </w:t>
      </w:r>
      <w:r w:rsidR="00FD5B40">
        <w:t xml:space="preserve">It is guaranteed that the test set is only used to evaluate the results after the models are </w:t>
      </w:r>
      <w:r w:rsidR="00D22A50">
        <w:t>fully trained. To receive each time the same split we use a random state of 42</w:t>
      </w:r>
      <w:r w:rsidR="00B84F69">
        <w:t xml:space="preserve"> by splitting. To ensure that we do not overfit our model choice on </w:t>
      </w:r>
      <w:r w:rsidR="00DB21BA">
        <w:t>exactly this data split</w:t>
      </w:r>
      <w:r w:rsidR="00981716">
        <w:t xml:space="preserve">, we tried out different random states at a testing stage in the project. This testing stages showed that the results on different </w:t>
      </w:r>
      <w:r w:rsidR="00820CD4">
        <w:t xml:space="preserve">splits are very similar and therefore no k-fold cross validation is needed. </w:t>
      </w:r>
      <w:r w:rsidR="003D18E9">
        <w:t xml:space="preserve">The only difference in splitting between regression of </w:t>
      </w:r>
      <w:r w:rsidR="00797BB6" w:rsidRPr="00797BB6">
        <w:rPr>
          <w:i/>
          <w:iCs/>
        </w:rPr>
        <w:t>D</w:t>
      </w:r>
      <w:r w:rsidR="003D18E9" w:rsidRPr="00797BB6">
        <w:rPr>
          <w:i/>
          <w:iCs/>
        </w:rPr>
        <w:t>uration</w:t>
      </w:r>
      <w:r w:rsidR="003D18E9">
        <w:t xml:space="preserve"> and class</w:t>
      </w:r>
      <w:r w:rsidR="00797BB6">
        <w:t>i</w:t>
      </w:r>
      <w:r w:rsidR="003D18E9">
        <w:t>fication</w:t>
      </w:r>
      <w:r w:rsidR="00797BB6">
        <w:t xml:space="preserve"> of </w:t>
      </w:r>
      <w:r w:rsidR="00797BB6" w:rsidRPr="00797BB6">
        <w:rPr>
          <w:i/>
          <w:iCs/>
        </w:rPr>
        <w:t>Direction</w:t>
      </w:r>
      <w:r w:rsidR="00797BB6">
        <w:t xml:space="preserve"> is that we use </w:t>
      </w:r>
      <w:r w:rsidR="00AE4200">
        <w:t xml:space="preserve">different dependent variables. For </w:t>
      </w:r>
      <w:r w:rsidR="00E252DE">
        <w:t>the</w:t>
      </w:r>
      <w:r w:rsidR="00AE4200">
        <w:t xml:space="preserve"> regression split we use </w:t>
      </w:r>
      <w:r w:rsidR="00AE4200" w:rsidRPr="00AE4200">
        <w:rPr>
          <w:i/>
          <w:iCs/>
        </w:rPr>
        <w:t>Duration</w:t>
      </w:r>
      <w:r w:rsidR="00AE4200">
        <w:t xml:space="preserve"> and for </w:t>
      </w:r>
      <w:r w:rsidR="00162478">
        <w:t xml:space="preserve">the </w:t>
      </w:r>
      <w:r w:rsidR="00AE4200">
        <w:t xml:space="preserve">classification split we use </w:t>
      </w:r>
      <w:r w:rsidR="00AE4200" w:rsidRPr="006A5130">
        <w:rPr>
          <w:i/>
          <w:iCs/>
        </w:rPr>
        <w:t>Direction</w:t>
      </w:r>
      <w:r w:rsidR="00AE4200">
        <w:t xml:space="preserve"> as </w:t>
      </w:r>
      <w:r w:rsidR="006A5130">
        <w:t>the feature which should be predicted.</w:t>
      </w:r>
    </w:p>
    <w:p w14:paraId="3DA0C44F" w14:textId="50B099E8" w:rsidR="74FFC82A" w:rsidRPr="000D6D02" w:rsidRDefault="74FFC82A" w:rsidP="00D81BEA">
      <w:pPr>
        <w:pStyle w:val="berschrift2"/>
        <w:jc w:val="both"/>
        <w:rPr>
          <w:color w:val="auto"/>
        </w:rPr>
      </w:pPr>
      <w:bookmarkStart w:id="43" w:name="_Toc42599231"/>
      <w:bookmarkStart w:id="44" w:name="_Toc42725842"/>
      <w:r w:rsidRPr="000D6D02">
        <w:t>Data Scaling and Principle Component Analysis</w:t>
      </w:r>
      <w:bookmarkEnd w:id="43"/>
      <w:bookmarkEnd w:id="44"/>
    </w:p>
    <w:p w14:paraId="6779420E" w14:textId="2B3DA03B" w:rsidR="00487299" w:rsidRPr="000D6D02" w:rsidRDefault="74FFC82A" w:rsidP="004B19F9">
      <w:pPr>
        <w:spacing w:line="276" w:lineRule="auto"/>
        <w:jc w:val="both"/>
        <w:rPr>
          <w:rFonts w:eastAsiaTheme="minorEastAsia"/>
        </w:rPr>
      </w:pPr>
      <w:r w:rsidRPr="000D6D02">
        <w:t xml:space="preserve">The </w:t>
      </w:r>
      <w:r w:rsidR="00CD66CC" w:rsidRPr="000D6D02">
        <w:t>features</w:t>
      </w:r>
      <w:r w:rsidRPr="000D6D02">
        <w:t xml:space="preserve"> are standardized as </w:t>
      </w:r>
      <m:oMath>
        <m:r>
          <w:rPr>
            <w:rFonts w:ascii="Cambria Math" w:hAnsi="Cambria Math"/>
          </w:rPr>
          <m:t>U=</m:t>
        </m:r>
        <m:f>
          <m:fPr>
            <m:ctrlPr>
              <w:rPr>
                <w:rFonts w:ascii="Cambria Math" w:hAnsi="Cambria Math"/>
              </w:rPr>
            </m:ctrlPr>
          </m:fPr>
          <m:num>
            <m:r>
              <w:rPr>
                <w:rFonts w:ascii="Cambria Math" w:hAnsi="Cambria Math"/>
              </w:rPr>
              <m:t>x- μ</m:t>
            </m:r>
          </m:num>
          <m:den>
            <m:r>
              <w:rPr>
                <w:rFonts w:ascii="Cambria Math" w:hAnsi="Cambria Math"/>
              </w:rPr>
              <m:t>σ</m:t>
            </m:r>
          </m:den>
        </m:f>
      </m:oMath>
      <w:r w:rsidR="004D62D7" w:rsidRPr="000D6D02">
        <w:rPr>
          <w:rFonts w:eastAsiaTheme="minorEastAsia"/>
        </w:rPr>
        <w:t xml:space="preserve"> </w:t>
      </w:r>
      <w:r w:rsidR="0018410A" w:rsidRPr="000D6D02">
        <w:rPr>
          <w:rFonts w:eastAsiaTheme="minorEastAsia"/>
        </w:rPr>
        <w:t xml:space="preserve">with x as the value which should be scaled, </w:t>
      </w:r>
      <w:r w:rsidR="0018410A" w:rsidRPr="000D6D02">
        <w:rPr>
          <w:rFonts w:eastAsiaTheme="minorEastAsia" w:cstheme="minorHAnsi"/>
        </w:rPr>
        <w:t>µ</w:t>
      </w:r>
      <w:r w:rsidR="0018410A" w:rsidRPr="000D6D02">
        <w:rPr>
          <w:rFonts w:eastAsiaTheme="minorEastAsia"/>
        </w:rPr>
        <w:t xml:space="preserve"> as the mean </w:t>
      </w:r>
      <w:r w:rsidR="006F0CDB" w:rsidRPr="000D6D02">
        <w:rPr>
          <w:rFonts w:eastAsiaTheme="minorEastAsia"/>
        </w:rPr>
        <w:t xml:space="preserve">over the whole feature and </w:t>
      </w:r>
      <w:r w:rsidR="007B7DEE" w:rsidRPr="000D6D02">
        <w:rPr>
          <w:rFonts w:eastAsiaTheme="minorEastAsia" w:cstheme="minorHAnsi"/>
        </w:rPr>
        <w:t>σ</w:t>
      </w:r>
      <w:r w:rsidR="007B7DEE" w:rsidRPr="000D6D02">
        <w:rPr>
          <w:rFonts w:eastAsiaTheme="minorEastAsia"/>
        </w:rPr>
        <w:t xml:space="preserve"> as </w:t>
      </w:r>
      <w:r w:rsidR="00777EAE" w:rsidRPr="000D6D02">
        <w:rPr>
          <w:rFonts w:eastAsiaTheme="minorEastAsia"/>
        </w:rPr>
        <w:t xml:space="preserve">the feature’s standard deviation. </w:t>
      </w:r>
      <w:r w:rsidR="00BE6E74" w:rsidRPr="000D6D02">
        <w:rPr>
          <w:rFonts w:eastAsiaTheme="minorEastAsia"/>
        </w:rPr>
        <w:t xml:space="preserve">This overcomes problems of magnitude </w:t>
      </w:r>
      <w:r w:rsidR="00ED09C2" w:rsidRPr="000D6D02">
        <w:rPr>
          <w:rFonts w:eastAsiaTheme="minorEastAsia"/>
        </w:rPr>
        <w:t xml:space="preserve">and is also necessary for the PCA because </w:t>
      </w:r>
      <w:r w:rsidR="00DB7C57" w:rsidRPr="000D6D02">
        <w:rPr>
          <w:rFonts w:eastAsiaTheme="minorEastAsia"/>
        </w:rPr>
        <w:t>otherwise features with a larger range of values create more variance and therefore could</w:t>
      </w:r>
      <w:r w:rsidR="00317EFD" w:rsidRPr="000D6D02">
        <w:rPr>
          <w:rFonts w:eastAsiaTheme="minorEastAsia"/>
        </w:rPr>
        <w:t xml:space="preserve"> bias the PCA.</w:t>
      </w:r>
      <w:r w:rsidR="00EA4183" w:rsidRPr="000D6D02">
        <w:rPr>
          <w:rFonts w:eastAsiaTheme="minorEastAsia"/>
        </w:rPr>
        <w:t xml:space="preserve"> </w:t>
      </w:r>
      <w:r w:rsidR="00EA4183">
        <w:rPr>
          <w:rFonts w:eastAsiaTheme="minorEastAsia"/>
        </w:rPr>
        <w:t xml:space="preserve">The </w:t>
      </w:r>
      <w:r w:rsidR="006A5130">
        <w:rPr>
          <w:rFonts w:eastAsiaTheme="minorEastAsia"/>
        </w:rPr>
        <w:t>s</w:t>
      </w:r>
      <w:r w:rsidR="00D04BF7">
        <w:rPr>
          <w:rFonts w:eastAsiaTheme="minorEastAsia"/>
        </w:rPr>
        <w:t>tandard</w:t>
      </w:r>
      <w:r w:rsidR="006A5130">
        <w:rPr>
          <w:rFonts w:eastAsiaTheme="minorEastAsia"/>
        </w:rPr>
        <w:t xml:space="preserve"> s</w:t>
      </w:r>
      <w:r w:rsidR="00EA4183">
        <w:rPr>
          <w:rFonts w:eastAsiaTheme="minorEastAsia"/>
        </w:rPr>
        <w:t>caler</w:t>
      </w:r>
      <w:r w:rsidR="00EA4183" w:rsidRPr="000D6D02">
        <w:rPr>
          <w:rFonts w:eastAsiaTheme="minorEastAsia"/>
        </w:rPr>
        <w:t xml:space="preserve"> </w:t>
      </w:r>
      <w:r w:rsidR="00D04BF7" w:rsidRPr="000D6D02">
        <w:rPr>
          <w:rFonts w:eastAsiaTheme="minorEastAsia"/>
        </w:rPr>
        <w:t>of scikit-</w:t>
      </w:r>
      <w:r w:rsidR="00D87334" w:rsidRPr="000D6D02">
        <w:rPr>
          <w:rFonts w:eastAsiaTheme="minorEastAsia"/>
        </w:rPr>
        <w:t>l</w:t>
      </w:r>
      <w:r w:rsidR="00D04BF7" w:rsidRPr="000D6D02">
        <w:rPr>
          <w:rFonts w:eastAsiaTheme="minorEastAsia"/>
        </w:rPr>
        <w:t>earn</w:t>
      </w:r>
      <w:r w:rsidR="00D87334" w:rsidRPr="000D6D02">
        <w:rPr>
          <w:rFonts w:eastAsiaTheme="minorEastAsia"/>
        </w:rPr>
        <w:t xml:space="preserve"> is only fitted on the </w:t>
      </w:r>
      <w:r w:rsidR="008B5B70" w:rsidRPr="000D6D02">
        <w:rPr>
          <w:rFonts w:eastAsiaTheme="minorEastAsia"/>
        </w:rPr>
        <w:t>train data. Otherwise</w:t>
      </w:r>
      <w:r w:rsidR="00623A29">
        <w:rPr>
          <w:rFonts w:eastAsiaTheme="minorEastAsia"/>
        </w:rPr>
        <w:t>,</w:t>
      </w:r>
      <w:r w:rsidR="008B5B70" w:rsidRPr="000D6D02">
        <w:rPr>
          <w:rFonts w:eastAsiaTheme="minorEastAsia"/>
        </w:rPr>
        <w:t xml:space="preserve"> one would look at the test set and use information from it which in real</w:t>
      </w:r>
      <w:r w:rsidR="00381207">
        <w:rPr>
          <w:rFonts w:eastAsiaTheme="minorEastAsia"/>
        </w:rPr>
        <w:t>-</w:t>
      </w:r>
      <w:r w:rsidR="008B5B70" w:rsidRPr="000D6D02">
        <w:rPr>
          <w:rFonts w:eastAsiaTheme="minorEastAsia"/>
        </w:rPr>
        <w:t xml:space="preserve">world application are not </w:t>
      </w:r>
      <w:r w:rsidR="00314659" w:rsidRPr="000D6D02">
        <w:rPr>
          <w:rFonts w:eastAsiaTheme="minorEastAsia"/>
        </w:rPr>
        <w:t>given.</w:t>
      </w:r>
      <w:r w:rsidR="001E3775">
        <w:rPr>
          <w:rFonts w:eastAsiaTheme="minorEastAsia"/>
        </w:rPr>
        <w:t xml:space="preserve"> In comparison to the standard scaler with previous noise</w:t>
      </w:r>
      <w:r w:rsidR="00381207">
        <w:rPr>
          <w:rFonts w:eastAsiaTheme="minorEastAsia"/>
        </w:rPr>
        <w:t>-</w:t>
      </w:r>
      <w:r w:rsidR="001E3775">
        <w:rPr>
          <w:rFonts w:eastAsiaTheme="minorEastAsia"/>
        </w:rPr>
        <w:t>cleaning</w:t>
      </w:r>
      <w:r w:rsidR="00FF2CB3">
        <w:rPr>
          <w:rFonts w:eastAsiaTheme="minorEastAsia"/>
        </w:rPr>
        <w:t xml:space="preserve"> a robust scaler </w:t>
      </w:r>
      <w:r w:rsidR="003D09E6">
        <w:rPr>
          <w:rFonts w:eastAsiaTheme="minorEastAsia"/>
        </w:rPr>
        <w:t>less</w:t>
      </w:r>
      <w:r w:rsidR="00FF2CB3">
        <w:rPr>
          <w:rFonts w:eastAsiaTheme="minorEastAsia"/>
        </w:rPr>
        <w:t xml:space="preserve"> noise cleaning (0.95 quantile instead 0.90)</w:t>
      </w:r>
      <w:r w:rsidR="003D09E6">
        <w:rPr>
          <w:rFonts w:eastAsiaTheme="minorEastAsia"/>
        </w:rPr>
        <w:t xml:space="preserve"> was used. The results of </w:t>
      </w:r>
      <w:r w:rsidR="00DE27D2">
        <w:rPr>
          <w:rFonts w:eastAsiaTheme="minorEastAsia"/>
        </w:rPr>
        <w:t xml:space="preserve">the regression were worse </w:t>
      </w:r>
      <w:r w:rsidR="00DB7D54">
        <w:rPr>
          <w:rFonts w:eastAsiaTheme="minorEastAsia"/>
        </w:rPr>
        <w:t>by using the robust scaler. Therefore</w:t>
      </w:r>
      <w:r w:rsidR="00055F9A">
        <w:rPr>
          <w:rFonts w:eastAsiaTheme="minorEastAsia"/>
        </w:rPr>
        <w:t>,</w:t>
      </w:r>
      <w:r w:rsidR="00DB7D54">
        <w:rPr>
          <w:rFonts w:eastAsiaTheme="minorEastAsia"/>
        </w:rPr>
        <w:t xml:space="preserve"> we decide to stick with standard scaler and </w:t>
      </w:r>
      <w:r w:rsidR="00DE0C29">
        <w:rPr>
          <w:rFonts w:eastAsiaTheme="minorEastAsia"/>
        </w:rPr>
        <w:t>noise</w:t>
      </w:r>
      <w:r w:rsidR="00623A29">
        <w:rPr>
          <w:rFonts w:eastAsiaTheme="minorEastAsia"/>
        </w:rPr>
        <w:t>-</w:t>
      </w:r>
      <w:r w:rsidR="00DE0C29">
        <w:rPr>
          <w:rFonts w:eastAsiaTheme="minorEastAsia"/>
        </w:rPr>
        <w:t>cleaning.</w:t>
      </w:r>
    </w:p>
    <w:p w14:paraId="7DEC50DA" w14:textId="7D863E26" w:rsidR="74FFC82A" w:rsidRDefault="00425E64" w:rsidP="004B19F9">
      <w:pPr>
        <w:spacing w:line="276" w:lineRule="auto"/>
        <w:jc w:val="both"/>
        <w:rPr>
          <w:rFonts w:eastAsiaTheme="minorEastAsia"/>
        </w:rPr>
      </w:pPr>
      <w:r w:rsidRPr="000D6D02">
        <w:rPr>
          <w:rFonts w:eastAsiaTheme="minorEastAsia"/>
        </w:rPr>
        <w:t>After scaling the PCA is used to create components of the features.</w:t>
      </w:r>
      <w:r w:rsidR="005B15D3" w:rsidRPr="000D6D02">
        <w:rPr>
          <w:rFonts w:eastAsiaTheme="minorEastAsia"/>
        </w:rPr>
        <w:t xml:space="preserve"> PCA is not just used for dimensional reduction but also </w:t>
      </w:r>
      <w:r w:rsidR="009B58C4" w:rsidRPr="000D6D02">
        <w:rPr>
          <w:rFonts w:eastAsiaTheme="minorEastAsia"/>
        </w:rPr>
        <w:t xml:space="preserve">to nearly eliminate covariance between the features. </w:t>
      </w:r>
      <w:r w:rsidR="00031611" w:rsidRPr="000D6D02">
        <w:rPr>
          <w:rFonts w:eastAsiaTheme="minorEastAsia"/>
        </w:rPr>
        <w:t>For some models</w:t>
      </w:r>
      <w:r w:rsidR="00030D33">
        <w:rPr>
          <w:rFonts w:eastAsiaTheme="minorEastAsia"/>
        </w:rPr>
        <w:t>,</w:t>
      </w:r>
      <w:r w:rsidR="00031611">
        <w:rPr>
          <w:rFonts w:eastAsiaTheme="minorEastAsia"/>
        </w:rPr>
        <w:t xml:space="preserve"> </w:t>
      </w:r>
      <w:r w:rsidR="00030D33">
        <w:rPr>
          <w:rFonts w:eastAsiaTheme="minorEastAsia"/>
        </w:rPr>
        <w:t>a</w:t>
      </w:r>
      <w:r w:rsidR="00031611" w:rsidRPr="000D6D02">
        <w:rPr>
          <w:rFonts w:eastAsiaTheme="minorEastAsia"/>
        </w:rPr>
        <w:t xml:space="preserve"> covariance between independent variables </w:t>
      </w:r>
      <w:r w:rsidR="00800413" w:rsidRPr="000D6D02">
        <w:rPr>
          <w:rFonts w:eastAsiaTheme="minorEastAsia"/>
        </w:rPr>
        <w:t xml:space="preserve">generates </w:t>
      </w:r>
      <w:r w:rsidR="00711DC5" w:rsidRPr="000D6D02">
        <w:rPr>
          <w:rFonts w:eastAsiaTheme="minorEastAsia"/>
        </w:rPr>
        <w:t xml:space="preserve">a worse prediction performance. The </w:t>
      </w:r>
      <w:r w:rsidR="00B54032" w:rsidRPr="000D6D02">
        <w:rPr>
          <w:rFonts w:eastAsiaTheme="minorEastAsia"/>
        </w:rPr>
        <w:t>number of components is set to</w:t>
      </w:r>
      <w:r w:rsidR="00647822">
        <w:rPr>
          <w:rFonts w:eastAsiaTheme="minorEastAsia"/>
        </w:rPr>
        <w:t xml:space="preserve"> </w:t>
      </w:r>
      <w:r w:rsidR="0049368B">
        <w:rPr>
          <w:rFonts w:eastAsiaTheme="minorEastAsia"/>
        </w:rPr>
        <w:t>17</w:t>
      </w:r>
      <w:r w:rsidR="006B74D1" w:rsidRPr="000D6D02">
        <w:rPr>
          <w:rFonts w:eastAsiaTheme="minorEastAsia"/>
        </w:rPr>
        <w:t xml:space="preserve">. These components </w:t>
      </w:r>
      <w:r w:rsidR="002D1D77" w:rsidRPr="000D6D02">
        <w:rPr>
          <w:rFonts w:eastAsiaTheme="minorEastAsia"/>
        </w:rPr>
        <w:t>capture</w:t>
      </w:r>
      <w:r w:rsidR="00EB7B2A">
        <w:rPr>
          <w:rFonts w:eastAsiaTheme="minorEastAsia"/>
        </w:rPr>
        <w:t xml:space="preserve"> ≈</w:t>
      </w:r>
      <w:r w:rsidR="00763C21">
        <w:rPr>
          <w:rFonts w:eastAsiaTheme="minorEastAsia"/>
        </w:rPr>
        <w:t xml:space="preserve">100% of the variance in </w:t>
      </w:r>
      <w:r w:rsidR="0047337B">
        <w:rPr>
          <w:rFonts w:eastAsiaTheme="minorEastAsia"/>
        </w:rPr>
        <w:t>the features for regression and</w:t>
      </w:r>
      <w:r w:rsidR="006B74D1" w:rsidRPr="000D6D02">
        <w:rPr>
          <w:rFonts w:eastAsiaTheme="minorEastAsia"/>
        </w:rPr>
        <w:t xml:space="preserve"> </w:t>
      </w:r>
      <w:r w:rsidR="00C72ADF">
        <w:rPr>
          <w:rFonts w:eastAsiaTheme="minorEastAsia"/>
        </w:rPr>
        <w:t>classificatio</w:t>
      </w:r>
      <w:r w:rsidR="003E1738">
        <w:rPr>
          <w:rFonts w:eastAsiaTheme="minorEastAsia"/>
        </w:rPr>
        <w:t>n</w:t>
      </w:r>
      <w:r w:rsidR="002D1D77" w:rsidRPr="000D6D02">
        <w:rPr>
          <w:rFonts w:eastAsiaTheme="minorEastAsia"/>
        </w:rPr>
        <w:t xml:space="preserve">. </w:t>
      </w:r>
      <w:r w:rsidR="00057A76">
        <w:rPr>
          <w:rFonts w:eastAsiaTheme="minorEastAsia"/>
        </w:rPr>
        <w:t>Therefore</w:t>
      </w:r>
      <w:r w:rsidR="00087C03">
        <w:rPr>
          <w:rFonts w:eastAsiaTheme="minorEastAsia"/>
        </w:rPr>
        <w:t>,</w:t>
      </w:r>
      <w:r w:rsidR="00057A76">
        <w:rPr>
          <w:rFonts w:eastAsiaTheme="minorEastAsia"/>
        </w:rPr>
        <w:t xml:space="preserve"> as much variance as possible is captured</w:t>
      </w:r>
      <w:r w:rsidR="00061D1F">
        <w:rPr>
          <w:rFonts w:eastAsiaTheme="minorEastAsia"/>
        </w:rPr>
        <w:t xml:space="preserve"> with not including features that explain only </w:t>
      </w:r>
      <w:r w:rsidR="00281F0B">
        <w:rPr>
          <w:rFonts w:eastAsiaTheme="minorEastAsia"/>
        </w:rPr>
        <w:t>minimum amounts of variance</w:t>
      </w:r>
      <w:r w:rsidR="00B82894" w:rsidRPr="000D6D02">
        <w:rPr>
          <w:rFonts w:eastAsiaTheme="minorEastAsia"/>
        </w:rPr>
        <w:t xml:space="preserve">. </w:t>
      </w:r>
      <w:r w:rsidR="009A656A">
        <w:rPr>
          <w:rFonts w:eastAsiaTheme="minorEastAsia"/>
        </w:rPr>
        <w:t>This also resul</w:t>
      </w:r>
      <w:r w:rsidR="00CB7EA7">
        <w:rPr>
          <w:rFonts w:eastAsiaTheme="minorEastAsia"/>
        </w:rPr>
        <w:t xml:space="preserve">ts in a lower </w:t>
      </w:r>
      <w:r w:rsidR="0040721F" w:rsidRPr="000D6D02">
        <w:rPr>
          <w:rFonts w:eastAsiaTheme="minorEastAsia"/>
        </w:rPr>
        <w:t xml:space="preserve">number of dimensions </w:t>
      </w:r>
      <w:r w:rsidR="00B6094E" w:rsidRPr="000D6D02">
        <w:rPr>
          <w:rFonts w:eastAsiaTheme="minorEastAsia"/>
        </w:rPr>
        <w:t xml:space="preserve">such that the models </w:t>
      </w:r>
      <w:r w:rsidR="0062081A" w:rsidRPr="000D6D02">
        <w:rPr>
          <w:rFonts w:eastAsiaTheme="minorEastAsia"/>
        </w:rPr>
        <w:t xml:space="preserve">do not run in problems such as </w:t>
      </w:r>
      <w:r w:rsidR="00D46309" w:rsidRPr="000D6D02">
        <w:rPr>
          <w:rFonts w:eastAsiaTheme="minorEastAsia"/>
        </w:rPr>
        <w:t xml:space="preserve">long runtimes. </w:t>
      </w:r>
      <w:r w:rsidR="00BE55DA" w:rsidRPr="000D6D02">
        <w:rPr>
          <w:rFonts w:eastAsiaTheme="minorEastAsia"/>
        </w:rPr>
        <w:t xml:space="preserve">The </w:t>
      </w:r>
      <w:r w:rsidR="00FE2F9A">
        <w:rPr>
          <w:rFonts w:eastAsiaTheme="minorEastAsia"/>
        </w:rPr>
        <w:t xml:space="preserve">variance captured </w:t>
      </w:r>
      <w:r w:rsidR="00BC0190">
        <w:rPr>
          <w:rFonts w:eastAsiaTheme="minorEastAsia"/>
        </w:rPr>
        <w:t xml:space="preserve">variance </w:t>
      </w:r>
      <w:r w:rsidR="00FE2F9A">
        <w:rPr>
          <w:rFonts w:eastAsiaTheme="minorEastAsia"/>
        </w:rPr>
        <w:t>by</w:t>
      </w:r>
      <w:r w:rsidR="00DA38CC">
        <w:rPr>
          <w:rFonts w:eastAsiaTheme="minorEastAsia"/>
        </w:rPr>
        <w:t xml:space="preserve"> each </w:t>
      </w:r>
      <w:r w:rsidR="00BE55DA" w:rsidRPr="000D6D02">
        <w:rPr>
          <w:rFonts w:eastAsiaTheme="minorEastAsia"/>
        </w:rPr>
        <w:t>component</w:t>
      </w:r>
      <w:r w:rsidR="00DA38CC">
        <w:rPr>
          <w:rFonts w:eastAsiaTheme="minorEastAsia"/>
        </w:rPr>
        <w:t xml:space="preserve"> </w:t>
      </w:r>
      <w:r w:rsidR="00BC0190">
        <w:rPr>
          <w:rFonts w:eastAsiaTheme="minorEastAsia"/>
        </w:rPr>
        <w:t xml:space="preserve">can be seen in </w:t>
      </w:r>
      <w:r w:rsidR="00D96BC3">
        <w:rPr>
          <w:rFonts w:eastAsiaTheme="minorEastAsia"/>
          <w:color w:val="FF0000"/>
        </w:rPr>
        <w:fldChar w:fldCharType="begin"/>
      </w:r>
      <w:r w:rsidR="00D96BC3">
        <w:rPr>
          <w:rFonts w:eastAsiaTheme="minorEastAsia"/>
        </w:rPr>
        <w:instrText xml:space="preserve"> REF _Ref42715811 \h </w:instrText>
      </w:r>
      <w:r w:rsidR="00D96BC3">
        <w:rPr>
          <w:rFonts w:eastAsiaTheme="minorEastAsia"/>
          <w:color w:val="FF0000"/>
        </w:rPr>
      </w:r>
      <w:r w:rsidR="004B19F9">
        <w:rPr>
          <w:rFonts w:eastAsiaTheme="minorEastAsia"/>
          <w:color w:val="FF0000"/>
        </w:rPr>
        <w:instrText xml:space="preserve"> \* MERGEFORMAT </w:instrText>
      </w:r>
      <w:r w:rsidR="00D96BC3">
        <w:rPr>
          <w:rFonts w:eastAsiaTheme="minorEastAsia"/>
          <w:color w:val="FF0000"/>
        </w:rPr>
        <w:fldChar w:fldCharType="separate"/>
      </w:r>
      <w:r w:rsidR="00FC71C4">
        <w:t xml:space="preserve">Figure </w:t>
      </w:r>
      <w:r w:rsidR="00FC71C4">
        <w:rPr>
          <w:noProof/>
        </w:rPr>
        <w:t>12</w:t>
      </w:r>
      <w:r w:rsidR="00D96BC3">
        <w:rPr>
          <w:rFonts w:eastAsiaTheme="minorEastAsia"/>
          <w:color w:val="FF0000"/>
        </w:rPr>
        <w:fldChar w:fldCharType="end"/>
      </w:r>
      <w:r w:rsidR="00BC0190">
        <w:rPr>
          <w:rFonts w:eastAsiaTheme="minorEastAsia"/>
        </w:rPr>
        <w:t xml:space="preserve">. </w:t>
      </w:r>
      <w:r w:rsidR="00075AB3" w:rsidRPr="000D6D02">
        <w:rPr>
          <w:rFonts w:eastAsiaTheme="minorEastAsia"/>
        </w:rPr>
        <w:t xml:space="preserve">As </w:t>
      </w:r>
      <w:r w:rsidR="00E350EF" w:rsidRPr="000D6D02">
        <w:rPr>
          <w:rFonts w:eastAsiaTheme="minorEastAsia"/>
        </w:rPr>
        <w:t>the captured variance</w:t>
      </w:r>
      <w:r w:rsidR="009518AD" w:rsidRPr="000D6D02">
        <w:rPr>
          <w:rFonts w:eastAsiaTheme="minorEastAsia"/>
        </w:rPr>
        <w:t xml:space="preserve"> of a component</w:t>
      </w:r>
      <w:r w:rsidR="00E350EF" w:rsidRPr="000D6D02">
        <w:rPr>
          <w:rFonts w:eastAsiaTheme="minorEastAsia"/>
        </w:rPr>
        <w:t xml:space="preserve"> </w:t>
      </w:r>
      <w:r w:rsidR="009518AD" w:rsidRPr="000D6D02">
        <w:rPr>
          <w:rFonts w:eastAsiaTheme="minorEastAsia"/>
        </w:rPr>
        <w:t xml:space="preserve">is </w:t>
      </w:r>
      <w:r w:rsidR="007A6396" w:rsidRPr="000D6D02">
        <w:rPr>
          <w:rFonts w:eastAsiaTheme="minorEastAsia"/>
        </w:rPr>
        <w:t>not crucial for the influence of a</w:t>
      </w:r>
      <w:r w:rsidR="002206F5" w:rsidRPr="000D6D02">
        <w:rPr>
          <w:rFonts w:eastAsiaTheme="minorEastAsia"/>
        </w:rPr>
        <w:t>n</w:t>
      </w:r>
      <w:r w:rsidR="007A6396" w:rsidRPr="000D6D02">
        <w:rPr>
          <w:rFonts w:eastAsiaTheme="minorEastAsia"/>
        </w:rPr>
        <w:t xml:space="preserve"> </w:t>
      </w:r>
      <w:r w:rsidR="009518AD" w:rsidRPr="000D6D02">
        <w:rPr>
          <w:rFonts w:eastAsiaTheme="minorEastAsia"/>
        </w:rPr>
        <w:t>independent variable on a dependent variable</w:t>
      </w:r>
      <w:r w:rsidR="00AE090E" w:rsidRPr="000D6D02">
        <w:rPr>
          <w:rFonts w:eastAsiaTheme="minorEastAsia"/>
        </w:rPr>
        <w:t>, also the components with a low amount of captured variance are included</w:t>
      </w:r>
      <w:r w:rsidR="00E73911" w:rsidRPr="000D6D02">
        <w:rPr>
          <w:rFonts w:eastAsiaTheme="minorEastAsia"/>
        </w:rPr>
        <w:t>.</w:t>
      </w:r>
      <w:r w:rsidR="00CB4107" w:rsidRPr="000D6D02">
        <w:rPr>
          <w:rFonts w:eastAsiaTheme="minorEastAsia"/>
        </w:rPr>
        <w:t xml:space="preserve"> The resulting components are then used in the next steps.</w:t>
      </w:r>
      <w:r w:rsidR="004D5220" w:rsidRPr="004D5220">
        <w:rPr>
          <w:rFonts w:eastAsiaTheme="minorEastAsia"/>
          <w:noProof/>
        </w:rPr>
        <w:t xml:space="preserve"> </w:t>
      </w:r>
    </w:p>
    <w:p w14:paraId="3FC9736C" w14:textId="6A9179A6" w:rsidR="74FFC82A" w:rsidRPr="000D6D02" w:rsidRDefault="00CB4107" w:rsidP="00D81BEA">
      <w:pPr>
        <w:pStyle w:val="berschrift2"/>
        <w:jc w:val="both"/>
      </w:pPr>
      <w:bookmarkStart w:id="45" w:name="_Toc42599232"/>
      <w:bookmarkStart w:id="46" w:name="_Toc42725843"/>
      <w:r w:rsidRPr="000D6D02">
        <w:t>Model creation and training</w:t>
      </w:r>
      <w:bookmarkEnd w:id="45"/>
      <w:bookmarkEnd w:id="46"/>
    </w:p>
    <w:p w14:paraId="4BAE5234" w14:textId="3D9EB404" w:rsidR="002B646D" w:rsidRDefault="002B646D" w:rsidP="004B19F9">
      <w:pPr>
        <w:spacing w:line="276" w:lineRule="auto"/>
        <w:jc w:val="both"/>
      </w:pPr>
      <w:r>
        <w:t>As the models are trained on the 90% quantile of the data</w:t>
      </w:r>
      <w:r w:rsidR="002C261F">
        <w:t>,</w:t>
      </w:r>
      <w:r w:rsidR="00192BBF">
        <w:t xml:space="preserve"> the models are much better in predicting </w:t>
      </w:r>
      <w:r w:rsidR="005630A6">
        <w:t xml:space="preserve">short trip durations </w:t>
      </w:r>
      <w:r w:rsidR="002371D8">
        <w:t>which are smaller than 40 minutes</w:t>
      </w:r>
      <w:r w:rsidR="005630A6">
        <w:t xml:space="preserve"> but worse in predicting longer trips</w:t>
      </w:r>
      <w:r w:rsidR="00C54B6A">
        <w:t>.</w:t>
      </w:r>
      <w:r w:rsidR="00B93AA5">
        <w:t xml:space="preserve"> This is a decision that has been made because of the high number of short durations in the data</w:t>
      </w:r>
      <w:r w:rsidR="00D9711E">
        <w:t xml:space="preserve"> and only </w:t>
      </w:r>
      <w:r w:rsidR="00E03955">
        <w:t>fewer</w:t>
      </w:r>
      <w:r w:rsidR="00682A98">
        <w:t xml:space="preserve"> long trips</w:t>
      </w:r>
      <w:r w:rsidR="00B93AA5">
        <w:t xml:space="preserve">. </w:t>
      </w:r>
    </w:p>
    <w:p w14:paraId="23CB0CA3" w14:textId="252E6B8A" w:rsidR="00C11A28" w:rsidRDefault="00263843" w:rsidP="004B19F9">
      <w:pPr>
        <w:spacing w:line="276" w:lineRule="auto"/>
        <w:jc w:val="both"/>
      </w:pPr>
      <w:r w:rsidRPr="000D6D02">
        <w:t>To find the best model for predicting the duration of a trip</w:t>
      </w:r>
      <w:r w:rsidR="00F22202">
        <w:t>,</w:t>
      </w:r>
      <w:r w:rsidR="000E6948" w:rsidRPr="000D6D02">
        <w:t xml:space="preserve"> different models are trained on the train set and </w:t>
      </w:r>
      <w:r w:rsidR="0008334C" w:rsidRPr="000D6D02">
        <w:t xml:space="preserve">the results are compared </w:t>
      </w:r>
      <w:r w:rsidR="00747240" w:rsidRPr="000D6D02">
        <w:t>by Mean Absolute Error (MAE)</w:t>
      </w:r>
      <w:r w:rsidR="00F23F76">
        <w:t>,</w:t>
      </w:r>
      <w:r w:rsidR="00747240" w:rsidRPr="000D6D02">
        <w:t xml:space="preserve"> Root Mean Squared Error (RMSE)</w:t>
      </w:r>
      <w:r w:rsidR="00A04E42">
        <w:t xml:space="preserve"> and R</w:t>
      </w:r>
      <w:r w:rsidR="00916C71">
        <w:t>²</w:t>
      </w:r>
      <w:r w:rsidR="00D25357" w:rsidRPr="000D6D02">
        <w:t xml:space="preserve">. </w:t>
      </w:r>
      <w:r w:rsidR="00FE02C8" w:rsidRPr="000D6D02">
        <w:t xml:space="preserve">The models which are </w:t>
      </w:r>
      <w:r w:rsidR="00565A8D" w:rsidRPr="000D6D02">
        <w:t xml:space="preserve">created </w:t>
      </w:r>
      <w:r w:rsidR="00916C71">
        <w:t>can be seen in</w:t>
      </w:r>
      <w:r w:rsidR="00523021">
        <w:t xml:space="preserve"> </w:t>
      </w:r>
      <w:r w:rsidR="003A2853">
        <w:fldChar w:fldCharType="begin"/>
      </w:r>
      <w:r w:rsidR="003A2853">
        <w:instrText xml:space="preserve"> REF _Ref42720265 \h </w:instrText>
      </w:r>
      <w:r w:rsidR="004B19F9">
        <w:instrText xml:space="preserve"> \* MERGEFORMAT </w:instrText>
      </w:r>
      <w:r w:rsidR="003A2853">
        <w:fldChar w:fldCharType="separate"/>
      </w:r>
      <w:r w:rsidR="00FC71C4">
        <w:t xml:space="preserve">Table </w:t>
      </w:r>
      <w:r w:rsidR="00FC71C4">
        <w:rPr>
          <w:noProof/>
        </w:rPr>
        <w:t>3</w:t>
      </w:r>
      <w:r w:rsidR="003A2853">
        <w:fldChar w:fldCharType="end"/>
      </w:r>
      <w:r w:rsidR="004A59A0">
        <w:t>.</w:t>
      </w:r>
      <w:r w:rsidR="00565A8D" w:rsidRPr="000D6D02">
        <w:t xml:space="preserve"> </w:t>
      </w:r>
      <w:r w:rsidR="002C7CAB">
        <w:t xml:space="preserve">The dummy regressions were used to evaluate </w:t>
      </w:r>
      <w:r w:rsidR="00FC7875">
        <w:t>other regression models.</w:t>
      </w:r>
      <w:r w:rsidR="003274F5">
        <w:t xml:space="preserve"> The assumption is that </w:t>
      </w:r>
      <w:r w:rsidR="00C22D7E">
        <w:t xml:space="preserve">“intelligent” machine learning algorithms have a better performance on the data </w:t>
      </w:r>
      <w:r w:rsidR="005D45C6">
        <w:t xml:space="preserve">than </w:t>
      </w:r>
      <w:r w:rsidR="00047A29">
        <w:t xml:space="preserve">basic dummy regressions that always </w:t>
      </w:r>
      <w:r w:rsidR="0040378B">
        <w:t>put</w:t>
      </w:r>
      <w:r w:rsidR="00047A29">
        <w:t xml:space="preserve"> </w:t>
      </w:r>
      <w:r w:rsidR="0040378B">
        <w:t xml:space="preserve">out </w:t>
      </w:r>
      <w:r w:rsidR="00047A29">
        <w:t xml:space="preserve">the mean or median of the train set </w:t>
      </w:r>
      <w:r w:rsidR="00F3377E">
        <w:t xml:space="preserve">on predictions. </w:t>
      </w:r>
      <w:r w:rsidR="00B84840">
        <w:t xml:space="preserve">The model with the best results is the neural network. </w:t>
      </w:r>
      <w:r w:rsidR="00687865">
        <w:t xml:space="preserve">This has been evaluated </w:t>
      </w:r>
      <w:r w:rsidR="001F6A11">
        <w:t>by</w:t>
      </w:r>
      <w:r w:rsidR="00687865">
        <w:t xml:space="preserve"> </w:t>
      </w:r>
      <w:r w:rsidR="00B01E8C">
        <w:t xml:space="preserve">brute force testing </w:t>
      </w:r>
      <w:r w:rsidR="005A2DCB">
        <w:t>over 600 hyperparameters</w:t>
      </w:r>
      <w:r w:rsidR="00687865">
        <w:t xml:space="preserve"> </w:t>
      </w:r>
      <w:r w:rsidR="00320FCA">
        <w:t xml:space="preserve">on different models and comparing </w:t>
      </w:r>
      <w:r w:rsidR="00687865">
        <w:t xml:space="preserve">validation, and training set performance. </w:t>
      </w:r>
      <w:r w:rsidR="00B84840">
        <w:t>Therefore</w:t>
      </w:r>
      <w:r w:rsidR="00F57364">
        <w:t>,</w:t>
      </w:r>
      <w:r w:rsidR="00BE11E6">
        <w:t xml:space="preserve"> in the following</w:t>
      </w:r>
      <w:r w:rsidR="00707A3A">
        <w:t>,</w:t>
      </w:r>
      <w:r w:rsidR="00F57364">
        <w:t xml:space="preserve"> </w:t>
      </w:r>
      <w:r w:rsidR="0087699D">
        <w:t xml:space="preserve">only </w:t>
      </w:r>
      <w:r w:rsidR="00E304EF">
        <w:t>its</w:t>
      </w:r>
      <w:r w:rsidR="0087699D">
        <w:t xml:space="preserve"> parameters are explained in detail. </w:t>
      </w:r>
    </w:p>
    <w:p w14:paraId="363842CB" w14:textId="2A5ED693" w:rsidR="00680569" w:rsidRDefault="00F57364" w:rsidP="004B19F9">
      <w:pPr>
        <w:spacing w:line="276" w:lineRule="auto"/>
        <w:jc w:val="both"/>
      </w:pPr>
      <w:r>
        <w:t xml:space="preserve">The neural network </w:t>
      </w:r>
      <w:r w:rsidR="000511DD">
        <w:t xml:space="preserve">has an input </w:t>
      </w:r>
      <w:r w:rsidR="007836C2">
        <w:t xml:space="preserve">layer </w:t>
      </w:r>
      <w:r w:rsidR="0074520B">
        <w:t xml:space="preserve">with </w:t>
      </w:r>
      <w:r w:rsidR="007F35F8">
        <w:t>an input shape of</w:t>
      </w:r>
      <w:r w:rsidR="007836C2" w:rsidRPr="007836C2">
        <w:t xml:space="preserve"> 92</w:t>
      </w:r>
      <w:r w:rsidR="007836C2">
        <w:t>,</w:t>
      </w:r>
      <w:r w:rsidR="007836C2" w:rsidRPr="007836C2">
        <w:t>507</w:t>
      </w:r>
      <w:r w:rsidR="0074520B">
        <w:t>.</w:t>
      </w:r>
      <w:r w:rsidR="007F35F8">
        <w:t xml:space="preserve"> </w:t>
      </w:r>
      <w:r w:rsidR="00866667">
        <w:t xml:space="preserve">All </w:t>
      </w:r>
      <w:r w:rsidR="00FF148C">
        <w:t>five</w:t>
      </w:r>
      <w:r w:rsidR="003E71FA">
        <w:t xml:space="preserve"> </w:t>
      </w:r>
      <w:r w:rsidR="00866667">
        <w:t>layers</w:t>
      </w:r>
      <w:r w:rsidR="002B2FC2">
        <w:t>,</w:t>
      </w:r>
      <w:r w:rsidR="00866667">
        <w:t xml:space="preserve"> except the output layer</w:t>
      </w:r>
      <w:r w:rsidR="002B2FC2">
        <w:t>,</w:t>
      </w:r>
      <w:r w:rsidR="00866667">
        <w:t xml:space="preserve"> have a dimension of </w:t>
      </w:r>
      <w:r w:rsidR="00FA348C">
        <w:t xml:space="preserve">36, use the </w:t>
      </w:r>
      <w:r w:rsidR="00E723CF">
        <w:t>rectified linear unit (</w:t>
      </w:r>
      <w:proofErr w:type="spellStart"/>
      <w:r w:rsidR="00E723CF">
        <w:t>ReLU</w:t>
      </w:r>
      <w:proofErr w:type="spellEnd"/>
      <w:r w:rsidR="00E723CF">
        <w:t>) as activation function</w:t>
      </w:r>
      <w:r w:rsidR="005F2CE6">
        <w:t xml:space="preserve"> and their kernel is initialized by </w:t>
      </w:r>
      <w:r w:rsidR="00B54DB8">
        <w:t xml:space="preserve">a standard normal distribution of weights. </w:t>
      </w:r>
      <w:r w:rsidR="006D2E32">
        <w:t xml:space="preserve">As </w:t>
      </w:r>
      <w:r w:rsidR="0084718C">
        <w:t xml:space="preserve">an </w:t>
      </w:r>
      <w:r w:rsidR="006D2E32">
        <w:t>optimizer</w:t>
      </w:r>
      <w:r w:rsidR="00993CCA">
        <w:t>,</w:t>
      </w:r>
      <w:r w:rsidR="006D2E32">
        <w:t xml:space="preserve"> the </w:t>
      </w:r>
      <w:r w:rsidR="00587D5D">
        <w:t>RMS</w:t>
      </w:r>
      <w:r w:rsidR="00B50B2D">
        <w:t>prop optimizer is used</w:t>
      </w:r>
      <w:r w:rsidR="007146E3">
        <w:t xml:space="preserve"> </w:t>
      </w:r>
      <w:sdt>
        <w:sdtPr>
          <w:alias w:val="To edit, see citavi.com/edit"/>
          <w:tag w:val="CitaviPlaceholder#d87af1bd-4322-455b-86d5-aa946bad9b9f"/>
          <w:id w:val="752170427"/>
          <w:placeholder>
            <w:docPart w:val="DefaultPlaceholder_-1854013440"/>
          </w:placeholder>
        </w:sdtPr>
        <w:sdtContent>
          <w:r w:rsidR="007146E3">
            <w:rPr>
              <w:noProof/>
            </w:rPr>
            <w:fldChar w:fldCharType="begin"/>
          </w:r>
          <w:r w:rsidR="009E1111">
            <w:rPr>
              <w:noProof/>
            </w:rPr>
            <w:instrText>ADDIN CitaviPlaceholder{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}</w:instrText>
          </w:r>
          <w:r w:rsidR="007146E3">
            <w:rPr>
              <w:noProof/>
            </w:rPr>
            <w:fldChar w:fldCharType="separate"/>
          </w:r>
          <w:r w:rsidR="009E1111">
            <w:rPr>
              <w:noProof/>
            </w:rPr>
            <w:t>(tensorflow.org 2020)</w:t>
          </w:r>
          <w:r w:rsidR="007146E3">
            <w:rPr>
              <w:noProof/>
            </w:rPr>
            <w:fldChar w:fldCharType="end"/>
          </w:r>
        </w:sdtContent>
      </w:sdt>
      <w:r w:rsidR="00B50B2D">
        <w:t>.</w:t>
      </w:r>
      <w:r w:rsidR="008C34B5">
        <w:t xml:space="preserve"> </w:t>
      </w:r>
      <w:r w:rsidR="00CF5759">
        <w:t xml:space="preserve">For </w:t>
      </w:r>
      <w:r w:rsidR="00BB27CE">
        <w:t>optimization,</w:t>
      </w:r>
      <w:r w:rsidR="00CF5759">
        <w:t xml:space="preserve"> a learning rate of 0.001 is used. </w:t>
      </w:r>
      <w:r w:rsidR="005C3FCD">
        <w:t xml:space="preserve">For the regression on </w:t>
      </w:r>
      <w:r w:rsidR="004C28F9" w:rsidRPr="004C28F9">
        <w:rPr>
          <w:i/>
          <w:iCs/>
        </w:rPr>
        <w:t>D</w:t>
      </w:r>
      <w:r w:rsidR="005C3FCD" w:rsidRPr="004C28F9">
        <w:rPr>
          <w:i/>
          <w:iCs/>
        </w:rPr>
        <w:t>uration</w:t>
      </w:r>
      <w:r w:rsidR="00B24AB9">
        <w:rPr>
          <w:i/>
          <w:iCs/>
        </w:rPr>
        <w:t>,</w:t>
      </w:r>
      <w:r w:rsidR="005C3FCD">
        <w:t xml:space="preserve"> </w:t>
      </w:r>
      <w:r w:rsidR="004C28F9">
        <w:t xml:space="preserve">an output layer </w:t>
      </w:r>
      <w:r w:rsidR="00BC4C5E">
        <w:t>of dimension 1 is needed as a prediction</w:t>
      </w:r>
      <w:r w:rsidR="00094091">
        <w:t>, i</w:t>
      </w:r>
      <w:r w:rsidR="00BC4C5E">
        <w:t xml:space="preserve">f only one value is </w:t>
      </w:r>
      <w:r w:rsidR="00F73509">
        <w:t>necessary</w:t>
      </w:r>
      <w:r w:rsidR="00BC4C5E">
        <w:t>.</w:t>
      </w:r>
      <w:r w:rsidR="00833003">
        <w:t xml:space="preserve"> Th</w:t>
      </w:r>
      <w:r w:rsidR="00993CCA">
        <w:t>ese</w:t>
      </w:r>
      <w:r w:rsidR="00833003">
        <w:t xml:space="preserve"> model parameters have been evaluated by testing different setting</w:t>
      </w:r>
      <w:r w:rsidR="002A277D">
        <w:t>s</w:t>
      </w:r>
      <w:r w:rsidR="00833003">
        <w:t xml:space="preserve"> and comparing the results of training and va</w:t>
      </w:r>
      <w:r w:rsidR="002742C8">
        <w:t xml:space="preserve">lidation loss. The final decision has been made by choosing the </w:t>
      </w:r>
      <w:r w:rsidR="00D50DBC">
        <w:t xml:space="preserve">smallest model with appropriate </w:t>
      </w:r>
      <w:r w:rsidR="000F659D">
        <w:t>performance.</w:t>
      </w:r>
      <w:r w:rsidR="00680569">
        <w:t xml:space="preserve"> </w:t>
      </w:r>
      <w:r w:rsidR="00C612A0">
        <w:t xml:space="preserve">Such that model complexity has been reduced to a minimum. This helps </w:t>
      </w:r>
      <w:r w:rsidR="00B37825">
        <w:t xml:space="preserve">to prevent overfitting </w:t>
      </w:r>
      <w:r w:rsidR="00195468">
        <w:t>on</w:t>
      </w:r>
      <w:r w:rsidR="00B37825">
        <w:t xml:space="preserve"> </w:t>
      </w:r>
      <w:r w:rsidR="00B24AB9">
        <w:t xml:space="preserve">the </w:t>
      </w:r>
      <w:r w:rsidR="00B37825">
        <w:t>training set.</w:t>
      </w:r>
      <w:r w:rsidR="00C55FF9">
        <w:t xml:space="preserve"> The final step is the choice of epochs to train on. </w:t>
      </w:r>
      <w:r w:rsidR="00B942AA">
        <w:t>To evaluate the number of epochs</w:t>
      </w:r>
      <w:r w:rsidR="00CE72E5">
        <w:t>,</w:t>
      </w:r>
      <w:r w:rsidR="002B4131">
        <w:t xml:space="preserve"> </w:t>
      </w:r>
      <w:r w:rsidR="00813278">
        <w:t xml:space="preserve">the training and validation loss is plotted per epoch </w:t>
      </w:r>
      <w:r w:rsidR="003656EC">
        <w:t xml:space="preserve">and presented </w:t>
      </w:r>
      <w:r w:rsidR="000E0A0E">
        <w:t xml:space="preserve">in </w:t>
      </w:r>
      <w:r w:rsidR="00CE719E">
        <w:rPr>
          <w:color w:val="FF0000"/>
        </w:rPr>
        <w:fldChar w:fldCharType="begin"/>
      </w:r>
      <w:r w:rsidR="00CE719E">
        <w:rPr>
          <w:color w:val="FF0000"/>
        </w:rPr>
        <w:instrText xml:space="preserve"> REF _Ref42716469 \h </w:instrText>
      </w:r>
      <w:r w:rsidR="004B19F9">
        <w:rPr>
          <w:color w:val="FF0000"/>
        </w:rPr>
        <w:instrText xml:space="preserve"> \* MERGEFORMAT </w:instrText>
      </w:r>
      <w:r w:rsidR="00CE719E">
        <w:rPr>
          <w:color w:val="FF0000"/>
        </w:rPr>
      </w:r>
      <w:r w:rsidR="00CE719E">
        <w:rPr>
          <w:color w:val="FF0000"/>
        </w:rPr>
        <w:fldChar w:fldCharType="separate"/>
      </w:r>
      <w:r w:rsidR="00FC71C4" w:rsidRPr="000D6D02">
        <w:t xml:space="preserve">Figure </w:t>
      </w:r>
      <w:r w:rsidR="00FC71C4">
        <w:rPr>
          <w:noProof/>
        </w:rPr>
        <w:t>13</w:t>
      </w:r>
      <w:r w:rsidR="00CE719E">
        <w:rPr>
          <w:color w:val="FF0000"/>
        </w:rPr>
        <w:fldChar w:fldCharType="end"/>
      </w:r>
      <w:r w:rsidR="00813278">
        <w:t>.</w:t>
      </w:r>
      <w:r w:rsidR="00210DF5">
        <w:t xml:space="preserve"> </w:t>
      </w:r>
      <w:r w:rsidR="0035336F">
        <w:t xml:space="preserve">The validation loss decreases together with </w:t>
      </w:r>
      <w:r w:rsidR="003D1266">
        <w:t xml:space="preserve">training loss </w:t>
      </w:r>
      <w:r w:rsidR="00B642B5">
        <w:t>approximately up to epoch 50. Therefore</w:t>
      </w:r>
      <w:r w:rsidR="00B5577C">
        <w:t>,</w:t>
      </w:r>
      <w:r w:rsidR="00B642B5">
        <w:t xml:space="preserve"> </w:t>
      </w:r>
      <w:r w:rsidR="00FC234F">
        <w:t xml:space="preserve">the maximum number of epochs which should be used </w:t>
      </w:r>
      <w:r w:rsidR="00F73509">
        <w:t>amounts</w:t>
      </w:r>
      <w:r w:rsidR="00FC234F">
        <w:t xml:space="preserve"> 50 epochs. </w:t>
      </w:r>
      <w:r w:rsidR="00B5577C">
        <w:t>Thus</w:t>
      </w:r>
      <w:r w:rsidR="001B7A39">
        <w:t>,</w:t>
      </w:r>
      <w:r w:rsidR="00B5577C">
        <w:t xml:space="preserve"> overfitting is prevented. </w:t>
      </w:r>
      <w:r w:rsidR="00D568F6">
        <w:t>At this point</w:t>
      </w:r>
      <w:r w:rsidR="00B24AB9">
        <w:t>,</w:t>
      </w:r>
      <w:r w:rsidR="006D4B50">
        <w:t xml:space="preserve"> the neural network with 50 epochs has the same performance on the data with and without weather data</w:t>
      </w:r>
      <w:r w:rsidR="00264208">
        <w:t xml:space="preserve">, which is </w:t>
      </w:r>
      <w:r w:rsidR="00F62902">
        <w:t>visualized</w:t>
      </w:r>
      <w:r w:rsidR="006D4B50">
        <w:t xml:space="preserve"> </w:t>
      </w:r>
      <w:r w:rsidR="00D07CE1">
        <w:t xml:space="preserve">in </w:t>
      </w:r>
      <w:r w:rsidR="007C6E94">
        <w:rPr>
          <w:color w:val="FF0000"/>
        </w:rPr>
        <w:fldChar w:fldCharType="begin"/>
      </w:r>
      <w:r w:rsidR="007C6E94">
        <w:instrText xml:space="preserve"> REF _Ref42715569 \h </w:instrText>
      </w:r>
      <w:r w:rsidR="004B19F9">
        <w:rPr>
          <w:color w:val="FF0000"/>
        </w:rPr>
        <w:instrText xml:space="preserve"> \* MERGEFORMAT </w:instrText>
      </w:r>
      <w:r w:rsidR="007C6E94">
        <w:rPr>
          <w:color w:val="FF0000"/>
        </w:rPr>
      </w:r>
      <w:r w:rsidR="007C6E94">
        <w:rPr>
          <w:color w:val="FF0000"/>
        </w:rPr>
        <w:fldChar w:fldCharType="separate"/>
      </w:r>
      <w:r w:rsidR="00FC71C4">
        <w:t xml:space="preserve">Figure </w:t>
      </w:r>
      <w:r w:rsidR="00FC71C4">
        <w:rPr>
          <w:noProof/>
        </w:rPr>
        <w:t>10</w:t>
      </w:r>
      <w:r w:rsidR="007C6E94">
        <w:rPr>
          <w:color w:val="FF0000"/>
        </w:rPr>
        <w:fldChar w:fldCharType="end"/>
      </w:r>
      <w:r w:rsidR="007C6E94">
        <w:t>.</w:t>
      </w:r>
    </w:p>
    <w:p w14:paraId="301D0D50" w14:textId="039DEE11" w:rsidR="00F35420" w:rsidRPr="000D6D02" w:rsidRDefault="00810312" w:rsidP="004B19F9">
      <w:pPr>
        <w:spacing w:line="276" w:lineRule="auto"/>
        <w:jc w:val="both"/>
      </w:pPr>
      <w:r w:rsidRPr="000D6D02">
        <w:t xml:space="preserve">The neural network has a MAE </w:t>
      </w:r>
      <w:r w:rsidR="009B653F" w:rsidRPr="000D6D02">
        <w:rPr>
          <w:rFonts w:cstheme="minorHAnsi"/>
        </w:rPr>
        <w:t xml:space="preserve">≈ </w:t>
      </w:r>
      <w:r w:rsidR="00B021B7" w:rsidRPr="008132B1">
        <w:t>3.</w:t>
      </w:r>
      <w:r w:rsidR="00B021B7">
        <w:t>894</w:t>
      </w:r>
      <w:r w:rsidR="00D07D9C">
        <w:t>2</w:t>
      </w:r>
      <w:r w:rsidR="00B021B7" w:rsidRPr="008132B1">
        <w:t>6</w:t>
      </w:r>
      <w:r w:rsidR="00DE361A" w:rsidRPr="000D6D02">
        <w:t xml:space="preserve"> and </w:t>
      </w:r>
      <w:r w:rsidR="009B653F" w:rsidRPr="000D6D02">
        <w:t xml:space="preserve">RMSE </w:t>
      </w:r>
      <w:r w:rsidR="009B653F" w:rsidRPr="000D6D02">
        <w:rPr>
          <w:rFonts w:cstheme="minorHAnsi"/>
        </w:rPr>
        <w:t>≈</w:t>
      </w:r>
      <w:r w:rsidR="009B653F" w:rsidRPr="000D6D02">
        <w:t xml:space="preserve"> </w:t>
      </w:r>
      <w:r w:rsidR="00D07D9C">
        <w:t>6.7261</w:t>
      </w:r>
      <w:r w:rsidR="00BE005B" w:rsidRPr="000D6D02">
        <w:t xml:space="preserve"> when </w:t>
      </w:r>
      <w:r w:rsidR="00CB1BB2">
        <w:t>fitted</w:t>
      </w:r>
      <w:r w:rsidR="00BE005B" w:rsidRPr="000D6D02">
        <w:t xml:space="preserve"> on the </w:t>
      </w:r>
      <w:r w:rsidR="000E7B4D">
        <w:t>training</w:t>
      </w:r>
      <w:r w:rsidR="00CB1BB2">
        <w:t xml:space="preserve"> set</w:t>
      </w:r>
      <w:r w:rsidR="00BE005B" w:rsidRPr="000D6D02">
        <w:t xml:space="preserve">. This means that </w:t>
      </w:r>
      <w:r w:rsidR="00C81A68" w:rsidRPr="000D6D02">
        <w:t xml:space="preserve">the </w:t>
      </w:r>
      <w:r w:rsidR="000E7B4D">
        <w:t>trained model has a</w:t>
      </w:r>
      <w:r w:rsidR="005C114D">
        <w:t>n</w:t>
      </w:r>
      <w:r w:rsidR="00C81A68" w:rsidRPr="000D6D02">
        <w:t xml:space="preserve"> average </w:t>
      </w:r>
      <w:r w:rsidR="005C114D">
        <w:t>bias</w:t>
      </w:r>
      <w:r w:rsidR="00C81A68" w:rsidRPr="000D6D02">
        <w:t xml:space="preserve"> when predicting a </w:t>
      </w:r>
      <w:r w:rsidR="0005302B" w:rsidRPr="000D6D02">
        <w:t xml:space="preserve">trip duration </w:t>
      </w:r>
      <w:r w:rsidR="005C114D">
        <w:t xml:space="preserve">which </w:t>
      </w:r>
      <w:r w:rsidR="0005302B" w:rsidRPr="000D6D02">
        <w:t>is at about 4 minutes</w:t>
      </w:r>
      <w:r w:rsidR="00CB1BB2">
        <w:t xml:space="preserve">. </w:t>
      </w:r>
      <w:r w:rsidR="00720DA7">
        <w:t>T</w:t>
      </w:r>
      <w:r w:rsidR="00CB1BB2">
        <w:t xml:space="preserve">he residuals plot </w:t>
      </w:r>
      <w:r w:rsidR="003C6F73">
        <w:t>confirm</w:t>
      </w:r>
      <w:r w:rsidR="00AA741A">
        <w:t>s</w:t>
      </w:r>
      <w:r w:rsidR="00720DA7">
        <w:t xml:space="preserve"> this </w:t>
      </w:r>
      <w:r w:rsidR="00E11968">
        <w:t>assumption, too</w:t>
      </w:r>
      <w:r w:rsidR="0012136A">
        <w:t xml:space="preserve">. </w:t>
      </w:r>
      <w:r w:rsidR="00C72104">
        <w:t>This plot shows for a perfect model a</w:t>
      </w:r>
      <w:r w:rsidR="00CB1BB2">
        <w:t xml:space="preserve"> </w:t>
      </w:r>
      <w:r w:rsidR="00AA70AF">
        <w:t xml:space="preserve">line with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y</m:t>
        </m:r>
      </m:oMath>
      <w:r w:rsidR="00FE4D53">
        <w:t xml:space="preserve">. </w:t>
      </w:r>
      <w:r w:rsidR="003E2C5C">
        <w:t xml:space="preserve">The trained neural network </w:t>
      </w:r>
      <w:r w:rsidR="00E73173">
        <w:t xml:space="preserve">does not capture the </w:t>
      </w:r>
      <w:r w:rsidR="00E3259F">
        <w:t>duration longer tha</w:t>
      </w:r>
      <w:r w:rsidR="00ED2A71">
        <w:t>n</w:t>
      </w:r>
      <w:r w:rsidR="00E3259F">
        <w:t xml:space="preserve"> 30 minutes</w:t>
      </w:r>
      <w:r w:rsidR="00196729">
        <w:t xml:space="preserve"> and </w:t>
      </w:r>
      <w:r w:rsidR="000C043D">
        <w:t>tends to underestimate the actual value</w:t>
      </w:r>
      <w:r w:rsidR="00D33B27">
        <w:t xml:space="preserve">. </w:t>
      </w:r>
      <w:r w:rsidR="001D2DF1">
        <w:t>It is visualized in</w:t>
      </w:r>
      <w:r w:rsidR="00E104DA">
        <w:t xml:space="preserve"> </w:t>
      </w:r>
      <w:r w:rsidR="00DB435D">
        <w:rPr>
          <w:color w:val="FF0000"/>
        </w:rPr>
        <w:fldChar w:fldCharType="begin"/>
      </w:r>
      <w:r w:rsidR="00DB435D">
        <w:rPr>
          <w:color w:val="FF0000"/>
        </w:rPr>
        <w:instrText xml:space="preserve"> REF _Ref42718505 \h </w:instrText>
      </w:r>
      <w:r w:rsidR="004B19F9">
        <w:rPr>
          <w:color w:val="FF0000"/>
        </w:rPr>
        <w:instrText xml:space="preserve"> \* MERGEFORMAT </w:instrText>
      </w:r>
      <w:r w:rsidR="00DB435D">
        <w:rPr>
          <w:color w:val="FF0000"/>
        </w:rPr>
      </w:r>
      <w:r w:rsidR="00DB435D">
        <w:rPr>
          <w:color w:val="FF0000"/>
        </w:rPr>
        <w:fldChar w:fldCharType="separate"/>
      </w:r>
      <w:r w:rsidR="00FC71C4">
        <w:t xml:space="preserve">Figure </w:t>
      </w:r>
      <w:r w:rsidR="00FC71C4">
        <w:rPr>
          <w:noProof/>
        </w:rPr>
        <w:t>14</w:t>
      </w:r>
      <w:r w:rsidR="00DB435D">
        <w:rPr>
          <w:color w:val="FF0000"/>
        </w:rPr>
        <w:fldChar w:fldCharType="end"/>
      </w:r>
      <w:r w:rsidR="000C043D">
        <w:t>.</w:t>
      </w:r>
      <w:r w:rsidR="00E104DA">
        <w:t xml:space="preserve"> </w:t>
      </w:r>
      <w:r w:rsidR="00D60023" w:rsidRPr="000D6D02">
        <w:t xml:space="preserve">As the RMSE is clearly larger than the MAE, it can be stated that different errors are not of the same magnitude as RMSE penalizes big errors stronger than MAE. </w:t>
      </w:r>
      <w:r w:rsidR="00D60023">
        <w:t xml:space="preserve">The presence of higher errors has also been seen in the residuals plot. </w:t>
      </w:r>
      <w:r w:rsidR="00FC0295">
        <w:t xml:space="preserve">This bias should be kept in mind </w:t>
      </w:r>
      <w:r w:rsidR="00FE1F07">
        <w:t xml:space="preserve">when looking at the </w:t>
      </w:r>
      <w:r w:rsidR="00FA1BB5">
        <w:t xml:space="preserve">prediction of new </w:t>
      </w:r>
      <w:r w:rsidR="00E17F84">
        <w:t>data.</w:t>
      </w:r>
    </w:p>
    <w:p w14:paraId="70B34527" w14:textId="7A198ED7" w:rsidR="0010245F" w:rsidRPr="000D6D02" w:rsidRDefault="00B55846" w:rsidP="00D81BEA">
      <w:pPr>
        <w:pStyle w:val="berschrift2"/>
        <w:jc w:val="both"/>
      </w:pPr>
      <w:bookmarkStart w:id="47" w:name="_Toc42599233"/>
      <w:bookmarkStart w:id="48" w:name="_Toc42725844"/>
      <w:r w:rsidRPr="000D6D02">
        <w:t>Duration p</w:t>
      </w:r>
      <w:r w:rsidR="0010245F" w:rsidRPr="000D6D02">
        <w:t>rediction and evaluation</w:t>
      </w:r>
      <w:bookmarkEnd w:id="47"/>
      <w:bookmarkEnd w:id="48"/>
    </w:p>
    <w:p w14:paraId="4189D068" w14:textId="202EBA42" w:rsidR="00B55846" w:rsidRPr="000D6D02" w:rsidRDefault="00B55846" w:rsidP="004B19F9">
      <w:pPr>
        <w:spacing w:line="276" w:lineRule="auto"/>
        <w:jc w:val="both"/>
      </w:pPr>
      <w:r w:rsidRPr="000D6D02">
        <w:t xml:space="preserve">The different </w:t>
      </w:r>
      <w:r w:rsidR="00A40274" w:rsidRPr="000D6D02">
        <w:t xml:space="preserve">models create the following results on the </w:t>
      </w:r>
      <w:r w:rsidR="00280B3D">
        <w:t>test</w:t>
      </w:r>
      <w:r w:rsidR="00A40274" w:rsidRPr="000D6D02">
        <w:t xml:space="preserve"> set:</w:t>
      </w:r>
    </w:p>
    <w:p w14:paraId="6A61D5A5" w14:textId="0803FCB1" w:rsidR="00D96BC3" w:rsidRDefault="00D96BC3" w:rsidP="004B19F9">
      <w:pPr>
        <w:pStyle w:val="Beschriftung"/>
        <w:keepNext/>
        <w:spacing w:line="276" w:lineRule="auto"/>
      </w:pPr>
      <w:bookmarkStart w:id="49" w:name="_Ref42716095"/>
      <w:bookmarkStart w:id="50" w:name="_Ref42720265"/>
      <w:bookmarkStart w:id="51" w:name="_Toc42725853"/>
      <w:r>
        <w:t xml:space="preserve">Table </w:t>
      </w:r>
      <w:fldSimple w:instr=" SEQ Table \* ARABIC ">
        <w:r w:rsidR="00FC71C4">
          <w:rPr>
            <w:noProof/>
          </w:rPr>
          <w:t>3</w:t>
        </w:r>
      </w:fldSimple>
      <w:bookmarkEnd w:id="50"/>
      <w:r>
        <w:t>: Machine Learning Models applicated on the validation data</w:t>
      </w:r>
      <w:bookmarkEnd w:id="49"/>
      <w:bookmarkEnd w:id="51"/>
    </w:p>
    <w:tbl>
      <w:tblPr>
        <w:tblStyle w:val="Tabellenraster"/>
        <w:tblW w:w="9350" w:type="dxa"/>
        <w:tblLook w:val="04A0" w:firstRow="1" w:lastRow="0" w:firstColumn="1" w:lastColumn="0" w:noHBand="0" w:noVBand="1"/>
      </w:tblPr>
      <w:tblGrid>
        <w:gridCol w:w="4829"/>
        <w:gridCol w:w="1393"/>
        <w:gridCol w:w="1259"/>
        <w:gridCol w:w="1869"/>
      </w:tblGrid>
      <w:tr w:rsidR="00547D3E" w:rsidRPr="000D6D02" w14:paraId="610B1D1D" w14:textId="52F1BC8E" w:rsidTr="00E96BA9">
        <w:tc>
          <w:tcPr>
            <w:tcW w:w="4829" w:type="dxa"/>
          </w:tcPr>
          <w:p w14:paraId="16EB476C" w14:textId="2E27E51A" w:rsidR="00547D3E" w:rsidRPr="000D6D02" w:rsidRDefault="00547D3E" w:rsidP="004B19F9">
            <w:pPr>
              <w:spacing w:line="276" w:lineRule="auto"/>
              <w:jc w:val="both"/>
            </w:pPr>
            <w:r w:rsidRPr="000D6D02">
              <w:t>Model</w:t>
            </w:r>
          </w:p>
        </w:tc>
        <w:tc>
          <w:tcPr>
            <w:tcW w:w="1393" w:type="dxa"/>
          </w:tcPr>
          <w:p w14:paraId="5B1FAC96" w14:textId="728C74CE" w:rsidR="00547D3E" w:rsidRPr="000D6D02" w:rsidRDefault="00547D3E" w:rsidP="004B19F9">
            <w:pPr>
              <w:spacing w:line="276" w:lineRule="auto"/>
              <w:jc w:val="both"/>
            </w:pPr>
            <w:r w:rsidRPr="000D6D02">
              <w:t>MAE (</w:t>
            </w:r>
            <w:r w:rsidRPr="000D6D02">
              <w:rPr>
                <w:rFonts w:ascii="Calibri" w:hAnsi="Calibri" w:cs="Calibri"/>
              </w:rPr>
              <w:t>≈)</w:t>
            </w:r>
          </w:p>
        </w:tc>
        <w:tc>
          <w:tcPr>
            <w:tcW w:w="1259" w:type="dxa"/>
          </w:tcPr>
          <w:p w14:paraId="692CD2BA" w14:textId="2970FA7D" w:rsidR="00547D3E" w:rsidRPr="000D6D02" w:rsidRDefault="00547D3E" w:rsidP="004B19F9">
            <w:pPr>
              <w:spacing w:line="276" w:lineRule="auto"/>
              <w:jc w:val="both"/>
            </w:pPr>
            <w:r w:rsidRPr="000D6D02">
              <w:t>RMSE (</w:t>
            </w:r>
            <w:r w:rsidRPr="000D6D02">
              <w:rPr>
                <w:rFonts w:ascii="Calibri" w:hAnsi="Calibri" w:cs="Calibri"/>
              </w:rPr>
              <w:t>≈)</w:t>
            </w:r>
          </w:p>
        </w:tc>
        <w:tc>
          <w:tcPr>
            <w:tcW w:w="1869" w:type="dxa"/>
          </w:tcPr>
          <w:p w14:paraId="1EDB6689" w14:textId="099CE550" w:rsidR="00547D3E" w:rsidRPr="000D6D02" w:rsidRDefault="00547D3E" w:rsidP="004B19F9">
            <w:pPr>
              <w:spacing w:line="276" w:lineRule="auto"/>
              <w:jc w:val="both"/>
            </w:pPr>
            <w:r w:rsidRPr="000D6D02">
              <w:t>R² (≈)</w:t>
            </w:r>
          </w:p>
        </w:tc>
      </w:tr>
      <w:tr w:rsidR="00E96BA9" w:rsidRPr="000D6D02" w14:paraId="6D2F9013" w14:textId="77777777" w:rsidTr="00E96BA9">
        <w:tc>
          <w:tcPr>
            <w:tcW w:w="4829" w:type="dxa"/>
          </w:tcPr>
          <w:p w14:paraId="47D22B7C" w14:textId="483FFC26" w:rsidR="00E96BA9" w:rsidRPr="000D6D02" w:rsidRDefault="00E96BA9" w:rsidP="004B19F9">
            <w:pPr>
              <w:spacing w:line="276" w:lineRule="auto"/>
              <w:jc w:val="both"/>
            </w:pPr>
            <w:r>
              <w:t xml:space="preserve">Dummy </w:t>
            </w:r>
            <w:r w:rsidR="00F85D42">
              <w:t>r</w:t>
            </w:r>
            <w:r>
              <w:t xml:space="preserve">egression </w:t>
            </w:r>
            <w:r w:rsidR="00F85D42">
              <w:t>(m</w:t>
            </w:r>
            <w:r>
              <w:t>ean</w:t>
            </w:r>
            <w:r w:rsidR="00F85D42">
              <w:t>)</w:t>
            </w:r>
          </w:p>
        </w:tc>
        <w:tc>
          <w:tcPr>
            <w:tcW w:w="1393" w:type="dxa"/>
          </w:tcPr>
          <w:p w14:paraId="64DAFEC0" w14:textId="65D04F27" w:rsidR="00E96BA9" w:rsidRPr="008132B1" w:rsidRDefault="004F649D" w:rsidP="004B19F9">
            <w:pPr>
              <w:spacing w:line="276" w:lineRule="auto"/>
              <w:jc w:val="both"/>
            </w:pPr>
            <w:r w:rsidRPr="008132B1">
              <w:rPr>
                <w:shd w:val="clear" w:color="auto" w:fill="F8F8F8"/>
              </w:rPr>
              <w:t>5.1190</w:t>
            </w:r>
          </w:p>
        </w:tc>
        <w:tc>
          <w:tcPr>
            <w:tcW w:w="1259" w:type="dxa"/>
          </w:tcPr>
          <w:p w14:paraId="406BE943" w14:textId="1233BC6D" w:rsidR="00E96BA9" w:rsidRPr="008132B1" w:rsidRDefault="004F649D" w:rsidP="004B19F9">
            <w:pPr>
              <w:spacing w:line="276" w:lineRule="auto"/>
              <w:jc w:val="both"/>
            </w:pPr>
            <w:r w:rsidRPr="008132B1">
              <w:rPr>
                <w:shd w:val="clear" w:color="auto" w:fill="F8F8F8"/>
              </w:rPr>
              <w:t>7.4736</w:t>
            </w:r>
          </w:p>
        </w:tc>
        <w:tc>
          <w:tcPr>
            <w:tcW w:w="1869" w:type="dxa"/>
          </w:tcPr>
          <w:p w14:paraId="06E07D32" w14:textId="68F487FC" w:rsidR="00E96BA9" w:rsidRPr="008132B1" w:rsidRDefault="004F649D" w:rsidP="004B19F9">
            <w:pPr>
              <w:spacing w:line="276" w:lineRule="auto"/>
              <w:jc w:val="both"/>
            </w:pPr>
            <w:r w:rsidRPr="008132B1">
              <w:rPr>
                <w:shd w:val="clear" w:color="auto" w:fill="F8F8F8"/>
              </w:rPr>
              <w:t>-6.5641</w:t>
            </w:r>
          </w:p>
        </w:tc>
      </w:tr>
      <w:tr w:rsidR="00E96BA9" w:rsidRPr="000D6D02" w14:paraId="77DB1C03" w14:textId="77777777" w:rsidTr="00E96BA9">
        <w:tc>
          <w:tcPr>
            <w:tcW w:w="4829" w:type="dxa"/>
          </w:tcPr>
          <w:p w14:paraId="4A70054D" w14:textId="2E793358" w:rsidR="00E96BA9" w:rsidRPr="000D6D02" w:rsidRDefault="00E96BA9" w:rsidP="004B19F9">
            <w:pPr>
              <w:spacing w:line="276" w:lineRule="auto"/>
              <w:jc w:val="both"/>
            </w:pPr>
            <w:r>
              <w:t xml:space="preserve">Dummy </w:t>
            </w:r>
            <w:r w:rsidR="00F85D42">
              <w:t>r</w:t>
            </w:r>
            <w:r>
              <w:t xml:space="preserve">egression </w:t>
            </w:r>
            <w:r w:rsidR="00F85D42">
              <w:t>(m</w:t>
            </w:r>
            <w:r>
              <w:t>edian</w:t>
            </w:r>
            <w:r w:rsidR="00F85D42">
              <w:t>)</w:t>
            </w:r>
          </w:p>
        </w:tc>
        <w:tc>
          <w:tcPr>
            <w:tcW w:w="1393" w:type="dxa"/>
          </w:tcPr>
          <w:p w14:paraId="468843B9" w14:textId="44968455" w:rsidR="00E96BA9" w:rsidRPr="008132B1" w:rsidRDefault="00970335" w:rsidP="004B19F9">
            <w:pPr>
              <w:spacing w:line="276" w:lineRule="auto"/>
              <w:jc w:val="both"/>
            </w:pPr>
            <w:r w:rsidRPr="008132B1">
              <w:rPr>
                <w:shd w:val="clear" w:color="auto" w:fill="FFFFFF"/>
              </w:rPr>
              <w:t>4.7430</w:t>
            </w:r>
          </w:p>
        </w:tc>
        <w:tc>
          <w:tcPr>
            <w:tcW w:w="1259" w:type="dxa"/>
          </w:tcPr>
          <w:p w14:paraId="749AE77F" w14:textId="2A73B896" w:rsidR="00E96BA9" w:rsidRPr="008132B1" w:rsidRDefault="00970335" w:rsidP="004B19F9">
            <w:pPr>
              <w:spacing w:line="276" w:lineRule="auto"/>
              <w:jc w:val="both"/>
            </w:pPr>
            <w:r w:rsidRPr="008132B1">
              <w:rPr>
                <w:shd w:val="clear" w:color="auto" w:fill="FFFFFF"/>
              </w:rPr>
              <w:t>7.6723</w:t>
            </w:r>
          </w:p>
        </w:tc>
        <w:tc>
          <w:tcPr>
            <w:tcW w:w="1869" w:type="dxa"/>
          </w:tcPr>
          <w:p w14:paraId="75AFE46D" w14:textId="67B9DCEA" w:rsidR="00E96BA9" w:rsidRPr="008132B1" w:rsidRDefault="00970335" w:rsidP="004B19F9">
            <w:pPr>
              <w:spacing w:line="276" w:lineRule="auto"/>
              <w:jc w:val="both"/>
            </w:pPr>
            <w:r w:rsidRPr="008132B1">
              <w:rPr>
                <w:shd w:val="clear" w:color="auto" w:fill="F8F8F8"/>
              </w:rPr>
              <w:t>-0.0538</w:t>
            </w:r>
          </w:p>
        </w:tc>
      </w:tr>
      <w:tr w:rsidR="00547D3E" w:rsidRPr="000D6D02" w14:paraId="1BCFF0A9" w14:textId="7B5DB412" w:rsidTr="00E96BA9">
        <w:tc>
          <w:tcPr>
            <w:tcW w:w="4829" w:type="dxa"/>
          </w:tcPr>
          <w:p w14:paraId="2A87FB28" w14:textId="0B016B5D" w:rsidR="00547D3E" w:rsidRPr="000D6D02" w:rsidRDefault="00547D3E" w:rsidP="004B19F9">
            <w:pPr>
              <w:spacing w:line="276" w:lineRule="auto"/>
              <w:jc w:val="both"/>
            </w:pPr>
            <w:r w:rsidRPr="000D6D02">
              <w:t xml:space="preserve">Linear </w:t>
            </w:r>
            <w:r w:rsidR="00F85D42">
              <w:t>r</w:t>
            </w:r>
            <w:r w:rsidRPr="000D6D02">
              <w:t>egression</w:t>
            </w:r>
            <w:r w:rsidR="002629BE">
              <w:t xml:space="preserve"> (</w:t>
            </w:r>
            <w:r w:rsidR="004064A6">
              <w:t>17</w:t>
            </w:r>
            <w:r w:rsidR="002629BE">
              <w:t xml:space="preserve"> </w:t>
            </w:r>
            <w:r w:rsidR="00DA5E34">
              <w:t>regressors)</w:t>
            </w:r>
          </w:p>
        </w:tc>
        <w:tc>
          <w:tcPr>
            <w:tcW w:w="1393" w:type="dxa"/>
          </w:tcPr>
          <w:p w14:paraId="3DBAE6ED" w14:textId="4A48C9C7" w:rsidR="00547D3E" w:rsidRPr="008132B1" w:rsidRDefault="00725735" w:rsidP="004B19F9">
            <w:pPr>
              <w:spacing w:line="276" w:lineRule="auto"/>
              <w:jc w:val="both"/>
            </w:pPr>
            <w:r w:rsidRPr="008132B1">
              <w:t>4.9311</w:t>
            </w:r>
          </w:p>
        </w:tc>
        <w:tc>
          <w:tcPr>
            <w:tcW w:w="1259" w:type="dxa"/>
          </w:tcPr>
          <w:p w14:paraId="4639F12E" w14:textId="1A76ACE3" w:rsidR="00547D3E" w:rsidRPr="008132B1" w:rsidRDefault="00036AA4" w:rsidP="004B19F9">
            <w:pPr>
              <w:spacing w:line="276" w:lineRule="auto"/>
              <w:jc w:val="both"/>
              <w:rPr>
                <w:rFonts w:eastAsia="Times New Roman" w:cs="Courier New"/>
              </w:rPr>
            </w:pPr>
            <w:r w:rsidRPr="008132B1">
              <w:rPr>
                <w:rFonts w:eastAsia="Times New Roman" w:cs="Courier New"/>
              </w:rPr>
              <w:t>7.2374</w:t>
            </w:r>
          </w:p>
        </w:tc>
        <w:tc>
          <w:tcPr>
            <w:tcW w:w="1869" w:type="dxa"/>
          </w:tcPr>
          <w:p w14:paraId="54D219BD" w14:textId="0BE069D3" w:rsidR="00547D3E" w:rsidRPr="008132B1" w:rsidRDefault="00725735" w:rsidP="004B19F9">
            <w:pPr>
              <w:spacing w:line="276" w:lineRule="auto"/>
              <w:jc w:val="both"/>
            </w:pPr>
            <w:r w:rsidRPr="008132B1">
              <w:t>0.0622</w:t>
            </w:r>
          </w:p>
        </w:tc>
      </w:tr>
      <w:tr w:rsidR="00547D3E" w:rsidRPr="000D6D02" w14:paraId="1AE70278" w14:textId="38D90F50" w:rsidTr="00E96BA9">
        <w:tc>
          <w:tcPr>
            <w:tcW w:w="4829" w:type="dxa"/>
          </w:tcPr>
          <w:p w14:paraId="1D3361B2" w14:textId="3EB9F618" w:rsidR="00547D3E" w:rsidRPr="000D6D02" w:rsidRDefault="00547D3E" w:rsidP="004B19F9">
            <w:pPr>
              <w:spacing w:line="276" w:lineRule="auto"/>
              <w:jc w:val="both"/>
            </w:pPr>
            <w:r w:rsidRPr="000D6D02">
              <w:t>Support Vector Machine</w:t>
            </w:r>
          </w:p>
        </w:tc>
        <w:tc>
          <w:tcPr>
            <w:tcW w:w="1393" w:type="dxa"/>
          </w:tcPr>
          <w:p w14:paraId="5737BC9C" w14:textId="472F94E7" w:rsidR="00547D3E" w:rsidRPr="008132B1" w:rsidRDefault="00401F9C" w:rsidP="004B19F9">
            <w:pPr>
              <w:spacing w:line="276" w:lineRule="auto"/>
              <w:jc w:val="both"/>
            </w:pPr>
            <w:r w:rsidRPr="008132B1">
              <w:t>4.1958</w:t>
            </w:r>
          </w:p>
        </w:tc>
        <w:tc>
          <w:tcPr>
            <w:tcW w:w="1259" w:type="dxa"/>
          </w:tcPr>
          <w:p w14:paraId="104B8970" w14:textId="454A1DB4" w:rsidR="00547D3E" w:rsidRPr="008132B1" w:rsidRDefault="00401F9C" w:rsidP="004B19F9">
            <w:pPr>
              <w:spacing w:line="276" w:lineRule="auto"/>
              <w:jc w:val="both"/>
            </w:pPr>
            <w:r w:rsidRPr="008132B1">
              <w:t>7.3810</w:t>
            </w:r>
          </w:p>
        </w:tc>
        <w:tc>
          <w:tcPr>
            <w:tcW w:w="1869" w:type="dxa"/>
          </w:tcPr>
          <w:p w14:paraId="7A2D48D9" w14:textId="7F1D7B87" w:rsidR="00547D3E" w:rsidRPr="008132B1" w:rsidRDefault="0031031E" w:rsidP="004B19F9">
            <w:pPr>
              <w:spacing w:line="276" w:lineRule="auto"/>
              <w:jc w:val="both"/>
            </w:pPr>
            <w:r w:rsidRPr="008132B1">
              <w:t>0.0246</w:t>
            </w:r>
          </w:p>
        </w:tc>
      </w:tr>
      <w:tr w:rsidR="00547D3E" w:rsidRPr="000D6D02" w14:paraId="02701093" w14:textId="2A04C246" w:rsidTr="00E96BA9">
        <w:tc>
          <w:tcPr>
            <w:tcW w:w="4829" w:type="dxa"/>
          </w:tcPr>
          <w:p w14:paraId="0268BBD4" w14:textId="47B788A9" w:rsidR="00547D3E" w:rsidRPr="000D6D02" w:rsidRDefault="00547D3E" w:rsidP="004B19F9">
            <w:pPr>
              <w:spacing w:line="276" w:lineRule="auto"/>
              <w:jc w:val="both"/>
            </w:pPr>
            <w:r w:rsidRPr="000D6D02">
              <w:t>Neural Network</w:t>
            </w:r>
            <w:r w:rsidR="00076AA9">
              <w:t xml:space="preserve"> (</w:t>
            </w:r>
            <w:r w:rsidR="004064A6">
              <w:t>50</w:t>
            </w:r>
            <w:r w:rsidR="00076AA9">
              <w:t xml:space="preserve"> epochs)</w:t>
            </w:r>
          </w:p>
        </w:tc>
        <w:tc>
          <w:tcPr>
            <w:tcW w:w="1393" w:type="dxa"/>
          </w:tcPr>
          <w:p w14:paraId="06FA62C6" w14:textId="766D517A" w:rsidR="00547D3E" w:rsidRPr="008132B1" w:rsidRDefault="007C2599" w:rsidP="004B19F9">
            <w:pPr>
              <w:spacing w:line="276" w:lineRule="auto"/>
              <w:jc w:val="both"/>
            </w:pPr>
            <w:r w:rsidRPr="008132B1">
              <w:t>3.9716</w:t>
            </w:r>
          </w:p>
        </w:tc>
        <w:tc>
          <w:tcPr>
            <w:tcW w:w="1259" w:type="dxa"/>
          </w:tcPr>
          <w:p w14:paraId="4EAC0698" w14:textId="29B2D389" w:rsidR="00547D3E" w:rsidRPr="008132B1" w:rsidRDefault="0031031E" w:rsidP="004B19F9">
            <w:pPr>
              <w:spacing w:line="276" w:lineRule="auto"/>
              <w:jc w:val="both"/>
            </w:pPr>
            <w:r w:rsidRPr="008132B1">
              <w:t>6.5361</w:t>
            </w:r>
          </w:p>
        </w:tc>
        <w:tc>
          <w:tcPr>
            <w:tcW w:w="1869" w:type="dxa"/>
          </w:tcPr>
          <w:p w14:paraId="139DCE20" w14:textId="2984ADA5" w:rsidR="00547D3E" w:rsidRPr="008132B1" w:rsidRDefault="007C2599" w:rsidP="004B19F9">
            <w:pPr>
              <w:spacing w:line="276" w:lineRule="auto"/>
              <w:jc w:val="both"/>
            </w:pPr>
            <w:r w:rsidRPr="008132B1">
              <w:t>0.2351</w:t>
            </w:r>
          </w:p>
        </w:tc>
      </w:tr>
    </w:tbl>
    <w:p w14:paraId="6FA17B2D" w14:textId="7F3DD2DB" w:rsidR="007F24BF" w:rsidRPr="000D6D02" w:rsidRDefault="00F814F3" w:rsidP="004B19F9">
      <w:pPr>
        <w:spacing w:line="276" w:lineRule="auto"/>
        <w:jc w:val="both"/>
      </w:pPr>
      <w:r>
        <w:t>Again</w:t>
      </w:r>
      <w:r w:rsidR="00E252CD">
        <w:t>,</w:t>
      </w:r>
      <w:r>
        <w:t xml:space="preserve"> t</w:t>
      </w:r>
      <w:r w:rsidR="005A4D1B" w:rsidRPr="000D6D02">
        <w:t xml:space="preserve">he results state that the neural network is the best model </w:t>
      </w:r>
      <w:r w:rsidR="00E341A3" w:rsidRPr="000D6D02">
        <w:t>in predicting the duration of trips on the test set. Therefore</w:t>
      </w:r>
      <w:r w:rsidR="006416A7" w:rsidRPr="000D6D02">
        <w:t>,</w:t>
      </w:r>
      <w:r w:rsidR="00E341A3" w:rsidRPr="000D6D02">
        <w:t xml:space="preserve"> it is chosen </w:t>
      </w:r>
      <w:r w:rsidR="008F3A82" w:rsidRPr="000D6D02">
        <w:t>to predict the duration of the new data for the hackathon.</w:t>
      </w:r>
    </w:p>
    <w:p w14:paraId="24B4508D" w14:textId="7044ACF4" w:rsidR="002C585C" w:rsidRPr="000D6D02" w:rsidRDefault="00AB26EB" w:rsidP="004B19F9">
      <w:pPr>
        <w:spacing w:line="276" w:lineRule="auto"/>
        <w:jc w:val="both"/>
      </w:pPr>
      <w:r>
        <w:t>It is evident</w:t>
      </w:r>
      <w:r w:rsidR="00F33A34">
        <w:t xml:space="preserve"> that t</w:t>
      </w:r>
      <w:r w:rsidR="00FB1FEE" w:rsidRPr="000D6D02">
        <w:t>he MAE</w:t>
      </w:r>
      <w:r w:rsidR="00464084">
        <w:t xml:space="preserve"> and</w:t>
      </w:r>
      <w:r w:rsidR="00D60023">
        <w:t xml:space="preserve"> RMSE</w:t>
      </w:r>
      <w:r w:rsidR="00FB1FEE" w:rsidRPr="000D6D02">
        <w:t xml:space="preserve"> </w:t>
      </w:r>
      <w:r w:rsidR="00464084">
        <w:t>are</w:t>
      </w:r>
      <w:r w:rsidR="000F36C1">
        <w:t xml:space="preserve"> not getting worse when looking at the test set performance. </w:t>
      </w:r>
      <w:r w:rsidR="00F33A34">
        <w:t>That means that the model</w:t>
      </w:r>
      <w:r w:rsidR="00FB1FEE" w:rsidRPr="000D6D02">
        <w:t xml:space="preserve"> </w:t>
      </w:r>
      <w:r w:rsidR="00E32599">
        <w:t xml:space="preserve">predicts with some bias </w:t>
      </w:r>
      <w:r w:rsidR="004445D1">
        <w:t xml:space="preserve">learned </w:t>
      </w:r>
      <w:r w:rsidR="00531B9F">
        <w:t>during</w:t>
      </w:r>
      <w:r w:rsidR="00E32599">
        <w:t xml:space="preserve"> training</w:t>
      </w:r>
      <w:r w:rsidR="00E65399">
        <w:t xml:space="preserve"> but does not overfit to training data.</w:t>
      </w:r>
      <w:r w:rsidR="00F836A0" w:rsidRPr="000D6D02">
        <w:t xml:space="preserve"> </w:t>
      </w:r>
      <w:r w:rsidR="00A86240">
        <w:t>Additionally</w:t>
      </w:r>
      <w:r w:rsidR="004533B5">
        <w:t>,</w:t>
      </w:r>
      <w:r w:rsidR="00A86240">
        <w:t xml:space="preserve"> </w:t>
      </w:r>
      <w:r w:rsidR="0024023B">
        <w:t>t</w:t>
      </w:r>
      <w:r w:rsidR="00CE5C8E" w:rsidRPr="000D6D02">
        <w:t xml:space="preserve">he R² </w:t>
      </w:r>
      <w:r w:rsidR="00FA7D75">
        <w:t>value of the neural network is much better tha</w:t>
      </w:r>
      <w:r w:rsidR="004B19F9">
        <w:t>n</w:t>
      </w:r>
      <w:r w:rsidR="00FA7D75">
        <w:t xml:space="preserve"> in the other models. </w:t>
      </w:r>
      <w:r w:rsidR="004533B5">
        <w:t xml:space="preserve">But only </w:t>
      </w:r>
      <w:r w:rsidR="00B2131D">
        <w:t xml:space="preserve">23.51% of the variance in the real data is explained by the </w:t>
      </w:r>
      <w:r w:rsidR="00507576">
        <w:t xml:space="preserve">predictions of the neural network. </w:t>
      </w:r>
      <w:r w:rsidR="00991838">
        <w:t>T</w:t>
      </w:r>
      <w:r w:rsidR="0024023B">
        <w:t>h</w:t>
      </w:r>
      <w:r w:rsidR="0020298E">
        <w:t>is</w:t>
      </w:r>
      <w:r w:rsidR="0024023B">
        <w:t xml:space="preserve"> states that </w:t>
      </w:r>
      <w:r w:rsidR="00754941">
        <w:t xml:space="preserve">at about 75% of </w:t>
      </w:r>
      <w:r w:rsidR="004B19F9">
        <w:t xml:space="preserve">the </w:t>
      </w:r>
      <w:r w:rsidR="00933AE5">
        <w:t xml:space="preserve">variance in the actual </w:t>
      </w:r>
      <w:r w:rsidR="00F80102">
        <w:t xml:space="preserve">trip durations cannot be explained by </w:t>
      </w:r>
      <w:r w:rsidR="000274F3">
        <w:t xml:space="preserve">the neural network. </w:t>
      </w:r>
      <w:r w:rsidR="0073532C">
        <w:t xml:space="preserve">Therefore, </w:t>
      </w:r>
      <w:r w:rsidR="003F4155">
        <w:t xml:space="preserve">we recommend </w:t>
      </w:r>
      <w:r w:rsidR="00890AE9">
        <w:t>using</w:t>
      </w:r>
      <w:r w:rsidR="003F4155">
        <w:t xml:space="preserve"> the model </w:t>
      </w:r>
      <w:r w:rsidR="00890AE9">
        <w:t>very cautiously</w:t>
      </w:r>
      <w:r w:rsidR="00741A56">
        <w:t>.</w:t>
      </w:r>
    </w:p>
    <w:p w14:paraId="21BAC6EB" w14:textId="7569AA1D" w:rsidR="00DA21C6" w:rsidRPr="000D6D02" w:rsidRDefault="00DA21C6" w:rsidP="004B19F9">
      <w:pPr>
        <w:spacing w:line="276" w:lineRule="auto"/>
        <w:jc w:val="both"/>
      </w:pPr>
      <w:r w:rsidRPr="000D6D02">
        <w:t xml:space="preserve">Reasons for the bad prediction results could be </w:t>
      </w:r>
      <w:r w:rsidR="00B77801" w:rsidRPr="000D6D02">
        <w:t xml:space="preserve">the wrong creation of trip data from raw data. </w:t>
      </w:r>
      <w:r w:rsidR="00541FCE" w:rsidRPr="000D6D02">
        <w:t>To create trip data</w:t>
      </w:r>
      <w:r w:rsidR="004A6A2B">
        <w:t>,</w:t>
      </w:r>
      <w:r w:rsidR="00541FCE" w:rsidRPr="000D6D02">
        <w:t xml:space="preserve"> </w:t>
      </w:r>
      <w:r w:rsidR="00166756" w:rsidRPr="000D6D02">
        <w:t xml:space="preserve">one assumption is that </w:t>
      </w:r>
      <w:r w:rsidR="008159B1" w:rsidRPr="000D6D02">
        <w:t xml:space="preserve">for one bike </w:t>
      </w:r>
      <w:r w:rsidR="00E83DBC" w:rsidRPr="000D6D02">
        <w:t>the timeline of booking</w:t>
      </w:r>
      <w:r w:rsidR="00A46C6A" w:rsidRPr="000D6D02">
        <w:t>s</w:t>
      </w:r>
      <w:r w:rsidR="00FF56B8" w:rsidRPr="000D6D02">
        <w:t xml:space="preserve"> (start and end data)</w:t>
      </w:r>
      <w:r w:rsidR="003D5607" w:rsidRPr="000D6D02">
        <w:t xml:space="preserve"> </w:t>
      </w:r>
      <w:r w:rsidR="0066630A" w:rsidRPr="000D6D02">
        <w:t xml:space="preserve">can be used to match </w:t>
      </w:r>
      <w:r w:rsidR="00C16CAC" w:rsidRPr="000D6D02">
        <w:t xml:space="preserve">one </w:t>
      </w:r>
      <w:r w:rsidR="00E24E4D" w:rsidRPr="000D6D02">
        <w:t xml:space="preserve">trip </w:t>
      </w:r>
      <w:r w:rsidR="00C16CAC" w:rsidRPr="000D6D02">
        <w:t xml:space="preserve">start with the following </w:t>
      </w:r>
      <w:r w:rsidR="00E24E4D" w:rsidRPr="000D6D02">
        <w:t xml:space="preserve">trip </w:t>
      </w:r>
      <w:r w:rsidR="00C16CAC" w:rsidRPr="000D6D02">
        <w:t>end</w:t>
      </w:r>
      <w:r w:rsidR="00E24E4D" w:rsidRPr="000D6D02">
        <w:t xml:space="preserve">. </w:t>
      </w:r>
      <w:r w:rsidR="008F0AF8" w:rsidRPr="000D6D02">
        <w:t>As there w</w:t>
      </w:r>
      <w:r w:rsidR="00C26EB4" w:rsidRPr="000D6D02">
        <w:t>ere</w:t>
      </w:r>
      <w:r w:rsidR="008F0AF8" w:rsidRPr="000D6D02">
        <w:t xml:space="preserve"> a lot </w:t>
      </w:r>
      <w:r w:rsidR="0050580A" w:rsidRPr="000D6D02">
        <w:t xml:space="preserve">of </w:t>
      </w:r>
      <w:r w:rsidR="00C26EB4" w:rsidRPr="000D6D02">
        <w:t xml:space="preserve">errors in the raw data regarding double or triple </w:t>
      </w:r>
      <w:r w:rsidR="00A57F8C" w:rsidRPr="000D6D02">
        <w:t>booking</w:t>
      </w:r>
      <w:r w:rsidR="002805E4">
        <w:t>s for</w:t>
      </w:r>
      <w:r w:rsidR="00435420">
        <w:t xml:space="preserve"> </w:t>
      </w:r>
      <w:r w:rsidR="002805E4">
        <w:t>single</w:t>
      </w:r>
      <w:r w:rsidR="00A57F8C" w:rsidRPr="000D6D02">
        <w:t xml:space="preserve"> trip starts</w:t>
      </w:r>
      <w:r w:rsidR="008A7329" w:rsidRPr="000D6D02">
        <w:t xml:space="preserve">, this assumption could be wrong. </w:t>
      </w:r>
      <w:r w:rsidR="00874BA3">
        <w:t>I</w:t>
      </w:r>
      <w:r w:rsidR="00390E7F" w:rsidRPr="000D6D02">
        <w:t xml:space="preserve">ncorrect trip data </w:t>
      </w:r>
      <w:r w:rsidR="005038EA" w:rsidRPr="000D6D02">
        <w:t xml:space="preserve">would lead to incorrect </w:t>
      </w:r>
      <w:r w:rsidR="00F93375" w:rsidRPr="000D6D02">
        <w:t>predictions</w:t>
      </w:r>
      <w:r w:rsidR="00874BA3">
        <w:t>, of course</w:t>
      </w:r>
      <w:r w:rsidR="00F93375" w:rsidRPr="000D6D02">
        <w:t>.</w:t>
      </w:r>
      <w:r w:rsidR="00C55770" w:rsidRPr="000D6D02">
        <w:t xml:space="preserve"> To overcome this </w:t>
      </w:r>
      <w:r w:rsidR="008E61FC" w:rsidRPr="000D6D02">
        <w:t>problem,</w:t>
      </w:r>
      <w:r w:rsidR="00C55770" w:rsidRPr="000D6D02">
        <w:t xml:space="preserve"> </w:t>
      </w:r>
      <w:r w:rsidR="007979FB" w:rsidRPr="000D6D02">
        <w:t>it would be needed to dive deeper in the way of how these data are collected and where the errors come from.</w:t>
      </w:r>
      <w:r w:rsidR="00874BA3">
        <w:t xml:space="preserve"> To </w:t>
      </w:r>
      <w:r w:rsidR="0068104C">
        <w:t xml:space="preserve">find out about this we would recommend </w:t>
      </w:r>
      <w:r w:rsidR="003954BE">
        <w:t>contacting</w:t>
      </w:r>
      <w:r w:rsidR="0068104C">
        <w:t xml:space="preserve"> </w:t>
      </w:r>
      <w:proofErr w:type="spellStart"/>
      <w:r w:rsidR="004B19F9">
        <w:t>n</w:t>
      </w:r>
      <w:r w:rsidR="00DF5D94">
        <w:t>extbike</w:t>
      </w:r>
      <w:proofErr w:type="spellEnd"/>
      <w:r w:rsidR="00DF5D94">
        <w:t xml:space="preserve"> or the service provider </w:t>
      </w:r>
      <w:r w:rsidR="001622E1">
        <w:t xml:space="preserve">who </w:t>
      </w:r>
      <w:r w:rsidR="003954BE">
        <w:t>makes the data available.</w:t>
      </w:r>
    </w:p>
    <w:p w14:paraId="0E6AF6A0" w14:textId="4C942296" w:rsidR="0010245F" w:rsidRPr="000D6D02" w:rsidRDefault="00E47688" w:rsidP="00D81BEA">
      <w:pPr>
        <w:pStyle w:val="berschrift2"/>
        <w:jc w:val="both"/>
      </w:pPr>
      <w:bookmarkStart w:id="52" w:name="_Toc42599234"/>
      <w:bookmarkStart w:id="53" w:name="_Toc42725845"/>
      <w:r w:rsidRPr="000D6D02">
        <w:t>Predicti</w:t>
      </w:r>
      <w:r w:rsidR="00B93407" w:rsidRPr="000D6D02">
        <w:t xml:space="preserve">ve </w:t>
      </w:r>
      <w:r w:rsidR="007336D0">
        <w:t>a</w:t>
      </w:r>
      <w:r w:rsidR="00B93407" w:rsidRPr="000D6D02">
        <w:t xml:space="preserve">nalysis on </w:t>
      </w:r>
      <w:r w:rsidR="004B19F9">
        <w:t xml:space="preserve">the </w:t>
      </w:r>
      <w:r w:rsidR="00B93407" w:rsidRPr="000D6D02">
        <w:t>direction of a trip</w:t>
      </w:r>
      <w:bookmarkEnd w:id="52"/>
      <w:bookmarkEnd w:id="53"/>
    </w:p>
    <w:p w14:paraId="123EA7E1" w14:textId="017763A2" w:rsidR="00580DB4" w:rsidRDefault="0042573B" w:rsidP="004B19F9">
      <w:pPr>
        <w:spacing w:line="276" w:lineRule="auto"/>
        <w:jc w:val="both"/>
      </w:pPr>
      <w:r>
        <w:t xml:space="preserve">The </w:t>
      </w:r>
      <w:r w:rsidR="006E404D">
        <w:t xml:space="preserve">direction of a trip </w:t>
      </w:r>
      <w:r w:rsidR="009C5F37">
        <w:t>is</w:t>
      </w:r>
      <w:r w:rsidR="006E404D">
        <w:t xml:space="preserve"> a classification problem. </w:t>
      </w:r>
      <w:r w:rsidR="00252D90">
        <w:t>Hence,</w:t>
      </w:r>
      <w:r w:rsidR="006E404D">
        <w:t xml:space="preserve"> supervised </w:t>
      </w:r>
      <w:r w:rsidR="00252D90">
        <w:t xml:space="preserve">machine learning </w:t>
      </w:r>
      <w:r w:rsidR="006E404D">
        <w:t xml:space="preserve">algorithms </w:t>
      </w:r>
      <w:r w:rsidR="00252D90">
        <w:t>are used to solve it.</w:t>
      </w:r>
      <w:r w:rsidR="00F5733F">
        <w:t xml:space="preserve"> </w:t>
      </w:r>
      <w:r w:rsidR="006009A1">
        <w:t xml:space="preserve">As during the </w:t>
      </w:r>
      <w:r w:rsidR="002E1A9F">
        <w:t xml:space="preserve">feature analysis </w:t>
      </w:r>
      <w:r w:rsidR="00790960">
        <w:t xml:space="preserve">for </w:t>
      </w:r>
      <w:r w:rsidR="00E7589A">
        <w:t>the</w:t>
      </w:r>
      <w:r w:rsidR="00057D18">
        <w:t xml:space="preserve"> regression problem</w:t>
      </w:r>
      <w:r w:rsidR="002E1A9F">
        <w:t xml:space="preserve"> </w:t>
      </w:r>
      <w:r w:rsidR="00C30186">
        <w:t xml:space="preserve">also </w:t>
      </w:r>
      <w:r w:rsidR="006D54AD">
        <w:t>for classification</w:t>
      </w:r>
      <w:r w:rsidR="00457486">
        <w:t>,</w:t>
      </w:r>
      <w:r w:rsidR="006D54AD">
        <w:t xml:space="preserve"> </w:t>
      </w:r>
      <w:r w:rsidR="001C3D6A">
        <w:t xml:space="preserve">all trip information regarding the end </w:t>
      </w:r>
      <w:r w:rsidR="00F44726">
        <w:t>of a trip are not used.</w:t>
      </w:r>
      <w:r w:rsidR="009F2AB1">
        <w:t xml:space="preserve"> </w:t>
      </w:r>
      <w:r w:rsidR="00923AC0">
        <w:t xml:space="preserve">Dummies for Boolean </w:t>
      </w:r>
      <w:r w:rsidR="00FB73DD">
        <w:t xml:space="preserve">variables are created. </w:t>
      </w:r>
      <w:r w:rsidR="00FA64A6">
        <w:t>Again,</w:t>
      </w:r>
      <w:r w:rsidR="003E2788">
        <w:t xml:space="preserve"> </w:t>
      </w:r>
      <w:r w:rsidR="009B098B">
        <w:t xml:space="preserve">squared features are used to </w:t>
      </w:r>
      <w:r w:rsidR="00BD2BD1">
        <w:t xml:space="preserve">receive more </w:t>
      </w:r>
      <w:r w:rsidR="00F80567">
        <w:t>explanation power in the inde</w:t>
      </w:r>
      <w:r w:rsidR="00F246C4">
        <w:t xml:space="preserve">pendent variables for the dependent </w:t>
      </w:r>
      <w:r w:rsidR="00F246C4" w:rsidRPr="00F246C4">
        <w:rPr>
          <w:i/>
          <w:iCs/>
        </w:rPr>
        <w:t>Direction</w:t>
      </w:r>
      <w:r w:rsidR="00070165">
        <w:t xml:space="preserve">. The </w:t>
      </w:r>
      <w:r w:rsidR="0053021C">
        <w:t xml:space="preserve">only difference </w:t>
      </w:r>
      <w:r w:rsidR="005D36CB">
        <w:t>in feature prepar</w:t>
      </w:r>
      <w:r w:rsidR="00FC3DC9">
        <w:t xml:space="preserve">ation is that the dependent variable is the Boolean </w:t>
      </w:r>
      <w:r w:rsidR="00FC3DC9" w:rsidRPr="00927B8F">
        <w:rPr>
          <w:i/>
        </w:rPr>
        <w:t>Direction</w:t>
      </w:r>
      <w:r w:rsidR="00FC3DC9">
        <w:t xml:space="preserve"> which is</w:t>
      </w:r>
      <w:r w:rsidR="00594874">
        <w:t xml:space="preserve"> </w:t>
      </w:r>
      <w:r w:rsidR="00606616">
        <w:t xml:space="preserve">True if a trip </w:t>
      </w:r>
      <w:r w:rsidR="000A46BB">
        <w:t xml:space="preserve">goes towards the university and </w:t>
      </w:r>
      <w:r w:rsidR="00FA64A6">
        <w:t>False if not.</w:t>
      </w:r>
      <w:r w:rsidR="00E571EF">
        <w:t xml:space="preserve"> </w:t>
      </w:r>
    </w:p>
    <w:p w14:paraId="022F4AD3" w14:textId="04DB12F1" w:rsidR="00911F64" w:rsidRDefault="00E571EF" w:rsidP="004B19F9">
      <w:pPr>
        <w:spacing w:line="276" w:lineRule="auto"/>
        <w:jc w:val="both"/>
      </w:pPr>
      <w:r>
        <w:t>After a train-test-split</w:t>
      </w:r>
      <w:r w:rsidR="00EF2D1F">
        <w:t>,</w:t>
      </w:r>
      <w:r>
        <w:t xml:space="preserve"> </w:t>
      </w:r>
      <w:r w:rsidR="000322C5">
        <w:t>the</w:t>
      </w:r>
      <w:r w:rsidR="0012659B">
        <w:t xml:space="preserve"> matrix of independent variables is used to train a </w:t>
      </w:r>
      <w:r w:rsidR="00EA3763">
        <w:t>standard</w:t>
      </w:r>
      <w:r w:rsidR="0012659B">
        <w:t xml:space="preserve"> scaler and after that is scaled </w:t>
      </w:r>
      <w:r w:rsidR="00561127">
        <w:t xml:space="preserve">by it. </w:t>
      </w:r>
      <w:r w:rsidR="007D0674">
        <w:t>Furthermore</w:t>
      </w:r>
      <w:r w:rsidR="00493797">
        <w:t>,</w:t>
      </w:r>
      <w:r w:rsidR="007D0674">
        <w:t xml:space="preserve"> </w:t>
      </w:r>
      <w:r w:rsidR="00100312">
        <w:t xml:space="preserve">a PCA is used to </w:t>
      </w:r>
      <w:r w:rsidR="0078161C">
        <w:t>reduce the dimension</w:t>
      </w:r>
      <w:r w:rsidR="00733DF1">
        <w:t xml:space="preserve"> of the matrix and </w:t>
      </w:r>
      <w:r w:rsidR="009936B6">
        <w:t xml:space="preserve">to eliminate covariance between the features. </w:t>
      </w:r>
      <w:r w:rsidR="00DF1A06">
        <w:t xml:space="preserve">This PCA </w:t>
      </w:r>
      <w:r w:rsidR="00C11A08">
        <w:t xml:space="preserve">is as the </w:t>
      </w:r>
      <w:r w:rsidR="00AC6E03">
        <w:t xml:space="preserve">scaler </w:t>
      </w:r>
      <w:r w:rsidR="000D6FAA">
        <w:t xml:space="preserve">fitted by </w:t>
      </w:r>
      <w:r w:rsidR="00C762B3">
        <w:t xml:space="preserve">training data. </w:t>
      </w:r>
      <w:r w:rsidR="000F7E63">
        <w:t xml:space="preserve">The PCA creates </w:t>
      </w:r>
      <w:r w:rsidR="001E0802">
        <w:t>17</w:t>
      </w:r>
      <w:r w:rsidR="001B6E4F">
        <w:t xml:space="preserve"> components </w:t>
      </w:r>
      <w:r w:rsidR="00EF2D1F">
        <w:t>that</w:t>
      </w:r>
      <w:r w:rsidR="00564A96">
        <w:t xml:space="preserve"> </w:t>
      </w:r>
      <w:r w:rsidR="004A0400">
        <w:t xml:space="preserve">explain </w:t>
      </w:r>
      <w:r w:rsidR="00973010">
        <w:t>≈100</w:t>
      </w:r>
      <w:r w:rsidR="00B67F0B">
        <w:t xml:space="preserve">% of the variance </w:t>
      </w:r>
      <w:r w:rsidR="00973010">
        <w:t xml:space="preserve">in data. </w:t>
      </w:r>
      <w:r w:rsidR="00A44595">
        <w:t xml:space="preserve">The resulting matrix of </w:t>
      </w:r>
      <w:r w:rsidR="00470C83">
        <w:t xml:space="preserve">training </w:t>
      </w:r>
      <w:r w:rsidR="00A44595">
        <w:t xml:space="preserve">components is again </w:t>
      </w:r>
      <w:r w:rsidR="00911F64">
        <w:t xml:space="preserve">split in a train and validation set. The training set </w:t>
      </w:r>
      <w:r w:rsidR="004C67FD">
        <w:t xml:space="preserve">holds </w:t>
      </w:r>
      <w:r w:rsidR="00014490">
        <w:t xml:space="preserve">50% of all data and the validation set 20%. </w:t>
      </w:r>
      <w:r w:rsidR="002229DF">
        <w:t>The train</w:t>
      </w:r>
      <w:r w:rsidR="00862E8F">
        <w:t>-</w:t>
      </w:r>
      <w:r w:rsidR="009D09A1">
        <w:t xml:space="preserve"> and validation</w:t>
      </w:r>
      <w:r w:rsidR="002229DF">
        <w:t xml:space="preserve"> set is then used </w:t>
      </w:r>
      <w:r w:rsidR="00862E8F">
        <w:t>in the training process of</w:t>
      </w:r>
      <w:r w:rsidR="002229DF">
        <w:t xml:space="preserve"> the following classifiers:</w:t>
      </w:r>
    </w:p>
    <w:p w14:paraId="3AE98DD7" w14:textId="589EFFD3" w:rsidR="00A40286" w:rsidRDefault="00FA75E0" w:rsidP="004B19F9">
      <w:pPr>
        <w:spacing w:line="276" w:lineRule="auto"/>
        <w:jc w:val="both"/>
      </w:pPr>
      <w:r>
        <w:t xml:space="preserve">(1) </w:t>
      </w:r>
      <w:r w:rsidR="00583671">
        <w:t xml:space="preserve">A dummy classifier </w:t>
      </w:r>
      <w:r w:rsidR="00EF2D1F">
        <w:t>that</w:t>
      </w:r>
      <w:r w:rsidR="00583671">
        <w:t xml:space="preserve"> </w:t>
      </w:r>
      <w:r w:rsidR="0033787C">
        <w:t xml:space="preserve">learns the </w:t>
      </w:r>
      <w:r w:rsidR="008A696A">
        <w:t xml:space="preserve">most frequent classification in the data and always </w:t>
      </w:r>
      <w:r w:rsidR="004D4F63">
        <w:t xml:space="preserve">classifies </w:t>
      </w:r>
      <w:r w:rsidR="0057306C">
        <w:t>with this label.</w:t>
      </w:r>
      <w:r w:rsidR="00EA41B6">
        <w:t xml:space="preserve"> </w:t>
      </w:r>
      <w:r w:rsidR="004851CE">
        <w:t xml:space="preserve">This classifier is used </w:t>
      </w:r>
      <w:r w:rsidR="002B0E95">
        <w:t>to evaluate the</w:t>
      </w:r>
      <w:r w:rsidR="00052F17">
        <w:t xml:space="preserve"> other </w:t>
      </w:r>
      <w:r w:rsidR="00987B4E">
        <w:t>models</w:t>
      </w:r>
      <w:r w:rsidR="00EB40BB">
        <w:t>’</w:t>
      </w:r>
      <w:r w:rsidR="00052F17">
        <w:t xml:space="preserve"> performance </w:t>
      </w:r>
      <w:r w:rsidR="00993759">
        <w:t xml:space="preserve">compared to </w:t>
      </w:r>
      <w:r w:rsidR="005F4FCE">
        <w:t>th</w:t>
      </w:r>
      <w:r w:rsidR="0016459F">
        <w:t>is</w:t>
      </w:r>
      <w:r w:rsidR="005F4FCE">
        <w:t xml:space="preserve"> </w:t>
      </w:r>
      <w:r w:rsidR="003B2D33">
        <w:t xml:space="preserve">very </w:t>
      </w:r>
      <w:r w:rsidR="002D2301">
        <w:t xml:space="preserve">primitive </w:t>
      </w:r>
      <w:r w:rsidR="0095205B">
        <w:t>classification.</w:t>
      </w:r>
      <w:r w:rsidR="002E4834">
        <w:t xml:space="preserve"> </w:t>
      </w:r>
      <w:r>
        <w:t xml:space="preserve">(2) </w:t>
      </w:r>
      <w:r w:rsidR="001E7C2C">
        <w:t>A K-</w:t>
      </w:r>
      <w:r w:rsidR="005F0E35">
        <w:t>Neighbors</w:t>
      </w:r>
      <w:r w:rsidR="001E7C2C">
        <w:t xml:space="preserve"> classi</w:t>
      </w:r>
      <w:r w:rsidR="00C02D6C">
        <w:t>fier which calculate</w:t>
      </w:r>
      <w:r w:rsidR="002C799D">
        <w:t xml:space="preserve">s the </w:t>
      </w:r>
      <w:r w:rsidR="00A53487">
        <w:t>10</w:t>
      </w:r>
      <w:r w:rsidR="00A43E4A">
        <w:t xml:space="preserve"> </w:t>
      </w:r>
      <w:r w:rsidR="005860F3">
        <w:t xml:space="preserve">nearest </w:t>
      </w:r>
      <w:r w:rsidR="005F0E35">
        <w:t>neighbors</w:t>
      </w:r>
      <w:r w:rsidR="005860F3">
        <w:t xml:space="preserve"> to each point </w:t>
      </w:r>
      <w:r w:rsidR="00A43E4A">
        <w:t xml:space="preserve">and uses the label </w:t>
      </w:r>
      <w:r w:rsidR="00AB2188">
        <w:t xml:space="preserve">which is the most common in this class. </w:t>
      </w:r>
      <w:r w:rsidR="004639F4">
        <w:t xml:space="preserve">As </w:t>
      </w:r>
      <w:r w:rsidR="00967F3A">
        <w:t xml:space="preserve">a </w:t>
      </w:r>
      <w:r w:rsidR="004639F4">
        <w:t>weight function</w:t>
      </w:r>
      <w:r w:rsidR="00784E6C">
        <w:t>,</w:t>
      </w:r>
      <w:r w:rsidR="004639F4">
        <w:t xml:space="preserve"> the </w:t>
      </w:r>
      <w:r w:rsidR="0097162F">
        <w:t xml:space="preserve">inverse of the distances is used. </w:t>
      </w:r>
      <w:r w:rsidR="0075561C">
        <w:t xml:space="preserve">This results </w:t>
      </w:r>
      <w:r w:rsidR="006E008D">
        <w:t xml:space="preserve">in the fact that closer </w:t>
      </w:r>
      <w:r w:rsidR="005F0E35">
        <w:t>neighbors</w:t>
      </w:r>
      <w:r w:rsidR="006E008D">
        <w:t xml:space="preserve"> have a higher influence </w:t>
      </w:r>
      <w:r w:rsidR="00FC128D">
        <w:t xml:space="preserve">than </w:t>
      </w:r>
      <w:r w:rsidR="00535CAD">
        <w:t>those which are further away.</w:t>
      </w:r>
      <w:r w:rsidR="007953CC">
        <w:t xml:space="preserve"> The decision on which algorithm to take to </w:t>
      </w:r>
      <w:r w:rsidR="00165457">
        <w:t>compute</w:t>
      </w:r>
      <w:r w:rsidR="00A0142D">
        <w:t>,</w:t>
      </w:r>
      <w:r w:rsidR="00165457">
        <w:t xml:space="preserve"> the nearest </w:t>
      </w:r>
      <w:r w:rsidR="005F0E35">
        <w:t>neighbors</w:t>
      </w:r>
      <w:r w:rsidR="00165457">
        <w:t xml:space="preserve"> is set to auto such that the </w:t>
      </w:r>
      <w:r w:rsidR="00DF1A2F">
        <w:t xml:space="preserve">most appropriate algorithm will be taken. </w:t>
      </w:r>
      <w:r w:rsidR="00F62F35">
        <w:t xml:space="preserve">A distance measure </w:t>
      </w:r>
      <w:r w:rsidR="00967F3A">
        <w:t xml:space="preserve">of </w:t>
      </w:r>
      <w:r w:rsidR="00F62F35">
        <w:t>the Euclidean distance is used.</w:t>
      </w:r>
      <w:r>
        <w:t xml:space="preserve"> (3) </w:t>
      </w:r>
      <w:r w:rsidR="002F4FDC">
        <w:t>A</w:t>
      </w:r>
      <w:r w:rsidR="003B27F0">
        <w:t xml:space="preserve"> Decision </w:t>
      </w:r>
      <w:r w:rsidR="00747860">
        <w:t xml:space="preserve">Tree </w:t>
      </w:r>
      <w:r w:rsidR="007329AF">
        <w:t xml:space="preserve">classifier </w:t>
      </w:r>
      <w:r w:rsidR="00747860">
        <w:t>for which only the max</w:t>
      </w:r>
      <w:r w:rsidR="00DE217A">
        <w:t xml:space="preserve">imal </w:t>
      </w:r>
      <w:r w:rsidR="00A22A93">
        <w:t>depth is set to 5</w:t>
      </w:r>
      <w:r w:rsidR="004D44BE">
        <w:t xml:space="preserve">. </w:t>
      </w:r>
      <w:r w:rsidR="00A40286">
        <w:t>This choice is made to avoid</w:t>
      </w:r>
      <w:r w:rsidR="004D44BE">
        <w:t xml:space="preserve"> overfitting</w:t>
      </w:r>
      <w:r w:rsidR="00A40286">
        <w:t>.</w:t>
      </w:r>
      <w:r>
        <w:t xml:space="preserve"> </w:t>
      </w:r>
      <w:r w:rsidR="006F4422">
        <w:t xml:space="preserve">(4) </w:t>
      </w:r>
      <w:r w:rsidR="007329AF">
        <w:t xml:space="preserve">A Random Forest classifier </w:t>
      </w:r>
      <w:r w:rsidR="00BE7D13">
        <w:t>which also has a max</w:t>
      </w:r>
      <w:r w:rsidR="00906A2D">
        <w:t>imum</w:t>
      </w:r>
      <w:r w:rsidR="00BE7D13">
        <w:t xml:space="preserve"> depth of </w:t>
      </w:r>
      <w:r w:rsidR="00892FE1">
        <w:t xml:space="preserve">5 and </w:t>
      </w:r>
      <w:r w:rsidR="00D41241">
        <w:t xml:space="preserve">uses 10 trees in the forest. </w:t>
      </w:r>
      <w:r w:rsidR="000E2AF7">
        <w:t xml:space="preserve">(5) </w:t>
      </w:r>
      <w:r w:rsidR="00AD4472">
        <w:t xml:space="preserve">The Neural Network classifier </w:t>
      </w:r>
      <w:r w:rsidR="004A7AEC">
        <w:t xml:space="preserve">with </w:t>
      </w:r>
      <w:r w:rsidR="001455A9">
        <w:t>default setting</w:t>
      </w:r>
      <w:r w:rsidR="002936E3">
        <w:t>s</w:t>
      </w:r>
      <w:r w:rsidR="001455A9">
        <w:t xml:space="preserve"> of s</w:t>
      </w:r>
      <w:r w:rsidR="00A73B71">
        <w:t>ci</w:t>
      </w:r>
      <w:r w:rsidR="001455A9">
        <w:t>k</w:t>
      </w:r>
      <w:r w:rsidR="00A73B71">
        <w:t>it-</w:t>
      </w:r>
      <w:r w:rsidR="001455A9">
        <w:t>learn</w:t>
      </w:r>
      <w:r w:rsidR="008C4292">
        <w:t xml:space="preserve"> </w:t>
      </w:r>
      <w:sdt>
        <w:sdtPr>
          <w:alias w:val="To edit, see citavi.com/edit"/>
          <w:tag w:val="CitaviPlaceholder#7b2ec36c-d9db-416f-b1bc-72578c876fed"/>
          <w:id w:val="837807147"/>
          <w:placeholder>
            <w:docPart w:val="DefaultPlaceholder_-1854013440"/>
          </w:placeholder>
        </w:sdtPr>
        <w:sdtContent>
          <w:r w:rsidR="008C4292">
            <w:rPr>
              <w:noProof/>
            </w:rPr>
            <w:fldChar w:fldCharType="begin"/>
          </w:r>
          <w:r w:rsidR="00473741">
            <w:rPr>
              <w:noProof/>
            </w:rPr>
            <w:instrText>ADDIN CitaviPlaceholder{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}</w:instrText>
          </w:r>
          <w:r w:rsidR="008C4292">
            <w:rPr>
              <w:noProof/>
            </w:rPr>
            <w:fldChar w:fldCharType="separate"/>
          </w:r>
          <w:r w:rsidR="005C0E23">
            <w:rPr>
              <w:noProof/>
            </w:rPr>
            <w:t>(Scikit-Learn 2020)</w:t>
          </w:r>
          <w:r w:rsidR="008C4292">
            <w:rPr>
              <w:noProof/>
            </w:rPr>
            <w:fldChar w:fldCharType="end"/>
          </w:r>
        </w:sdtContent>
      </w:sdt>
      <w:r w:rsidR="001455A9">
        <w:t xml:space="preserve"> </w:t>
      </w:r>
      <w:r w:rsidR="002936E3">
        <w:t xml:space="preserve"> </w:t>
      </w:r>
      <w:r w:rsidR="001F3BF8">
        <w:t>instead</w:t>
      </w:r>
      <w:r w:rsidR="00967F3A">
        <w:t xml:space="preserve"> of</w:t>
      </w:r>
      <w:r w:rsidR="001F3BF8">
        <w:t xml:space="preserve"> the number of maximal iterations which is set to 1,000</w:t>
      </w:r>
      <w:r w:rsidR="001455A9">
        <w:t>.</w:t>
      </w:r>
      <w:r w:rsidR="001F3BF8">
        <w:t xml:space="preserve"> </w:t>
      </w:r>
    </w:p>
    <w:p w14:paraId="0BE8A555" w14:textId="00CE6513" w:rsidR="004C64AC" w:rsidRDefault="00294D8A" w:rsidP="004B19F9">
      <w:pPr>
        <w:spacing w:line="276" w:lineRule="auto"/>
        <w:jc w:val="both"/>
      </w:pPr>
      <w:r>
        <w:t>To estimate the best model again</w:t>
      </w:r>
      <w:r w:rsidR="00D76A1D">
        <w:t>,</w:t>
      </w:r>
      <w:r>
        <w:t xml:space="preserve"> a brute force approach is used to train </w:t>
      </w:r>
      <w:r w:rsidR="00D10CD6">
        <w:t xml:space="preserve">the models on </w:t>
      </w:r>
      <w:r>
        <w:t>over 640 hyperparameters</w:t>
      </w:r>
      <w:r w:rsidR="00D10CD6">
        <w:t>.</w:t>
      </w:r>
      <w:r>
        <w:t xml:space="preserve"> </w:t>
      </w:r>
      <w:r w:rsidR="006F59E8">
        <w:t>The result</w:t>
      </w:r>
      <w:r w:rsidR="001814E6">
        <w:t xml:space="preserve"> was created</w:t>
      </w:r>
      <w:r w:rsidR="006F59E8">
        <w:t xml:space="preserve"> in </w:t>
      </w:r>
      <w:r w:rsidR="001814E6">
        <w:t xml:space="preserve">a </w:t>
      </w:r>
      <w:r w:rsidR="006F59E8">
        <w:t>twelve</w:t>
      </w:r>
      <w:r w:rsidR="03F23A8D">
        <w:t>-</w:t>
      </w:r>
      <w:r w:rsidR="006F59E8">
        <w:t>hour training and validation</w:t>
      </w:r>
      <w:r w:rsidR="00CE0657">
        <w:t xml:space="preserve"> of the models</w:t>
      </w:r>
      <w:r w:rsidR="005F33A4">
        <w:t xml:space="preserve">. The results </w:t>
      </w:r>
      <w:r w:rsidR="68999CCB">
        <w:t>are saved</w:t>
      </w:r>
      <w:r w:rsidR="005F33A4">
        <w:t xml:space="preserve"> and </w:t>
      </w:r>
      <w:r w:rsidR="004E7262">
        <w:t>compared in precision, accuracy, recall</w:t>
      </w:r>
      <w:r w:rsidR="000F125A">
        <w:t>,</w:t>
      </w:r>
      <w:r w:rsidR="004E7262">
        <w:t xml:space="preserve"> and f1 score.</w:t>
      </w:r>
    </w:p>
    <w:p w14:paraId="2CF012D1" w14:textId="582E56F9" w:rsidR="004C64AC" w:rsidRDefault="501F6F4E" w:rsidP="2875B40C">
      <w:pPr>
        <w:jc w:val="both"/>
        <w:rPr>
          <w:lang w:val="en-GB"/>
        </w:rPr>
      </w:pPr>
      <w:r w:rsidRPr="1B297667">
        <w:rPr>
          <w:lang w:val="en-GB"/>
        </w:rPr>
        <w:t xml:space="preserve">To calculate these metrics, </w:t>
      </w:r>
      <w:r w:rsidR="2875B40C" w:rsidRPr="1B297667">
        <w:rPr>
          <w:lang w:val="en-GB"/>
        </w:rPr>
        <w:t xml:space="preserve">the confusion matrix of the </w:t>
      </w:r>
      <w:r w:rsidR="5D58A9B2" w:rsidRPr="1B297667">
        <w:rPr>
          <w:lang w:val="en-GB"/>
        </w:rPr>
        <w:t xml:space="preserve">classifiers </w:t>
      </w:r>
      <w:r w:rsidRPr="1B297667">
        <w:rPr>
          <w:lang w:val="en-GB"/>
        </w:rPr>
        <w:t xml:space="preserve">should be </w:t>
      </w:r>
      <w:r w:rsidR="74486BDD" w:rsidRPr="1B297667">
        <w:rPr>
          <w:lang w:val="en-GB"/>
        </w:rPr>
        <w:t>analysed.</w:t>
      </w:r>
      <w:r w:rsidR="5FD58265" w:rsidRPr="1B297667">
        <w:rPr>
          <w:lang w:val="en-GB"/>
        </w:rPr>
        <w:t xml:space="preserve"> </w:t>
      </w:r>
      <w:r w:rsidR="3FC1871A" w:rsidRPr="1B297667">
        <w:rPr>
          <w:lang w:val="en-GB"/>
        </w:rPr>
        <w:t xml:space="preserve">The </w:t>
      </w:r>
      <w:r w:rsidR="5D58A9B2" w:rsidRPr="1B297667">
        <w:rPr>
          <w:lang w:val="en-GB"/>
        </w:rPr>
        <w:t xml:space="preserve">confusion matrix of the </w:t>
      </w:r>
      <w:r w:rsidR="2875B40C" w:rsidRPr="1B297667">
        <w:rPr>
          <w:lang w:val="en-GB"/>
        </w:rPr>
        <w:t xml:space="preserve">neural network is shown in </w:t>
      </w:r>
      <w:r w:rsidR="00D72A23">
        <w:fldChar w:fldCharType="begin"/>
      </w:r>
      <w:r w:rsidR="00D72A23">
        <w:rPr>
          <w:lang w:val="en-GB"/>
        </w:rPr>
        <w:instrText xml:space="preserve"> REF _Ref42725103 \h </w:instrText>
      </w:r>
      <w:r w:rsidR="00D72A23">
        <w:fldChar w:fldCharType="separate"/>
      </w:r>
      <w:r w:rsidR="00FC71C4">
        <w:t xml:space="preserve">Table </w:t>
      </w:r>
      <w:r w:rsidR="00FC71C4">
        <w:rPr>
          <w:noProof/>
        </w:rPr>
        <w:t>4</w:t>
      </w:r>
      <w:r w:rsidR="00D72A23">
        <w:fldChar w:fldCharType="end"/>
      </w:r>
      <w:r w:rsidR="00D72A23">
        <w:t xml:space="preserve"> </w:t>
      </w:r>
      <w:r w:rsidR="2875B40C" w:rsidRPr="1B297667">
        <w:rPr>
          <w:lang w:val="en-GB"/>
        </w:rPr>
        <w:t xml:space="preserve">in comparison to the confusion matrix of the dummy most frequent model. The true positive values show the number of trips towards the university which were predicted as those. The true negative values are the number of correctly predicted trips away from the university. </w:t>
      </w:r>
      <w:r w:rsidR="0590DCC9" w:rsidRPr="1B297667">
        <w:rPr>
          <w:lang w:val="en-GB"/>
        </w:rPr>
        <w:t>Trips, which were</w:t>
      </w:r>
      <w:r w:rsidR="4E92D692" w:rsidRPr="1B297667">
        <w:rPr>
          <w:lang w:val="en-GB"/>
        </w:rPr>
        <w:t xml:space="preserve"> actually</w:t>
      </w:r>
      <w:r w:rsidR="0590DCC9" w:rsidRPr="1B297667">
        <w:rPr>
          <w:lang w:val="en-GB"/>
        </w:rPr>
        <w:t xml:space="preserve"> towards the university</w:t>
      </w:r>
      <w:r w:rsidR="3AACA67D" w:rsidRPr="1B297667">
        <w:rPr>
          <w:lang w:val="en-GB"/>
        </w:rPr>
        <w:t xml:space="preserve"> (positive),</w:t>
      </w:r>
      <w:r w:rsidR="487CB8D3" w:rsidRPr="1B297667">
        <w:rPr>
          <w:lang w:val="en-GB"/>
        </w:rPr>
        <w:t xml:space="preserve"> but </w:t>
      </w:r>
      <w:r w:rsidR="4E92D692" w:rsidRPr="1B297667">
        <w:rPr>
          <w:lang w:val="en-GB"/>
        </w:rPr>
        <w:t xml:space="preserve">predicted as </w:t>
      </w:r>
      <w:r w:rsidR="3AACA67D" w:rsidRPr="1B297667">
        <w:rPr>
          <w:lang w:val="en-GB"/>
        </w:rPr>
        <w:t>“</w:t>
      </w:r>
      <w:r w:rsidR="4E92D692" w:rsidRPr="1B297667">
        <w:rPr>
          <w:lang w:val="en-GB"/>
        </w:rPr>
        <w:t>away from the university</w:t>
      </w:r>
      <w:r w:rsidR="3AACA67D" w:rsidRPr="1B297667">
        <w:rPr>
          <w:lang w:val="en-GB"/>
        </w:rPr>
        <w:t>”</w:t>
      </w:r>
      <w:r w:rsidR="4E92D692" w:rsidRPr="1B297667">
        <w:rPr>
          <w:lang w:val="en-GB"/>
        </w:rPr>
        <w:t xml:space="preserve"> </w:t>
      </w:r>
      <w:r w:rsidR="7F4F0D1D" w:rsidRPr="1B297667">
        <w:rPr>
          <w:lang w:val="en-GB"/>
        </w:rPr>
        <w:t xml:space="preserve">(negative) </w:t>
      </w:r>
      <w:r w:rsidR="4E92D692" w:rsidRPr="1B297667">
        <w:rPr>
          <w:lang w:val="en-GB"/>
        </w:rPr>
        <w:t xml:space="preserve">are called </w:t>
      </w:r>
      <w:r w:rsidR="4F359124" w:rsidRPr="1B297667">
        <w:rPr>
          <w:lang w:val="en-GB"/>
        </w:rPr>
        <w:t xml:space="preserve">false negative values and trips actually away from the </w:t>
      </w:r>
      <w:r w:rsidR="3AACA67D" w:rsidRPr="1B297667">
        <w:rPr>
          <w:lang w:val="en-GB"/>
        </w:rPr>
        <w:t>university</w:t>
      </w:r>
      <w:r w:rsidR="7F4F0D1D" w:rsidRPr="1B297667">
        <w:rPr>
          <w:lang w:val="en-GB"/>
        </w:rPr>
        <w:t xml:space="preserve"> (negative),</w:t>
      </w:r>
      <w:r w:rsidR="3AACA67D" w:rsidRPr="1B297667">
        <w:rPr>
          <w:lang w:val="en-GB"/>
        </w:rPr>
        <w:t xml:space="preserve"> but predicted as “towards the university</w:t>
      </w:r>
      <w:r w:rsidR="7F4F0D1D" w:rsidRPr="1B297667">
        <w:rPr>
          <w:lang w:val="en-GB"/>
        </w:rPr>
        <w:t>” (positive</w:t>
      </w:r>
      <w:r w:rsidR="3F48462C" w:rsidRPr="1B297667">
        <w:rPr>
          <w:lang w:val="en-GB"/>
        </w:rPr>
        <w:t xml:space="preserve">) are called false positive values. </w:t>
      </w:r>
      <w:r w:rsidR="78412E9D" w:rsidRPr="1B297667">
        <w:rPr>
          <w:lang w:val="en-GB"/>
        </w:rPr>
        <w:t>While</w:t>
      </w:r>
      <w:r w:rsidR="222F469E" w:rsidRPr="1B297667">
        <w:rPr>
          <w:lang w:val="en-GB"/>
        </w:rPr>
        <w:t xml:space="preserve"> only comparing</w:t>
      </w:r>
      <w:r w:rsidR="6F45DF7B" w:rsidRPr="1B297667">
        <w:rPr>
          <w:lang w:val="en-GB"/>
        </w:rPr>
        <w:t xml:space="preserve"> these values may be hard </w:t>
      </w:r>
      <w:r w:rsidR="210A3B42" w:rsidRPr="1B297667">
        <w:rPr>
          <w:lang w:val="en-GB"/>
        </w:rPr>
        <w:t>and not that meaningful,</w:t>
      </w:r>
      <w:r w:rsidR="752F7314" w:rsidRPr="1B297667">
        <w:rPr>
          <w:lang w:val="en-GB"/>
        </w:rPr>
        <w:t xml:space="preserve"> different </w:t>
      </w:r>
      <w:r w:rsidR="6B942AEC" w:rsidRPr="1B297667">
        <w:rPr>
          <w:lang w:val="en-GB"/>
        </w:rPr>
        <w:t>metrics like</w:t>
      </w:r>
      <w:r w:rsidR="7D074F46" w:rsidRPr="1B297667">
        <w:rPr>
          <w:lang w:val="en-GB"/>
        </w:rPr>
        <w:t xml:space="preserve"> accuracy, precision or recall are derived </w:t>
      </w:r>
      <w:r w:rsidR="4BE9EACA" w:rsidRPr="1B297667">
        <w:rPr>
          <w:lang w:val="en-GB"/>
        </w:rPr>
        <w:t xml:space="preserve">from the confusion matrix </w:t>
      </w:r>
      <w:r w:rsidR="7D074F46" w:rsidRPr="1B297667">
        <w:rPr>
          <w:lang w:val="en-GB"/>
        </w:rPr>
        <w:t xml:space="preserve">to </w:t>
      </w:r>
      <w:r w:rsidR="62839A8F" w:rsidRPr="1B297667">
        <w:rPr>
          <w:lang w:val="en-GB"/>
        </w:rPr>
        <w:t xml:space="preserve">be able to compare </w:t>
      </w:r>
      <w:r w:rsidR="446A8611" w:rsidRPr="1B297667">
        <w:rPr>
          <w:lang w:val="en-GB"/>
        </w:rPr>
        <w:t>machine learning algorithms.</w:t>
      </w:r>
    </w:p>
    <w:p w14:paraId="7371D1BE" w14:textId="19B8E569" w:rsidR="1C8F80C0" w:rsidRDefault="1C8F80C0" w:rsidP="1C8F80C0">
      <w:pPr>
        <w:pStyle w:val="Beschriftung"/>
      </w:pPr>
    </w:p>
    <w:p w14:paraId="0758CADE" w14:textId="4D12B6FF" w:rsidR="00234C0D" w:rsidRDefault="00234C0D" w:rsidP="000863B9">
      <w:pPr>
        <w:pStyle w:val="Beschriftung"/>
        <w:keepNext/>
      </w:pPr>
      <w:bookmarkStart w:id="54" w:name="_Ref42725103"/>
      <w:bookmarkStart w:id="55" w:name="_Toc42725854"/>
      <w:r>
        <w:t xml:space="preserve">Table </w:t>
      </w:r>
      <w:fldSimple w:instr=" SEQ Table \* ARABIC ">
        <w:r w:rsidR="00FC71C4">
          <w:rPr>
            <w:noProof/>
          </w:rPr>
          <w:t>4</w:t>
        </w:r>
      </w:fldSimple>
      <w:bookmarkEnd w:id="54"/>
      <w:r>
        <w:t>: Confusion Matrix classification</w:t>
      </w:r>
      <w:r w:rsidR="487CB8D3">
        <w:t xml:space="preserve"> (positive=towards the university; negative=away from university)</w:t>
      </w:r>
      <w:bookmarkEnd w:id="55"/>
    </w:p>
    <w:tbl>
      <w:tblPr>
        <w:tblStyle w:val="Tabellenraster"/>
        <w:tblW w:w="9356" w:type="dxa"/>
        <w:tblLook w:val="04A0" w:firstRow="1" w:lastRow="0" w:firstColumn="1" w:lastColumn="0" w:noHBand="0" w:noVBand="1"/>
      </w:tblPr>
      <w:tblGrid>
        <w:gridCol w:w="1062"/>
        <w:gridCol w:w="1148"/>
        <w:gridCol w:w="1113"/>
        <w:gridCol w:w="1149"/>
        <w:gridCol w:w="2332"/>
        <w:gridCol w:w="1276"/>
        <w:gridCol w:w="1276"/>
      </w:tblGrid>
      <w:tr w:rsidR="008915D8" w14:paraId="680C503E" w14:textId="77777777" w:rsidTr="008915D8">
        <w:trPr>
          <w:trHeight w:val="414"/>
        </w:trPr>
        <w:tc>
          <w:tcPr>
            <w:tcW w:w="1062" w:type="dxa"/>
            <w:tcBorders>
              <w:top w:val="nil"/>
              <w:left w:val="nil"/>
              <w:bottom w:val="nil"/>
              <w:right w:val="nil"/>
            </w:tcBorders>
          </w:tcPr>
          <w:p w14:paraId="746B6104" w14:textId="77777777" w:rsidR="00234C0D" w:rsidRDefault="00234C0D" w:rsidP="008373E0">
            <w:pPr>
              <w:jc w:val="both"/>
              <w:rPr>
                <w:lang w:val="en-GB"/>
              </w:rPr>
            </w:pPr>
          </w:p>
        </w:tc>
        <w:tc>
          <w:tcPr>
            <w:tcW w:w="1148" w:type="dxa"/>
            <w:tcBorders>
              <w:top w:val="nil"/>
              <w:left w:val="nil"/>
              <w:bottom w:val="single" w:sz="4" w:space="0" w:color="auto"/>
              <w:right w:val="single" w:sz="4" w:space="0" w:color="auto"/>
            </w:tcBorders>
          </w:tcPr>
          <w:p w14:paraId="5675C366" w14:textId="77777777" w:rsidR="00234C0D" w:rsidRDefault="00234C0D" w:rsidP="008373E0">
            <w:pPr>
              <w:jc w:val="both"/>
              <w:rPr>
                <w:lang w:val="en-GB"/>
              </w:rPr>
            </w:pPr>
          </w:p>
        </w:tc>
        <w:tc>
          <w:tcPr>
            <w:tcW w:w="2262" w:type="dxa"/>
            <w:gridSpan w:val="2"/>
            <w:tcBorders>
              <w:left w:val="single" w:sz="4" w:space="0" w:color="auto"/>
              <w:right w:val="single" w:sz="4" w:space="0" w:color="auto"/>
            </w:tcBorders>
            <w:shd w:val="clear" w:color="auto" w:fill="D9D9D9" w:themeFill="background1" w:themeFillShade="D9"/>
            <w:vAlign w:val="center"/>
          </w:tcPr>
          <w:p w14:paraId="7ED5FE16" w14:textId="77777777" w:rsidR="00234C0D" w:rsidRDefault="00234C0D" w:rsidP="008373E0">
            <w:pPr>
              <w:jc w:val="both"/>
              <w:rPr>
                <w:lang w:val="en-GB"/>
              </w:rPr>
            </w:pPr>
            <w:r>
              <w:rPr>
                <w:lang w:val="en-GB"/>
              </w:rPr>
              <w:t>Predicted</w:t>
            </w:r>
          </w:p>
        </w:tc>
        <w:tc>
          <w:tcPr>
            <w:tcW w:w="2332" w:type="dxa"/>
            <w:tcBorders>
              <w:top w:val="nil"/>
              <w:left w:val="single" w:sz="4" w:space="0" w:color="auto"/>
              <w:bottom w:val="single" w:sz="4" w:space="0" w:color="auto"/>
              <w:right w:val="single" w:sz="4" w:space="0" w:color="auto"/>
            </w:tcBorders>
          </w:tcPr>
          <w:p w14:paraId="7281909E" w14:textId="77777777" w:rsidR="00234C0D" w:rsidRDefault="00234C0D" w:rsidP="008373E0">
            <w:pPr>
              <w:jc w:val="both"/>
              <w:rPr>
                <w:lang w:val="en-GB"/>
              </w:rPr>
            </w:pPr>
          </w:p>
        </w:tc>
        <w:tc>
          <w:tcPr>
            <w:tcW w:w="2552" w:type="dxa"/>
            <w:gridSpan w:val="2"/>
            <w:tcBorders>
              <w:left w:val="single" w:sz="4" w:space="0" w:color="auto"/>
            </w:tcBorders>
            <w:shd w:val="clear" w:color="auto" w:fill="D9D9D9" w:themeFill="background1" w:themeFillShade="D9"/>
            <w:vAlign w:val="center"/>
          </w:tcPr>
          <w:p w14:paraId="6F95FCB3" w14:textId="77777777" w:rsidR="00234C0D" w:rsidRDefault="00234C0D" w:rsidP="008373E0">
            <w:pPr>
              <w:jc w:val="both"/>
              <w:rPr>
                <w:lang w:val="en-GB"/>
              </w:rPr>
            </w:pPr>
            <w:r>
              <w:rPr>
                <w:lang w:val="en-GB"/>
              </w:rPr>
              <w:t>Predicted</w:t>
            </w:r>
          </w:p>
        </w:tc>
      </w:tr>
      <w:tr w:rsidR="008915D8" w14:paraId="01B4CBAF" w14:textId="77777777" w:rsidTr="008915D8">
        <w:trPr>
          <w:trHeight w:val="414"/>
        </w:trPr>
        <w:tc>
          <w:tcPr>
            <w:tcW w:w="1062" w:type="dxa"/>
            <w:tcBorders>
              <w:top w:val="nil"/>
              <w:left w:val="nil"/>
              <w:bottom w:val="single" w:sz="4" w:space="0" w:color="auto"/>
              <w:right w:val="single" w:sz="4" w:space="0" w:color="auto"/>
            </w:tcBorders>
          </w:tcPr>
          <w:p w14:paraId="3B6F460C" w14:textId="77777777" w:rsidR="00234C0D" w:rsidRDefault="00234C0D" w:rsidP="008373E0">
            <w:pPr>
              <w:jc w:val="both"/>
              <w:rPr>
                <w:lang w:val="en-GB"/>
              </w:rPr>
            </w:pPr>
          </w:p>
        </w:tc>
        <w:tc>
          <w:tcPr>
            <w:tcW w:w="114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6DF06F0" w14:textId="77777777" w:rsidR="00234C0D" w:rsidRDefault="00234C0D" w:rsidP="008373E0">
            <w:pPr>
              <w:jc w:val="both"/>
              <w:rPr>
                <w:lang w:val="en-GB"/>
              </w:rPr>
            </w:pPr>
            <w:r>
              <w:rPr>
                <w:lang w:val="en-GB"/>
              </w:rPr>
              <w:t>Neural Network</w:t>
            </w:r>
          </w:p>
        </w:tc>
        <w:tc>
          <w:tcPr>
            <w:tcW w:w="1113" w:type="dxa"/>
            <w:tcBorders>
              <w:left w:val="single" w:sz="4" w:space="0" w:color="auto"/>
            </w:tcBorders>
            <w:shd w:val="clear" w:color="auto" w:fill="D9D9D9" w:themeFill="background1" w:themeFillShade="D9"/>
            <w:vAlign w:val="center"/>
          </w:tcPr>
          <w:p w14:paraId="2519F118" w14:textId="74FE9671" w:rsidR="00234C0D" w:rsidRDefault="00234C0D" w:rsidP="008373E0">
            <w:pPr>
              <w:jc w:val="both"/>
              <w:rPr>
                <w:lang w:val="en-GB"/>
              </w:rPr>
            </w:pPr>
            <w:r>
              <w:rPr>
                <w:lang w:val="en-GB"/>
              </w:rPr>
              <w:t>Positive</w:t>
            </w:r>
          </w:p>
        </w:tc>
        <w:tc>
          <w:tcPr>
            <w:tcW w:w="1149" w:type="dxa"/>
            <w:shd w:val="clear" w:color="auto" w:fill="D9D9D9" w:themeFill="background1" w:themeFillShade="D9"/>
            <w:vAlign w:val="center"/>
          </w:tcPr>
          <w:p w14:paraId="6F42D944" w14:textId="77777777" w:rsidR="00234C0D" w:rsidRDefault="00234C0D" w:rsidP="008373E0">
            <w:pPr>
              <w:jc w:val="both"/>
              <w:rPr>
                <w:lang w:val="en-GB"/>
              </w:rPr>
            </w:pPr>
            <w:r>
              <w:rPr>
                <w:lang w:val="en-GB"/>
              </w:rPr>
              <w:t>Negative</w:t>
            </w:r>
          </w:p>
        </w:tc>
        <w:tc>
          <w:tcPr>
            <w:tcW w:w="2332" w:type="dxa"/>
            <w:tcBorders>
              <w:top w:val="single" w:sz="4" w:space="0" w:color="auto"/>
            </w:tcBorders>
            <w:shd w:val="clear" w:color="auto" w:fill="D9D9D9" w:themeFill="background1" w:themeFillShade="D9"/>
            <w:vAlign w:val="center"/>
          </w:tcPr>
          <w:p w14:paraId="729604B4" w14:textId="77777777" w:rsidR="00234C0D" w:rsidRDefault="00234C0D" w:rsidP="008373E0">
            <w:pPr>
              <w:jc w:val="both"/>
              <w:rPr>
                <w:lang w:val="en-GB"/>
              </w:rPr>
            </w:pPr>
            <w:r>
              <w:rPr>
                <w:lang w:val="en-GB"/>
              </w:rPr>
              <w:t>Dummy</w:t>
            </w:r>
          </w:p>
          <w:p w14:paraId="003F691A" w14:textId="77777777" w:rsidR="00234C0D" w:rsidRDefault="00234C0D" w:rsidP="008373E0">
            <w:pPr>
              <w:jc w:val="both"/>
              <w:rPr>
                <w:lang w:val="en-GB"/>
              </w:rPr>
            </w:pPr>
            <w:r>
              <w:rPr>
                <w:lang w:val="en-GB"/>
              </w:rPr>
              <w:t>most frequent</w:t>
            </w:r>
          </w:p>
        </w:tc>
        <w:tc>
          <w:tcPr>
            <w:tcW w:w="1276" w:type="dxa"/>
            <w:shd w:val="clear" w:color="auto" w:fill="D9D9D9" w:themeFill="background1" w:themeFillShade="D9"/>
            <w:vAlign w:val="center"/>
          </w:tcPr>
          <w:p w14:paraId="1BAFB9BA" w14:textId="77777777" w:rsidR="00234C0D" w:rsidRDefault="00234C0D" w:rsidP="008373E0">
            <w:pPr>
              <w:jc w:val="both"/>
              <w:rPr>
                <w:lang w:val="en-GB"/>
              </w:rPr>
            </w:pPr>
            <w:r>
              <w:rPr>
                <w:lang w:val="en-GB"/>
              </w:rPr>
              <w:t>Positive</w:t>
            </w:r>
          </w:p>
        </w:tc>
        <w:tc>
          <w:tcPr>
            <w:tcW w:w="1276" w:type="dxa"/>
            <w:shd w:val="clear" w:color="auto" w:fill="D9D9D9" w:themeFill="background1" w:themeFillShade="D9"/>
            <w:vAlign w:val="center"/>
          </w:tcPr>
          <w:p w14:paraId="3F74DFA6" w14:textId="77777777" w:rsidR="00234C0D" w:rsidRDefault="00234C0D" w:rsidP="008373E0">
            <w:pPr>
              <w:jc w:val="both"/>
              <w:rPr>
                <w:lang w:val="en-GB"/>
              </w:rPr>
            </w:pPr>
            <w:r>
              <w:rPr>
                <w:lang w:val="en-GB"/>
              </w:rPr>
              <w:t>Negative</w:t>
            </w:r>
          </w:p>
        </w:tc>
      </w:tr>
      <w:tr w:rsidR="00234C0D" w14:paraId="7478BBA3" w14:textId="77777777" w:rsidTr="008915D8">
        <w:trPr>
          <w:trHeight w:val="433"/>
        </w:trPr>
        <w:tc>
          <w:tcPr>
            <w:tcW w:w="1062" w:type="dxa"/>
            <w:vMerge w:val="restart"/>
            <w:tcBorders>
              <w:top w:val="single" w:sz="4" w:space="0" w:color="auto"/>
            </w:tcBorders>
            <w:shd w:val="clear" w:color="auto" w:fill="D9D9D9" w:themeFill="background1" w:themeFillShade="D9"/>
            <w:vAlign w:val="center"/>
          </w:tcPr>
          <w:p w14:paraId="0FF6AD07" w14:textId="77777777" w:rsidR="00234C0D" w:rsidRDefault="00234C0D" w:rsidP="008373E0">
            <w:pPr>
              <w:jc w:val="both"/>
              <w:rPr>
                <w:lang w:val="en-GB"/>
              </w:rPr>
            </w:pPr>
            <w:r>
              <w:rPr>
                <w:lang w:val="en-GB"/>
              </w:rPr>
              <w:t>Actual</w:t>
            </w:r>
          </w:p>
        </w:tc>
        <w:tc>
          <w:tcPr>
            <w:tcW w:w="1148" w:type="dxa"/>
            <w:tcBorders>
              <w:top w:val="single" w:sz="4" w:space="0" w:color="auto"/>
            </w:tcBorders>
            <w:vAlign w:val="center"/>
          </w:tcPr>
          <w:p w14:paraId="05589EB8" w14:textId="77777777" w:rsidR="00234C0D" w:rsidRDefault="00234C0D" w:rsidP="008373E0">
            <w:pPr>
              <w:jc w:val="both"/>
              <w:rPr>
                <w:lang w:val="en-GB"/>
              </w:rPr>
            </w:pPr>
            <w:r>
              <w:rPr>
                <w:lang w:val="en-GB"/>
              </w:rPr>
              <w:t>Positive</w:t>
            </w:r>
          </w:p>
        </w:tc>
        <w:tc>
          <w:tcPr>
            <w:tcW w:w="1113" w:type="dxa"/>
            <w:vAlign w:val="center"/>
          </w:tcPr>
          <w:p w14:paraId="33CDB3AA" w14:textId="77777777" w:rsidR="00234C0D" w:rsidRDefault="00234C0D" w:rsidP="008373E0">
            <w:pPr>
              <w:jc w:val="both"/>
              <w:rPr>
                <w:lang w:val="en-GB"/>
              </w:rPr>
            </w:pPr>
            <w:r w:rsidRPr="00B7255B">
              <w:rPr>
                <w:lang w:val="en-GB"/>
              </w:rPr>
              <w:t>9117</w:t>
            </w:r>
            <w:r>
              <w:rPr>
                <w:lang w:val="en-GB"/>
              </w:rPr>
              <w:t xml:space="preserve"> (TP)</w:t>
            </w:r>
          </w:p>
        </w:tc>
        <w:tc>
          <w:tcPr>
            <w:tcW w:w="1149" w:type="dxa"/>
            <w:vAlign w:val="center"/>
          </w:tcPr>
          <w:p w14:paraId="75724AC9" w14:textId="77777777" w:rsidR="00234C0D" w:rsidRDefault="00234C0D" w:rsidP="008373E0">
            <w:pPr>
              <w:jc w:val="both"/>
              <w:rPr>
                <w:lang w:val="en-GB"/>
              </w:rPr>
            </w:pPr>
            <w:r w:rsidRPr="00B7255B">
              <w:rPr>
                <w:lang w:val="en-GB"/>
              </w:rPr>
              <w:t>6922</w:t>
            </w:r>
            <w:r>
              <w:rPr>
                <w:lang w:val="en-GB"/>
              </w:rPr>
              <w:t xml:space="preserve"> (FN)</w:t>
            </w:r>
          </w:p>
        </w:tc>
        <w:tc>
          <w:tcPr>
            <w:tcW w:w="2332" w:type="dxa"/>
            <w:vAlign w:val="center"/>
          </w:tcPr>
          <w:p w14:paraId="3CABEC8B" w14:textId="77777777" w:rsidR="00234C0D" w:rsidRDefault="00234C0D" w:rsidP="008373E0">
            <w:pPr>
              <w:jc w:val="both"/>
              <w:rPr>
                <w:lang w:val="en-GB"/>
              </w:rPr>
            </w:pPr>
            <w:r>
              <w:rPr>
                <w:lang w:val="en-GB"/>
              </w:rPr>
              <w:t>Positive</w:t>
            </w:r>
          </w:p>
        </w:tc>
        <w:tc>
          <w:tcPr>
            <w:tcW w:w="1276" w:type="dxa"/>
            <w:vAlign w:val="center"/>
          </w:tcPr>
          <w:p w14:paraId="2A9E5D26" w14:textId="77777777" w:rsidR="00234C0D" w:rsidRDefault="00234C0D" w:rsidP="008373E0">
            <w:pPr>
              <w:jc w:val="both"/>
              <w:rPr>
                <w:lang w:val="en-GB"/>
              </w:rPr>
            </w:pPr>
            <w:r w:rsidRPr="00B7255B">
              <w:rPr>
                <w:lang w:val="en-GB"/>
              </w:rPr>
              <w:t>0</w:t>
            </w:r>
            <w:r>
              <w:rPr>
                <w:lang w:val="en-GB"/>
              </w:rPr>
              <w:t xml:space="preserve"> (TP)</w:t>
            </w:r>
          </w:p>
        </w:tc>
        <w:tc>
          <w:tcPr>
            <w:tcW w:w="1276" w:type="dxa"/>
            <w:vAlign w:val="center"/>
          </w:tcPr>
          <w:p w14:paraId="18684DAE" w14:textId="77777777" w:rsidR="00234C0D" w:rsidRDefault="00234C0D" w:rsidP="008373E0">
            <w:pPr>
              <w:jc w:val="both"/>
              <w:rPr>
                <w:lang w:val="en-GB"/>
              </w:rPr>
            </w:pPr>
            <w:r w:rsidRPr="00B7255B">
              <w:rPr>
                <w:lang w:val="en-GB"/>
              </w:rPr>
              <w:t>16039</w:t>
            </w:r>
            <w:r>
              <w:rPr>
                <w:lang w:val="en-GB"/>
              </w:rPr>
              <w:t xml:space="preserve"> (FN)</w:t>
            </w:r>
          </w:p>
        </w:tc>
      </w:tr>
      <w:tr w:rsidR="00234C0D" w14:paraId="639BA93B" w14:textId="77777777" w:rsidTr="008915D8">
        <w:trPr>
          <w:trHeight w:val="433"/>
        </w:trPr>
        <w:tc>
          <w:tcPr>
            <w:tcW w:w="1062" w:type="dxa"/>
            <w:vMerge/>
            <w:shd w:val="clear" w:color="auto" w:fill="D9D9D9" w:themeFill="background1" w:themeFillShade="D9"/>
          </w:tcPr>
          <w:p w14:paraId="56C35B98" w14:textId="77777777" w:rsidR="00234C0D" w:rsidRDefault="00234C0D" w:rsidP="008373E0">
            <w:pPr>
              <w:jc w:val="both"/>
              <w:rPr>
                <w:lang w:val="en-GB"/>
              </w:rPr>
            </w:pPr>
          </w:p>
        </w:tc>
        <w:tc>
          <w:tcPr>
            <w:tcW w:w="1148" w:type="dxa"/>
            <w:vAlign w:val="center"/>
          </w:tcPr>
          <w:p w14:paraId="1F9DA7F8" w14:textId="77777777" w:rsidR="00234C0D" w:rsidRDefault="00234C0D" w:rsidP="008373E0">
            <w:pPr>
              <w:jc w:val="both"/>
              <w:rPr>
                <w:lang w:val="en-GB"/>
              </w:rPr>
            </w:pPr>
            <w:r>
              <w:rPr>
                <w:lang w:val="en-GB"/>
              </w:rPr>
              <w:t>Negative</w:t>
            </w:r>
          </w:p>
        </w:tc>
        <w:tc>
          <w:tcPr>
            <w:tcW w:w="1113" w:type="dxa"/>
            <w:vAlign w:val="center"/>
          </w:tcPr>
          <w:p w14:paraId="7E418F16" w14:textId="77777777" w:rsidR="00234C0D" w:rsidRDefault="00234C0D" w:rsidP="008373E0">
            <w:pPr>
              <w:jc w:val="both"/>
              <w:rPr>
                <w:lang w:val="en-GB"/>
              </w:rPr>
            </w:pPr>
            <w:r w:rsidRPr="00B7255B">
              <w:rPr>
                <w:lang w:val="en-GB"/>
              </w:rPr>
              <w:t>4367</w:t>
            </w:r>
            <w:r>
              <w:rPr>
                <w:lang w:val="en-GB"/>
              </w:rPr>
              <w:t xml:space="preserve"> (FP)</w:t>
            </w:r>
          </w:p>
        </w:tc>
        <w:tc>
          <w:tcPr>
            <w:tcW w:w="1149" w:type="dxa"/>
            <w:vAlign w:val="center"/>
          </w:tcPr>
          <w:p w14:paraId="341B2F76" w14:textId="77777777" w:rsidR="00234C0D" w:rsidRDefault="00234C0D" w:rsidP="008373E0">
            <w:pPr>
              <w:jc w:val="both"/>
              <w:rPr>
                <w:lang w:val="en-GB"/>
              </w:rPr>
            </w:pPr>
            <w:r w:rsidRPr="00B7255B">
              <w:rPr>
                <w:lang w:val="en-GB"/>
              </w:rPr>
              <w:t>35099</w:t>
            </w:r>
            <w:r>
              <w:rPr>
                <w:lang w:val="en-GB"/>
              </w:rPr>
              <w:t xml:space="preserve"> (TN)</w:t>
            </w:r>
          </w:p>
        </w:tc>
        <w:tc>
          <w:tcPr>
            <w:tcW w:w="2332" w:type="dxa"/>
            <w:vAlign w:val="center"/>
          </w:tcPr>
          <w:p w14:paraId="11F88E13" w14:textId="77777777" w:rsidR="00234C0D" w:rsidRDefault="00234C0D" w:rsidP="008373E0">
            <w:pPr>
              <w:jc w:val="both"/>
              <w:rPr>
                <w:lang w:val="en-GB"/>
              </w:rPr>
            </w:pPr>
            <w:r>
              <w:rPr>
                <w:lang w:val="en-GB"/>
              </w:rPr>
              <w:t>Negative</w:t>
            </w:r>
          </w:p>
        </w:tc>
        <w:tc>
          <w:tcPr>
            <w:tcW w:w="1276" w:type="dxa"/>
            <w:vAlign w:val="center"/>
          </w:tcPr>
          <w:p w14:paraId="076F17F8" w14:textId="77777777" w:rsidR="00234C0D" w:rsidRDefault="00234C0D" w:rsidP="008373E0">
            <w:pPr>
              <w:jc w:val="both"/>
              <w:rPr>
                <w:lang w:val="en-GB"/>
              </w:rPr>
            </w:pPr>
            <w:r w:rsidRPr="00B7255B">
              <w:rPr>
                <w:lang w:val="en-GB"/>
              </w:rPr>
              <w:t>0</w:t>
            </w:r>
            <w:r>
              <w:rPr>
                <w:lang w:val="en-GB"/>
              </w:rPr>
              <w:t xml:space="preserve"> (FP)</w:t>
            </w:r>
          </w:p>
        </w:tc>
        <w:tc>
          <w:tcPr>
            <w:tcW w:w="1276" w:type="dxa"/>
            <w:vAlign w:val="center"/>
          </w:tcPr>
          <w:p w14:paraId="4BF726E3" w14:textId="77777777" w:rsidR="00234C0D" w:rsidRDefault="00234C0D" w:rsidP="008373E0">
            <w:pPr>
              <w:jc w:val="both"/>
              <w:rPr>
                <w:lang w:val="en-GB"/>
              </w:rPr>
            </w:pPr>
            <w:r w:rsidRPr="00B7255B">
              <w:rPr>
                <w:lang w:val="en-GB"/>
              </w:rPr>
              <w:t>39466</w:t>
            </w:r>
            <w:r>
              <w:rPr>
                <w:lang w:val="en-GB"/>
              </w:rPr>
              <w:t xml:space="preserve"> (TN)</w:t>
            </w:r>
          </w:p>
        </w:tc>
      </w:tr>
    </w:tbl>
    <w:p w14:paraId="3DFFC8FA" w14:textId="650E85F0" w:rsidR="004C64AC" w:rsidRDefault="004C64AC" w:rsidP="00D81BEA">
      <w:pPr>
        <w:jc w:val="both"/>
      </w:pPr>
    </w:p>
    <w:p w14:paraId="4D587A14" w14:textId="7ECE68F6" w:rsidR="000E1A95" w:rsidRPr="00D92551" w:rsidRDefault="1B297667" w:rsidP="00D81BEA">
      <w:pPr>
        <w:jc w:val="both"/>
        <w:rPr>
          <w:lang w:val="en-GB"/>
        </w:rPr>
      </w:pPr>
      <w:bookmarkStart w:id="56" w:name="_Ref42722255"/>
      <w:r>
        <w:t xml:space="preserve">Coming </w:t>
      </w:r>
      <w:r w:rsidR="2A782237">
        <w:t xml:space="preserve">back to the </w:t>
      </w:r>
      <w:r w:rsidR="69EBD600">
        <w:t>brute force approach</w:t>
      </w:r>
      <w:r w:rsidR="4C3D18DF">
        <w:t xml:space="preserve">, those metrics </w:t>
      </w:r>
      <w:r w:rsidR="73363205">
        <w:t xml:space="preserve">derived from the confusion </w:t>
      </w:r>
      <w:r w:rsidR="7766ED77">
        <w:t>matrixes</w:t>
      </w:r>
      <w:r w:rsidR="73363205">
        <w:t xml:space="preserve"> </w:t>
      </w:r>
      <w:r w:rsidR="6079B06A">
        <w:t xml:space="preserve">of the tested </w:t>
      </w:r>
      <w:r w:rsidR="4FC1541F">
        <w:t>classifier algorithms</w:t>
      </w:r>
      <w:r w:rsidR="6079B06A">
        <w:t xml:space="preserve"> should be considered.</w:t>
      </w:r>
      <w:r w:rsidR="69EBD600">
        <w:t xml:space="preserve"> </w:t>
      </w:r>
      <w:r w:rsidR="5384067B">
        <w:t xml:space="preserve">The best results </w:t>
      </w:r>
      <w:r w:rsidR="0C410DF6">
        <w:t xml:space="preserve">for each algorithm </w:t>
      </w:r>
      <w:r w:rsidR="56095EE2">
        <w:t xml:space="preserve">can </w:t>
      </w:r>
      <w:r w:rsidR="56095EE2" w:rsidRPr="00D92551">
        <w:t xml:space="preserve">be seen in </w:t>
      </w:r>
      <w:r w:rsidR="00D92551" w:rsidRPr="00D92551">
        <w:fldChar w:fldCharType="begin"/>
      </w:r>
      <w:r w:rsidR="00D92551" w:rsidRPr="00D92551">
        <w:instrText xml:space="preserve"> REF _Ref42722320 \h </w:instrText>
      </w:r>
      <w:r w:rsidR="00D92551" w:rsidRPr="00D92551">
        <w:fldChar w:fldCharType="separate"/>
      </w:r>
      <w:r w:rsidR="00FC71C4" w:rsidRPr="000A4B91">
        <w:rPr>
          <w:lang w:val="en-GB"/>
        </w:rPr>
        <w:t xml:space="preserve">Table </w:t>
      </w:r>
      <w:r w:rsidR="00FC71C4">
        <w:rPr>
          <w:noProof/>
          <w:lang w:val="en-GB"/>
        </w:rPr>
        <w:t>5</w:t>
      </w:r>
      <w:r w:rsidR="00D92551" w:rsidRPr="00D92551">
        <w:fldChar w:fldCharType="end"/>
      </w:r>
      <w:r w:rsidR="30AEB4FA" w:rsidRPr="30AEB4FA">
        <w:rPr>
          <w:lang w:val="en-GB"/>
        </w:rPr>
        <w:t>.</w:t>
      </w:r>
    </w:p>
    <w:p w14:paraId="0F69EAFE" w14:textId="6C171DCD" w:rsidR="00234C0D" w:rsidRPr="000A4B91" w:rsidRDefault="00234C0D" w:rsidP="00234C0D">
      <w:pPr>
        <w:pStyle w:val="Beschriftung"/>
        <w:keepNext/>
        <w:rPr>
          <w:lang w:val="en-GB"/>
        </w:rPr>
      </w:pPr>
      <w:bookmarkStart w:id="57" w:name="_Ref42722320"/>
      <w:bookmarkStart w:id="58" w:name="_Toc42725855"/>
      <w:r w:rsidRPr="000A4B91">
        <w:rPr>
          <w:lang w:val="en-GB"/>
        </w:rPr>
        <w:t xml:space="preserve">Table </w:t>
      </w:r>
      <w:r>
        <w:fldChar w:fldCharType="begin"/>
      </w:r>
      <w:r w:rsidRPr="000A4B91">
        <w:rPr>
          <w:lang w:val="en-GB"/>
        </w:rPr>
        <w:instrText xml:space="preserve"> SEQ Table \* ARABIC </w:instrText>
      </w:r>
      <w:r>
        <w:fldChar w:fldCharType="separate"/>
      </w:r>
      <w:r w:rsidR="00FC71C4">
        <w:rPr>
          <w:noProof/>
          <w:lang w:val="en-GB"/>
        </w:rPr>
        <w:t>5</w:t>
      </w:r>
      <w:r>
        <w:fldChar w:fldCharType="end"/>
      </w:r>
      <w:bookmarkEnd w:id="56"/>
      <w:bookmarkEnd w:id="57"/>
      <w:r w:rsidRPr="000A4B91">
        <w:rPr>
          <w:lang w:val="en-GB"/>
        </w:rPr>
        <w:t>: Performance metrics of different classifiers</w:t>
      </w:r>
      <w:bookmarkEnd w:id="58"/>
    </w:p>
    <w:tbl>
      <w:tblPr>
        <w:tblStyle w:val="Tabellenraster"/>
        <w:tblW w:w="8167" w:type="dxa"/>
        <w:tblLook w:val="04A0" w:firstRow="1" w:lastRow="0" w:firstColumn="1" w:lastColumn="0" w:noHBand="0" w:noVBand="1"/>
      </w:tblPr>
      <w:tblGrid>
        <w:gridCol w:w="2475"/>
        <w:gridCol w:w="1560"/>
        <w:gridCol w:w="1440"/>
        <w:gridCol w:w="1329"/>
        <w:gridCol w:w="1363"/>
      </w:tblGrid>
      <w:tr w:rsidR="00CD07BC" w14:paraId="5DC7F602" w14:textId="77777777" w:rsidTr="008915D8">
        <w:tc>
          <w:tcPr>
            <w:tcW w:w="2475" w:type="dxa"/>
            <w:shd w:val="clear" w:color="auto" w:fill="D9D9D9" w:themeFill="background1" w:themeFillShade="D9"/>
          </w:tcPr>
          <w:p w14:paraId="2F911DEB" w14:textId="3DAEBF48" w:rsidR="00CD07BC" w:rsidRDefault="00CD07BC" w:rsidP="00D81BEA">
            <w:pPr>
              <w:jc w:val="both"/>
            </w:pPr>
            <w:r>
              <w:t>Classifier</w:t>
            </w:r>
          </w:p>
        </w:tc>
        <w:tc>
          <w:tcPr>
            <w:tcW w:w="1560" w:type="dxa"/>
            <w:shd w:val="clear" w:color="auto" w:fill="D9D9D9" w:themeFill="background1" w:themeFillShade="D9"/>
          </w:tcPr>
          <w:p w14:paraId="6D359350" w14:textId="33FAE9A6" w:rsidR="00CD07BC" w:rsidRDefault="001C54DC" w:rsidP="00D81BEA">
            <w:pPr>
              <w:jc w:val="both"/>
            </w:pPr>
            <w:r>
              <w:t>Accuracy</w:t>
            </w:r>
            <w:r w:rsidR="002448C5">
              <w:t xml:space="preserve"> (</w:t>
            </w:r>
            <w:r w:rsidR="008F3F04">
              <w:t>≈)</w:t>
            </w:r>
          </w:p>
        </w:tc>
        <w:tc>
          <w:tcPr>
            <w:tcW w:w="1440" w:type="dxa"/>
            <w:shd w:val="clear" w:color="auto" w:fill="D9D9D9" w:themeFill="background1" w:themeFillShade="D9"/>
          </w:tcPr>
          <w:p w14:paraId="3B616730" w14:textId="388DD396" w:rsidR="00CD07BC" w:rsidRDefault="00A9480E" w:rsidP="00D81BEA">
            <w:pPr>
              <w:jc w:val="both"/>
            </w:pPr>
            <w:r>
              <w:t>Precision</w:t>
            </w:r>
            <w:r w:rsidR="008F3F04">
              <w:t xml:space="preserve"> (≈)</w:t>
            </w:r>
          </w:p>
        </w:tc>
        <w:tc>
          <w:tcPr>
            <w:tcW w:w="1329" w:type="dxa"/>
            <w:shd w:val="clear" w:color="auto" w:fill="D9D9D9" w:themeFill="background1" w:themeFillShade="D9"/>
          </w:tcPr>
          <w:p w14:paraId="22C0717C" w14:textId="6CEF6F4D" w:rsidR="00CD07BC" w:rsidRDefault="00CE261E" w:rsidP="00D81BEA">
            <w:pPr>
              <w:jc w:val="both"/>
            </w:pPr>
            <w:r>
              <w:t>Recall</w:t>
            </w:r>
            <w:r w:rsidR="008F3F04">
              <w:t xml:space="preserve"> (≈)</w:t>
            </w:r>
          </w:p>
        </w:tc>
        <w:tc>
          <w:tcPr>
            <w:tcW w:w="1363" w:type="dxa"/>
            <w:shd w:val="clear" w:color="auto" w:fill="D9D9D9" w:themeFill="background1" w:themeFillShade="D9"/>
          </w:tcPr>
          <w:p w14:paraId="4BCE5BBE" w14:textId="4F5AE426" w:rsidR="00CD07BC" w:rsidRDefault="003A0756" w:rsidP="00D81BEA">
            <w:pPr>
              <w:jc w:val="both"/>
            </w:pPr>
            <w:r>
              <w:t>F1 Score</w:t>
            </w:r>
            <w:r w:rsidR="008F3F04">
              <w:t xml:space="preserve"> (≈)</w:t>
            </w:r>
          </w:p>
        </w:tc>
      </w:tr>
      <w:tr w:rsidR="00CD07BC" w14:paraId="7C2AF290" w14:textId="77777777" w:rsidTr="4BFC07D4">
        <w:tc>
          <w:tcPr>
            <w:tcW w:w="2475" w:type="dxa"/>
          </w:tcPr>
          <w:p w14:paraId="5B35980C" w14:textId="4D6A3AB1" w:rsidR="00CD07BC" w:rsidRDefault="00CD07BC" w:rsidP="00D81BEA">
            <w:pPr>
              <w:jc w:val="both"/>
            </w:pPr>
            <w:r>
              <w:t xml:space="preserve">Dummy </w:t>
            </w:r>
            <w:r w:rsidR="00F44255">
              <w:t>(most frequent)</w:t>
            </w:r>
          </w:p>
        </w:tc>
        <w:tc>
          <w:tcPr>
            <w:tcW w:w="1560" w:type="dxa"/>
          </w:tcPr>
          <w:p w14:paraId="3216DEB9" w14:textId="6523C789" w:rsidR="00CD07BC" w:rsidRDefault="00355025" w:rsidP="00D81BEA">
            <w:pPr>
              <w:jc w:val="both"/>
            </w:pPr>
            <w:r w:rsidRPr="00B7255B">
              <w:rPr>
                <w:lang w:val="en-GB"/>
              </w:rPr>
              <w:t>0.7110</w:t>
            </w:r>
          </w:p>
        </w:tc>
        <w:tc>
          <w:tcPr>
            <w:tcW w:w="1440" w:type="dxa"/>
          </w:tcPr>
          <w:p w14:paraId="326B3B4C" w14:textId="2694E542" w:rsidR="00CD07BC" w:rsidRDefault="00355025" w:rsidP="00D81BEA">
            <w:pPr>
              <w:jc w:val="both"/>
            </w:pPr>
            <w:r w:rsidRPr="00B7255B">
              <w:rPr>
                <w:lang w:val="en-GB"/>
              </w:rPr>
              <w:t>0.0</w:t>
            </w:r>
            <w:r w:rsidR="00E17C1E">
              <w:rPr>
                <w:lang w:val="en-GB"/>
              </w:rPr>
              <w:t>*</w:t>
            </w:r>
          </w:p>
        </w:tc>
        <w:tc>
          <w:tcPr>
            <w:tcW w:w="1329" w:type="dxa"/>
          </w:tcPr>
          <w:p w14:paraId="56CE8F26" w14:textId="6F90747E" w:rsidR="00CD07BC" w:rsidRDefault="00355025" w:rsidP="00D81BEA">
            <w:pPr>
              <w:jc w:val="both"/>
            </w:pPr>
            <w:r w:rsidRPr="00B7255B">
              <w:rPr>
                <w:lang w:val="en-GB"/>
              </w:rPr>
              <w:t>0.0</w:t>
            </w:r>
          </w:p>
        </w:tc>
        <w:tc>
          <w:tcPr>
            <w:tcW w:w="1363" w:type="dxa"/>
          </w:tcPr>
          <w:p w14:paraId="4D569C04" w14:textId="062EBD84" w:rsidR="00CD07BC" w:rsidRDefault="00355025" w:rsidP="00D81BEA">
            <w:pPr>
              <w:jc w:val="both"/>
            </w:pPr>
            <w:r w:rsidRPr="00B7255B">
              <w:rPr>
                <w:lang w:val="en-GB"/>
              </w:rPr>
              <w:t>0.0</w:t>
            </w:r>
          </w:p>
        </w:tc>
      </w:tr>
      <w:tr w:rsidR="00CD07BC" w14:paraId="5EF43D9A" w14:textId="77777777" w:rsidTr="4BFC07D4">
        <w:tc>
          <w:tcPr>
            <w:tcW w:w="2475" w:type="dxa"/>
          </w:tcPr>
          <w:p w14:paraId="16A86C4F" w14:textId="552847BB" w:rsidR="00CD07BC" w:rsidRDefault="21C822A1" w:rsidP="00D81BEA">
            <w:pPr>
              <w:jc w:val="both"/>
            </w:pPr>
            <w:r>
              <w:t>K-Neighbors</w:t>
            </w:r>
          </w:p>
        </w:tc>
        <w:tc>
          <w:tcPr>
            <w:tcW w:w="1560" w:type="dxa"/>
          </w:tcPr>
          <w:p w14:paraId="564FDF0D" w14:textId="67CCFAE6" w:rsidR="00CD07BC" w:rsidRDefault="00355025" w:rsidP="00D81BEA">
            <w:pPr>
              <w:jc w:val="both"/>
            </w:pPr>
            <w:r w:rsidRPr="00B7255B">
              <w:rPr>
                <w:lang w:val="en-GB"/>
              </w:rPr>
              <w:t>0.7760</w:t>
            </w:r>
          </w:p>
        </w:tc>
        <w:tc>
          <w:tcPr>
            <w:tcW w:w="1440" w:type="dxa"/>
          </w:tcPr>
          <w:p w14:paraId="512CD315" w14:textId="3D03DB01" w:rsidR="00CD07BC" w:rsidRDefault="00355025" w:rsidP="00D81BEA">
            <w:pPr>
              <w:jc w:val="both"/>
            </w:pPr>
            <w:r w:rsidRPr="00B7255B">
              <w:rPr>
                <w:lang w:val="en-GB"/>
              </w:rPr>
              <w:t>0.6549</w:t>
            </w:r>
          </w:p>
        </w:tc>
        <w:tc>
          <w:tcPr>
            <w:tcW w:w="1329" w:type="dxa"/>
          </w:tcPr>
          <w:p w14:paraId="3FAAB2E8" w14:textId="50AF9F78" w:rsidR="00CD07BC" w:rsidRDefault="00355025" w:rsidP="00D81BEA">
            <w:pPr>
              <w:jc w:val="both"/>
            </w:pPr>
            <w:r w:rsidRPr="00B7255B">
              <w:rPr>
                <w:lang w:val="en-GB"/>
              </w:rPr>
              <w:t>0.4758</w:t>
            </w:r>
          </w:p>
        </w:tc>
        <w:tc>
          <w:tcPr>
            <w:tcW w:w="1363" w:type="dxa"/>
          </w:tcPr>
          <w:p w14:paraId="129E45CD" w14:textId="316260D4" w:rsidR="00CD07BC" w:rsidRDefault="00355025" w:rsidP="00D81BEA">
            <w:pPr>
              <w:jc w:val="both"/>
            </w:pPr>
            <w:r w:rsidRPr="00B7255B">
              <w:rPr>
                <w:lang w:val="en-GB"/>
              </w:rPr>
              <w:t>0.5512</w:t>
            </w:r>
          </w:p>
        </w:tc>
      </w:tr>
      <w:tr w:rsidR="00CD07BC" w14:paraId="5CBE04DB" w14:textId="77777777" w:rsidTr="4BFC07D4">
        <w:tc>
          <w:tcPr>
            <w:tcW w:w="2475" w:type="dxa"/>
          </w:tcPr>
          <w:p w14:paraId="5AEC25EB" w14:textId="7EEA6D49" w:rsidR="00CD07BC" w:rsidRDefault="0011145B" w:rsidP="00D81BEA">
            <w:pPr>
              <w:jc w:val="both"/>
            </w:pPr>
            <w:r>
              <w:t>Decision Tree</w:t>
            </w:r>
          </w:p>
        </w:tc>
        <w:tc>
          <w:tcPr>
            <w:tcW w:w="1560" w:type="dxa"/>
          </w:tcPr>
          <w:p w14:paraId="30779492" w14:textId="7EE2DBF0" w:rsidR="00CD07BC" w:rsidRDefault="00355025" w:rsidP="00D81BEA">
            <w:pPr>
              <w:jc w:val="both"/>
            </w:pPr>
            <w:r w:rsidRPr="00B7255B">
              <w:rPr>
                <w:lang w:val="en-GB"/>
              </w:rPr>
              <w:t>0.7525</w:t>
            </w:r>
          </w:p>
        </w:tc>
        <w:tc>
          <w:tcPr>
            <w:tcW w:w="1440" w:type="dxa"/>
          </w:tcPr>
          <w:p w14:paraId="768B639A" w14:textId="710DB974" w:rsidR="00CD07BC" w:rsidRDefault="00355025" w:rsidP="00D81BEA">
            <w:pPr>
              <w:jc w:val="both"/>
            </w:pPr>
            <w:r w:rsidRPr="00B7255B">
              <w:rPr>
                <w:lang w:val="en-GB"/>
              </w:rPr>
              <w:t>0.6363</w:t>
            </w:r>
          </w:p>
        </w:tc>
        <w:tc>
          <w:tcPr>
            <w:tcW w:w="1329" w:type="dxa"/>
          </w:tcPr>
          <w:p w14:paraId="5C78FE7C" w14:textId="5AD4003C" w:rsidR="00CD07BC" w:rsidRDefault="00C910FB" w:rsidP="00D81BEA">
            <w:pPr>
              <w:jc w:val="both"/>
            </w:pPr>
            <w:r w:rsidRPr="00B7255B">
              <w:rPr>
                <w:lang w:val="en-GB"/>
              </w:rPr>
              <w:t>0.3356</w:t>
            </w:r>
          </w:p>
        </w:tc>
        <w:tc>
          <w:tcPr>
            <w:tcW w:w="1363" w:type="dxa"/>
          </w:tcPr>
          <w:p w14:paraId="28C7B87C" w14:textId="72877EC2" w:rsidR="00CD07BC" w:rsidRDefault="00CE617C" w:rsidP="00D81BEA">
            <w:pPr>
              <w:jc w:val="both"/>
            </w:pPr>
            <w:r w:rsidRPr="00B7255B">
              <w:rPr>
                <w:lang w:val="en-GB"/>
              </w:rPr>
              <w:t>0.4395</w:t>
            </w:r>
          </w:p>
        </w:tc>
      </w:tr>
      <w:tr w:rsidR="00CD07BC" w14:paraId="34688924" w14:textId="77777777" w:rsidTr="4BFC07D4">
        <w:tc>
          <w:tcPr>
            <w:tcW w:w="2475" w:type="dxa"/>
          </w:tcPr>
          <w:p w14:paraId="00CD25C5" w14:textId="065A39C6" w:rsidR="00CD07BC" w:rsidRDefault="0070528F" w:rsidP="00D81BEA">
            <w:pPr>
              <w:jc w:val="both"/>
            </w:pPr>
            <w:r>
              <w:t>Random Forest</w:t>
            </w:r>
          </w:p>
        </w:tc>
        <w:tc>
          <w:tcPr>
            <w:tcW w:w="1560" w:type="dxa"/>
          </w:tcPr>
          <w:p w14:paraId="592EB2BC" w14:textId="28B042CD" w:rsidR="00CD07BC" w:rsidRDefault="008339D1" w:rsidP="00D81BEA">
            <w:pPr>
              <w:jc w:val="both"/>
            </w:pPr>
            <w:r w:rsidRPr="00B7255B">
              <w:rPr>
                <w:lang w:val="en-GB"/>
              </w:rPr>
              <w:t>0.7561</w:t>
            </w:r>
          </w:p>
        </w:tc>
        <w:tc>
          <w:tcPr>
            <w:tcW w:w="1440" w:type="dxa"/>
          </w:tcPr>
          <w:p w14:paraId="6F8BAAAA" w14:textId="6CB4061A" w:rsidR="00CD07BC" w:rsidRDefault="008339D1" w:rsidP="00D81BEA">
            <w:pPr>
              <w:jc w:val="both"/>
            </w:pPr>
            <w:r w:rsidRPr="00B7255B">
              <w:rPr>
                <w:lang w:val="en-GB"/>
              </w:rPr>
              <w:t>0.7308</w:t>
            </w:r>
          </w:p>
        </w:tc>
        <w:tc>
          <w:tcPr>
            <w:tcW w:w="1329" w:type="dxa"/>
          </w:tcPr>
          <w:p w14:paraId="5C1F354A" w14:textId="2450EB7F" w:rsidR="00CD07BC" w:rsidRDefault="008339D1" w:rsidP="00D81BEA">
            <w:pPr>
              <w:jc w:val="both"/>
            </w:pPr>
            <w:r w:rsidRPr="00B7255B">
              <w:rPr>
                <w:lang w:val="en-GB"/>
              </w:rPr>
              <w:t>0.2471</w:t>
            </w:r>
          </w:p>
        </w:tc>
        <w:tc>
          <w:tcPr>
            <w:tcW w:w="1363" w:type="dxa"/>
          </w:tcPr>
          <w:p w14:paraId="344C49B3" w14:textId="011D0832" w:rsidR="00CD07BC" w:rsidRDefault="007D72D0" w:rsidP="00D81BEA">
            <w:pPr>
              <w:jc w:val="both"/>
            </w:pPr>
            <w:r w:rsidRPr="00B7255B">
              <w:rPr>
                <w:lang w:val="en-GB"/>
              </w:rPr>
              <w:t>0.3693</w:t>
            </w:r>
          </w:p>
        </w:tc>
      </w:tr>
      <w:tr w:rsidR="0070528F" w14:paraId="47CD5A6B" w14:textId="77777777" w:rsidTr="4BFC07D4">
        <w:tc>
          <w:tcPr>
            <w:tcW w:w="2475" w:type="dxa"/>
          </w:tcPr>
          <w:p w14:paraId="6F599C24" w14:textId="20D5BB06" w:rsidR="0070528F" w:rsidRDefault="00CB20CB" w:rsidP="00D81BEA">
            <w:pPr>
              <w:jc w:val="both"/>
            </w:pPr>
            <w:r>
              <w:t>Neural Network</w:t>
            </w:r>
          </w:p>
        </w:tc>
        <w:tc>
          <w:tcPr>
            <w:tcW w:w="1560" w:type="dxa"/>
          </w:tcPr>
          <w:p w14:paraId="5BC815C6" w14:textId="13B6E42A" w:rsidR="0070528F" w:rsidRDefault="00634D74" w:rsidP="00D81BEA">
            <w:pPr>
              <w:jc w:val="both"/>
            </w:pPr>
            <w:r w:rsidRPr="00B7255B">
              <w:rPr>
                <w:lang w:val="en-GB"/>
              </w:rPr>
              <w:t>0.7966</w:t>
            </w:r>
          </w:p>
        </w:tc>
        <w:tc>
          <w:tcPr>
            <w:tcW w:w="1440" w:type="dxa"/>
          </w:tcPr>
          <w:p w14:paraId="25F84125" w14:textId="7BDBE09D" w:rsidR="0070528F" w:rsidRDefault="00FD63DF" w:rsidP="00D81BEA">
            <w:pPr>
              <w:jc w:val="both"/>
            </w:pPr>
            <w:r w:rsidRPr="00B7255B">
              <w:rPr>
                <w:lang w:val="en-GB"/>
              </w:rPr>
              <w:t>0.6761</w:t>
            </w:r>
          </w:p>
        </w:tc>
        <w:tc>
          <w:tcPr>
            <w:tcW w:w="1329" w:type="dxa"/>
          </w:tcPr>
          <w:p w14:paraId="3FE7F7B7" w14:textId="74E712AF" w:rsidR="0070528F" w:rsidRDefault="00FD63DF" w:rsidP="00D81BEA">
            <w:pPr>
              <w:jc w:val="both"/>
            </w:pPr>
            <w:r w:rsidRPr="00B7255B">
              <w:rPr>
                <w:lang w:val="en-GB"/>
              </w:rPr>
              <w:t>0.5684</w:t>
            </w:r>
          </w:p>
        </w:tc>
        <w:tc>
          <w:tcPr>
            <w:tcW w:w="1363" w:type="dxa"/>
          </w:tcPr>
          <w:p w14:paraId="41170810" w14:textId="5F3E5B7B" w:rsidR="0070528F" w:rsidRDefault="00FD63DF" w:rsidP="00D81BEA">
            <w:pPr>
              <w:jc w:val="both"/>
            </w:pPr>
            <w:r w:rsidRPr="00B7255B">
              <w:rPr>
                <w:lang w:val="en-GB"/>
              </w:rPr>
              <w:t>0.6176</w:t>
            </w:r>
          </w:p>
        </w:tc>
      </w:tr>
    </w:tbl>
    <w:p w14:paraId="2451F4E8" w14:textId="756FEED0" w:rsidR="00234C0D" w:rsidRDefault="00234C0D" w:rsidP="003B7FEC">
      <w:pPr>
        <w:jc w:val="both"/>
        <w:rPr>
          <w:lang w:val="en-GB"/>
        </w:rPr>
      </w:pPr>
    </w:p>
    <w:p w14:paraId="0A056A60" w14:textId="08EE8C89" w:rsidR="003B7FEC" w:rsidRPr="003B7FEC" w:rsidRDefault="71C9E630" w:rsidP="004B19F9">
      <w:pPr>
        <w:spacing w:line="276" w:lineRule="auto"/>
        <w:jc w:val="both"/>
        <w:rPr>
          <w:lang w:val="en-GB"/>
        </w:rPr>
      </w:pPr>
      <w:r w:rsidRPr="71C9E630">
        <w:rPr>
          <w:lang w:val="en-GB"/>
        </w:rPr>
        <w:t>Before the interpretation of the results</w:t>
      </w:r>
      <w:r w:rsidR="00BD649F">
        <w:rPr>
          <w:lang w:val="en-GB"/>
        </w:rPr>
        <w:t>,</w:t>
      </w:r>
      <w:r w:rsidRPr="71C9E630">
        <w:rPr>
          <w:lang w:val="en-GB"/>
        </w:rPr>
        <w:t xml:space="preserve"> it is </w:t>
      </w:r>
      <w:r w:rsidR="67F43023" w:rsidRPr="67F43023">
        <w:rPr>
          <w:lang w:val="en-GB"/>
        </w:rPr>
        <w:t>important to</w:t>
      </w:r>
      <w:r w:rsidRPr="71C9E630">
        <w:rPr>
          <w:lang w:val="en-GB"/>
        </w:rPr>
        <w:t xml:space="preserve"> mention that 30% of the trips in the test set go towards and 70% away from the </w:t>
      </w:r>
      <w:r w:rsidR="2BFB008F" w:rsidRPr="2BFB008F">
        <w:rPr>
          <w:lang w:val="en-GB"/>
        </w:rPr>
        <w:t>university.</w:t>
      </w:r>
      <w:r w:rsidR="7CEA004B" w:rsidRPr="7CEA004B">
        <w:rPr>
          <w:lang w:val="en-GB"/>
        </w:rPr>
        <w:t xml:space="preserve"> </w:t>
      </w:r>
      <w:r w:rsidR="29A9D865" w:rsidRPr="29A9D865">
        <w:rPr>
          <w:lang w:val="en-GB"/>
        </w:rPr>
        <w:t xml:space="preserve">The trained models learn that trips away from the university </w:t>
      </w:r>
      <w:r w:rsidR="6C9272F9" w:rsidRPr="6C9272F9">
        <w:rPr>
          <w:lang w:val="en-GB"/>
        </w:rPr>
        <w:t xml:space="preserve">are more than twice as much </w:t>
      </w:r>
      <w:r w:rsidR="009064B2">
        <w:rPr>
          <w:lang w:val="en-GB"/>
        </w:rPr>
        <w:t>as</w:t>
      </w:r>
      <w:r w:rsidR="6C9272F9" w:rsidRPr="6C9272F9">
        <w:rPr>
          <w:lang w:val="en-GB"/>
        </w:rPr>
        <w:t xml:space="preserve"> trips </w:t>
      </w:r>
      <w:r w:rsidR="2541E619" w:rsidRPr="2541E619">
        <w:rPr>
          <w:lang w:val="en-GB"/>
        </w:rPr>
        <w:t>towards</w:t>
      </w:r>
      <w:r w:rsidR="6C9272F9" w:rsidRPr="6C9272F9">
        <w:rPr>
          <w:lang w:val="en-GB"/>
        </w:rPr>
        <w:t xml:space="preserve"> </w:t>
      </w:r>
      <w:r w:rsidR="00D92551">
        <w:rPr>
          <w:lang w:val="en-GB"/>
        </w:rPr>
        <w:t xml:space="preserve">the </w:t>
      </w:r>
      <w:r w:rsidR="6C9272F9" w:rsidRPr="6C9272F9">
        <w:rPr>
          <w:lang w:val="en-GB"/>
        </w:rPr>
        <w:t>university.</w:t>
      </w:r>
      <w:r w:rsidR="16B886A9" w:rsidRPr="16B886A9">
        <w:rPr>
          <w:lang w:val="en-GB"/>
        </w:rPr>
        <w:t xml:space="preserve"> </w:t>
      </w:r>
      <w:r w:rsidR="29E285D4" w:rsidRPr="29E285D4">
        <w:rPr>
          <w:lang w:val="en-GB"/>
        </w:rPr>
        <w:t xml:space="preserve">Additionally, one should </w:t>
      </w:r>
      <w:r w:rsidR="479002C8" w:rsidRPr="479002C8">
        <w:rPr>
          <w:lang w:val="en-GB"/>
        </w:rPr>
        <w:t xml:space="preserve">also </w:t>
      </w:r>
      <w:r w:rsidR="29E285D4" w:rsidRPr="29E285D4">
        <w:rPr>
          <w:lang w:val="en-GB"/>
        </w:rPr>
        <w:t xml:space="preserve">keep in mind, that </w:t>
      </w:r>
      <w:r w:rsidR="479002C8" w:rsidRPr="479002C8">
        <w:rPr>
          <w:lang w:val="en-GB"/>
        </w:rPr>
        <w:t xml:space="preserve">the </w:t>
      </w:r>
      <w:r w:rsidR="76B7D0DC" w:rsidRPr="76B7D0DC">
        <w:rPr>
          <w:lang w:val="en-GB"/>
        </w:rPr>
        <w:t xml:space="preserve">dummy classifier has to be handled with caution as </w:t>
      </w:r>
      <w:r w:rsidR="15C16F6E" w:rsidRPr="15C16F6E">
        <w:rPr>
          <w:lang w:val="en-GB"/>
        </w:rPr>
        <w:t xml:space="preserve">it </w:t>
      </w:r>
      <w:r w:rsidR="31CDED6B" w:rsidRPr="31CDED6B">
        <w:rPr>
          <w:lang w:val="en-GB"/>
        </w:rPr>
        <w:t>will</w:t>
      </w:r>
      <w:r w:rsidR="15C16F6E" w:rsidRPr="15C16F6E">
        <w:rPr>
          <w:lang w:val="en-GB"/>
        </w:rPr>
        <w:t xml:space="preserve"> </w:t>
      </w:r>
      <w:r w:rsidR="5FE48DB4" w:rsidRPr="5FE48DB4">
        <w:rPr>
          <w:lang w:val="en-GB"/>
        </w:rPr>
        <w:t>divide</w:t>
      </w:r>
      <w:r w:rsidR="15C16F6E" w:rsidRPr="15C16F6E">
        <w:rPr>
          <w:lang w:val="en-GB"/>
        </w:rPr>
        <w:t xml:space="preserve"> by zero when calculating the precision.</w:t>
      </w:r>
      <w:r w:rsidR="31CDED6B" w:rsidRPr="31CDED6B">
        <w:rPr>
          <w:lang w:val="en-GB"/>
        </w:rPr>
        <w:t xml:space="preserve"> </w:t>
      </w:r>
      <w:r w:rsidR="127AEE5C" w:rsidRPr="127AEE5C">
        <w:rPr>
          <w:lang w:val="en-GB"/>
        </w:rPr>
        <w:t>That's why</w:t>
      </w:r>
      <w:r w:rsidR="31CDED6B" w:rsidRPr="31CDED6B">
        <w:rPr>
          <w:lang w:val="en-GB"/>
        </w:rPr>
        <w:t xml:space="preserve"> the precision is </w:t>
      </w:r>
      <w:r w:rsidR="127AEE5C" w:rsidRPr="127AEE5C">
        <w:rPr>
          <w:lang w:val="en-GB"/>
        </w:rPr>
        <w:t>interpreted as</w:t>
      </w:r>
      <w:r w:rsidR="31CDED6B" w:rsidRPr="31CDED6B">
        <w:rPr>
          <w:lang w:val="en-GB"/>
        </w:rPr>
        <w:t xml:space="preserve"> zero.</w:t>
      </w:r>
    </w:p>
    <w:p w14:paraId="1CC8FDB9" w14:textId="6421A8D1" w:rsidR="00ED42FF" w:rsidRDefault="2381795B" w:rsidP="55679B86">
      <w:pPr>
        <w:spacing w:line="276" w:lineRule="auto"/>
        <w:jc w:val="both"/>
        <w:rPr>
          <w:rFonts w:asciiTheme="majorHAnsi" w:eastAsiaTheme="majorEastAsia" w:hAnsiTheme="majorHAnsi" w:cstheme="majorBidi"/>
          <w:color w:val="2F5496" w:themeColor="accent1" w:themeShade="BF"/>
          <w:sz w:val="32"/>
          <w:szCs w:val="32"/>
          <w:lang w:val="en-GB"/>
        </w:rPr>
      </w:pPr>
      <w:r w:rsidRPr="2381795B">
        <w:rPr>
          <w:lang w:val="en-GB"/>
        </w:rPr>
        <w:t xml:space="preserve">The accuracy of a classifier shows how </w:t>
      </w:r>
      <w:r w:rsidR="16EB6F9F" w:rsidRPr="16EB6F9F">
        <w:rPr>
          <w:lang w:val="en-GB"/>
        </w:rPr>
        <w:t xml:space="preserve">many directions were classified correctly </w:t>
      </w:r>
      <w:r w:rsidR="2B659C53" w:rsidRPr="2B659C53">
        <w:rPr>
          <w:lang w:val="en-GB"/>
        </w:rPr>
        <w:t xml:space="preserve">in general </w:t>
      </w:r>
      <w:r w:rsidR="16EB6F9F" w:rsidRPr="16EB6F9F">
        <w:rPr>
          <w:lang w:val="en-GB"/>
        </w:rPr>
        <w:t>(</w:t>
      </w:r>
      <w:r w:rsidR="69CB1B83" w:rsidRPr="69CB1B83">
        <w:rPr>
          <w:lang w:val="en-GB"/>
        </w:rPr>
        <w:t xml:space="preserve">so the percentage of true positive and true negative </w:t>
      </w:r>
      <w:r w:rsidR="03F23A8D" w:rsidRPr="03F23A8D">
        <w:rPr>
          <w:lang w:val="en-GB"/>
        </w:rPr>
        <w:t>labelled</w:t>
      </w:r>
      <w:r w:rsidR="69CB1B83" w:rsidRPr="69CB1B83">
        <w:rPr>
          <w:lang w:val="en-GB"/>
        </w:rPr>
        <w:t xml:space="preserve"> </w:t>
      </w:r>
      <w:r w:rsidR="4FDC3334" w:rsidRPr="4FDC3334">
        <w:rPr>
          <w:lang w:val="en-GB"/>
        </w:rPr>
        <w:t>trips of all trips</w:t>
      </w:r>
      <w:r w:rsidR="5E52F3F1" w:rsidRPr="5E52F3F1">
        <w:rPr>
          <w:lang w:val="en-GB"/>
        </w:rPr>
        <w:t xml:space="preserve">). The neural network </w:t>
      </w:r>
      <w:r w:rsidR="01AF706B" w:rsidRPr="01AF706B">
        <w:rPr>
          <w:lang w:val="en-GB"/>
        </w:rPr>
        <w:t xml:space="preserve">produces the best accuracy </w:t>
      </w:r>
      <w:r w:rsidR="42FAEBE6" w:rsidRPr="42FAEBE6">
        <w:rPr>
          <w:lang w:val="en-GB"/>
        </w:rPr>
        <w:t xml:space="preserve">with 79.66%, which is </w:t>
      </w:r>
      <w:r w:rsidR="15DA6C95" w:rsidRPr="15DA6C95">
        <w:rPr>
          <w:lang w:val="en-GB"/>
        </w:rPr>
        <w:t>about</w:t>
      </w:r>
      <w:r w:rsidR="261A8F75" w:rsidRPr="261A8F75">
        <w:rPr>
          <w:lang w:val="en-GB"/>
        </w:rPr>
        <w:t xml:space="preserve"> 8</w:t>
      </w:r>
      <w:r w:rsidR="15DA6C95" w:rsidRPr="15DA6C95">
        <w:rPr>
          <w:lang w:val="en-GB"/>
        </w:rPr>
        <w:t>% more than the dummy classifier, which simply labels all trips</w:t>
      </w:r>
      <w:r w:rsidR="54B49AC6" w:rsidRPr="54B49AC6">
        <w:rPr>
          <w:lang w:val="en-GB"/>
        </w:rPr>
        <w:t xml:space="preserve"> as the most </w:t>
      </w:r>
      <w:r w:rsidR="269B3A81" w:rsidRPr="269B3A81">
        <w:rPr>
          <w:lang w:val="en-GB"/>
        </w:rPr>
        <w:t xml:space="preserve">frequent one. </w:t>
      </w:r>
      <w:r w:rsidR="21377AA6" w:rsidRPr="21377AA6">
        <w:rPr>
          <w:lang w:val="en-GB"/>
        </w:rPr>
        <w:t>The best precision was reached by a random forest classifier</w:t>
      </w:r>
      <w:r w:rsidR="53F847F4" w:rsidRPr="53F847F4">
        <w:rPr>
          <w:lang w:val="en-GB"/>
        </w:rPr>
        <w:t xml:space="preserve">, meaning </w:t>
      </w:r>
      <w:r w:rsidR="334D4045" w:rsidRPr="334D4045">
        <w:rPr>
          <w:lang w:val="en-GB"/>
        </w:rPr>
        <w:t xml:space="preserve">that 73.08% of the </w:t>
      </w:r>
      <w:r w:rsidR="3EC871EA" w:rsidRPr="3EC871EA">
        <w:rPr>
          <w:lang w:val="en-GB"/>
        </w:rPr>
        <w:t xml:space="preserve">trips </w:t>
      </w:r>
      <w:r w:rsidR="2F108973" w:rsidRPr="2F108973">
        <w:rPr>
          <w:lang w:val="en-GB"/>
        </w:rPr>
        <w:t xml:space="preserve">which were </w:t>
      </w:r>
      <w:r w:rsidR="03F23A8D" w:rsidRPr="03F23A8D">
        <w:rPr>
          <w:lang w:val="en-GB"/>
        </w:rPr>
        <w:t>labelled</w:t>
      </w:r>
      <w:r w:rsidR="3EC871EA" w:rsidRPr="3EC871EA">
        <w:rPr>
          <w:lang w:val="en-GB"/>
        </w:rPr>
        <w:t xml:space="preserve"> as </w:t>
      </w:r>
      <w:r w:rsidR="2F108973" w:rsidRPr="2F108973">
        <w:rPr>
          <w:lang w:val="en-GB"/>
        </w:rPr>
        <w:t>“</w:t>
      </w:r>
      <w:r w:rsidR="3EC871EA" w:rsidRPr="3EC871EA">
        <w:rPr>
          <w:lang w:val="en-GB"/>
        </w:rPr>
        <w:t>towards the university</w:t>
      </w:r>
      <w:r w:rsidR="3BAFB6A1" w:rsidRPr="3BAFB6A1">
        <w:rPr>
          <w:lang w:val="en-GB"/>
        </w:rPr>
        <w:t>”</w:t>
      </w:r>
      <w:r w:rsidR="3EC871EA" w:rsidRPr="3EC871EA">
        <w:rPr>
          <w:lang w:val="en-GB"/>
        </w:rPr>
        <w:t xml:space="preserve"> were </w:t>
      </w:r>
      <w:r w:rsidR="3BAFB6A1" w:rsidRPr="3BAFB6A1">
        <w:rPr>
          <w:lang w:val="en-GB"/>
        </w:rPr>
        <w:t xml:space="preserve">also </w:t>
      </w:r>
      <w:r w:rsidR="3EC871EA" w:rsidRPr="3EC871EA">
        <w:rPr>
          <w:lang w:val="en-GB"/>
        </w:rPr>
        <w:t>actual trips towards the university</w:t>
      </w:r>
      <w:r w:rsidR="04EA5DDA" w:rsidRPr="04EA5DDA">
        <w:rPr>
          <w:lang w:val="en-GB"/>
        </w:rPr>
        <w:t xml:space="preserve">. </w:t>
      </w:r>
      <w:r w:rsidR="701C8B97" w:rsidRPr="701C8B97">
        <w:rPr>
          <w:lang w:val="en-GB"/>
        </w:rPr>
        <w:t xml:space="preserve">None of the classifiers managed to get significantly good recall values. </w:t>
      </w:r>
      <w:r w:rsidR="76A885C6" w:rsidRPr="76A885C6">
        <w:rPr>
          <w:lang w:val="en-GB"/>
        </w:rPr>
        <w:t>The</w:t>
      </w:r>
      <w:r w:rsidR="35F303FD" w:rsidRPr="35F303FD">
        <w:rPr>
          <w:lang w:val="en-GB"/>
        </w:rPr>
        <w:t xml:space="preserve"> recall metric describes, how many of the actual trips towards the university were also label as “</w:t>
      </w:r>
      <w:r w:rsidR="57D58ED1" w:rsidRPr="57D58ED1">
        <w:rPr>
          <w:lang w:val="en-GB"/>
        </w:rPr>
        <w:t>towards the university</w:t>
      </w:r>
      <w:r w:rsidR="76A885C6" w:rsidRPr="76A885C6">
        <w:rPr>
          <w:lang w:val="en-GB"/>
        </w:rPr>
        <w:t xml:space="preserve">”. </w:t>
      </w:r>
      <w:r w:rsidR="5441163C" w:rsidRPr="5441163C">
        <w:rPr>
          <w:lang w:val="en-GB"/>
        </w:rPr>
        <w:t>Therefore, even</w:t>
      </w:r>
      <w:r w:rsidR="2BC0445B" w:rsidRPr="2BC0445B">
        <w:rPr>
          <w:lang w:val="en-GB"/>
        </w:rPr>
        <w:t xml:space="preserve"> the neural network as</w:t>
      </w:r>
      <w:r w:rsidR="5441163C" w:rsidRPr="5441163C">
        <w:rPr>
          <w:lang w:val="en-GB"/>
        </w:rPr>
        <w:t xml:space="preserve"> the best </w:t>
      </w:r>
      <w:r w:rsidR="0CF1E648" w:rsidRPr="0CF1E648">
        <w:rPr>
          <w:lang w:val="en-GB"/>
        </w:rPr>
        <w:t xml:space="preserve">classifier </w:t>
      </w:r>
      <w:r w:rsidR="2BC0445B" w:rsidRPr="2BC0445B">
        <w:rPr>
          <w:lang w:val="en-GB"/>
        </w:rPr>
        <w:t>did not perform very good with</w:t>
      </w:r>
      <w:r w:rsidR="0CF1E648" w:rsidRPr="0CF1E648">
        <w:rPr>
          <w:lang w:val="en-GB"/>
        </w:rPr>
        <w:t xml:space="preserve"> a recall score</w:t>
      </w:r>
      <w:r w:rsidR="5441163C" w:rsidRPr="5441163C">
        <w:rPr>
          <w:lang w:val="en-GB"/>
        </w:rPr>
        <w:t xml:space="preserve"> of 56.84</w:t>
      </w:r>
      <w:r w:rsidR="1B31A05B" w:rsidRPr="1B31A05B">
        <w:rPr>
          <w:lang w:val="en-GB"/>
        </w:rPr>
        <w:t xml:space="preserve">%. All in all, the neural </w:t>
      </w:r>
      <w:r w:rsidR="46EC0C37" w:rsidRPr="46EC0C37">
        <w:rPr>
          <w:lang w:val="en-GB"/>
        </w:rPr>
        <w:t>network performed best</w:t>
      </w:r>
      <w:r w:rsidR="0380F161" w:rsidRPr="0380F161">
        <w:rPr>
          <w:lang w:val="en-GB"/>
        </w:rPr>
        <w:t xml:space="preserve">, also </w:t>
      </w:r>
      <w:r w:rsidR="46EC0C37" w:rsidRPr="46EC0C37">
        <w:rPr>
          <w:lang w:val="en-GB"/>
        </w:rPr>
        <w:t>regarding</w:t>
      </w:r>
      <w:r w:rsidR="1B31A05B" w:rsidRPr="1B31A05B">
        <w:rPr>
          <w:lang w:val="en-GB"/>
        </w:rPr>
        <w:t xml:space="preserve"> a F1 </w:t>
      </w:r>
      <w:r w:rsidR="46EC0C37" w:rsidRPr="46EC0C37">
        <w:rPr>
          <w:lang w:val="en-GB"/>
        </w:rPr>
        <w:t>score</w:t>
      </w:r>
      <w:r w:rsidR="1B31A05B" w:rsidRPr="1B31A05B">
        <w:rPr>
          <w:lang w:val="en-GB"/>
        </w:rPr>
        <w:t xml:space="preserve"> of 61.76</w:t>
      </w:r>
      <w:r w:rsidR="0380F161" w:rsidRPr="0380F161">
        <w:rPr>
          <w:lang w:val="en-GB"/>
        </w:rPr>
        <w:t>%. Therefore,</w:t>
      </w:r>
      <w:r w:rsidR="5D32A0B9" w:rsidRPr="0380F161">
        <w:rPr>
          <w:lang w:val="en-GB"/>
        </w:rPr>
        <w:t xml:space="preserve"> the neural network has been taken </w:t>
      </w:r>
      <w:r w:rsidR="0380F161" w:rsidRPr="0380F161">
        <w:rPr>
          <w:lang w:val="en-GB"/>
        </w:rPr>
        <w:t xml:space="preserve">for further </w:t>
      </w:r>
      <w:r w:rsidR="40954BE8" w:rsidRPr="40954BE8">
        <w:rPr>
          <w:lang w:val="en-GB"/>
        </w:rPr>
        <w:t>predictions</w:t>
      </w:r>
      <w:r w:rsidR="0380F161" w:rsidRPr="0380F161">
        <w:rPr>
          <w:lang w:val="en-GB"/>
        </w:rPr>
        <w:t xml:space="preserve"> as it</w:t>
      </w:r>
      <w:r w:rsidR="5D32A0B9">
        <w:t xml:space="preserve"> is not that complex in comparison to other models which created a </w:t>
      </w:r>
      <w:r w:rsidR="654DDC26">
        <w:t xml:space="preserve">precision </w:t>
      </w:r>
      <w:r w:rsidR="5665B3A9">
        <w:t xml:space="preserve">only 6% better </w:t>
      </w:r>
      <w:r w:rsidR="654DDC26">
        <w:t>than the neural network.</w:t>
      </w:r>
    </w:p>
    <w:p w14:paraId="75E85BC5" w14:textId="7BD6DE5C" w:rsidR="00ED42FF" w:rsidRDefault="5F8E54D4" w:rsidP="5665B3A9">
      <w:pPr>
        <w:spacing w:line="276" w:lineRule="auto"/>
        <w:jc w:val="both"/>
      </w:pPr>
      <w:r w:rsidRPr="5F8E54D4">
        <w:rPr>
          <w:lang w:val="en-GB"/>
        </w:rPr>
        <w:t xml:space="preserve">Regarding the direction prediction of different subsets of our data, it </w:t>
      </w:r>
      <w:r w:rsidR="444E97AF" w:rsidRPr="444E97AF">
        <w:rPr>
          <w:lang w:val="en-GB"/>
        </w:rPr>
        <w:t xml:space="preserve">was remarkable, that </w:t>
      </w:r>
      <w:r w:rsidR="1030F665" w:rsidRPr="1030F665">
        <w:rPr>
          <w:lang w:val="en-GB"/>
        </w:rPr>
        <w:t>there are much more trips</w:t>
      </w:r>
      <w:r w:rsidR="41944FC7" w:rsidRPr="41944FC7">
        <w:rPr>
          <w:lang w:val="en-GB"/>
        </w:rPr>
        <w:t xml:space="preserve"> towards the university </w:t>
      </w:r>
      <w:r w:rsidR="0091F16C" w:rsidRPr="0091F16C">
        <w:rPr>
          <w:lang w:val="en-GB"/>
        </w:rPr>
        <w:t xml:space="preserve">during the semester </w:t>
      </w:r>
      <w:r w:rsidR="1030F665" w:rsidRPr="1030F665">
        <w:rPr>
          <w:lang w:val="en-GB"/>
        </w:rPr>
        <w:t>in comparison</w:t>
      </w:r>
      <w:r w:rsidR="444E97AF" w:rsidRPr="444E97AF">
        <w:rPr>
          <w:lang w:val="en-GB"/>
        </w:rPr>
        <w:t xml:space="preserve"> </w:t>
      </w:r>
      <w:r w:rsidR="0091F16C" w:rsidRPr="0091F16C">
        <w:rPr>
          <w:lang w:val="en-GB"/>
        </w:rPr>
        <w:t xml:space="preserve">to the </w:t>
      </w:r>
      <w:r w:rsidR="444E97AF" w:rsidRPr="444E97AF">
        <w:rPr>
          <w:lang w:val="en-GB"/>
        </w:rPr>
        <w:t>summer months</w:t>
      </w:r>
      <w:r w:rsidR="0091F16C" w:rsidRPr="0091F16C">
        <w:rPr>
          <w:lang w:val="en-GB"/>
        </w:rPr>
        <w:t>, where the semester holidays took place.</w:t>
      </w:r>
      <w:r w:rsidR="1BF7E006" w:rsidRPr="1BF7E006">
        <w:rPr>
          <w:lang w:val="en-GB"/>
        </w:rPr>
        <w:t xml:space="preserve"> </w:t>
      </w:r>
      <w:r w:rsidR="4B03C527" w:rsidRPr="4B03C527">
        <w:rPr>
          <w:lang w:val="en-GB"/>
        </w:rPr>
        <w:t xml:space="preserve">But it should be mentioned here, that this is a not very precise analysis, because we are missing dates for May and July, which are the months in the middle of the semester and the </w:t>
      </w:r>
      <w:r w:rsidR="2FF704C5" w:rsidRPr="2FF704C5">
        <w:rPr>
          <w:lang w:val="en-GB"/>
        </w:rPr>
        <w:t>beginning of the semester holidays.</w:t>
      </w:r>
      <w:bookmarkStart w:id="59" w:name="_Toc42599235"/>
    </w:p>
    <w:p w14:paraId="578D39FC" w14:textId="7AE00E05" w:rsidR="258EE9A6" w:rsidRPr="000D6D02" w:rsidRDefault="258EE9A6" w:rsidP="00D81BEA">
      <w:pPr>
        <w:pStyle w:val="berschrift1"/>
        <w:jc w:val="both"/>
        <w:rPr>
          <w:rFonts w:ascii="Calibri" w:eastAsia="Calibri" w:hAnsi="Calibri" w:cs="Calibri"/>
          <w:sz w:val="22"/>
          <w:szCs w:val="22"/>
        </w:rPr>
      </w:pPr>
      <w:bookmarkStart w:id="60" w:name="_Toc42725846"/>
      <w:r w:rsidRPr="000D6D02">
        <w:t>Conclusion</w:t>
      </w:r>
      <w:bookmarkEnd w:id="59"/>
      <w:bookmarkEnd w:id="60"/>
    </w:p>
    <w:p w14:paraId="497F396E" w14:textId="7CC76CC7" w:rsidR="258EE9A6" w:rsidRDefault="258EE9A6" w:rsidP="00D81BEA">
      <w:pPr>
        <w:pStyle w:val="berschrift2"/>
        <w:jc w:val="both"/>
      </w:pPr>
      <w:bookmarkStart w:id="61" w:name="_Toc42599236"/>
      <w:bookmarkStart w:id="62" w:name="_Toc42725847"/>
      <w:r w:rsidRPr="000D6D02">
        <w:t>Advances and Limitations</w:t>
      </w:r>
      <w:bookmarkEnd w:id="61"/>
      <w:bookmarkEnd w:id="62"/>
    </w:p>
    <w:p w14:paraId="7612B21A" w14:textId="01FFCE7A" w:rsidR="00512ABB" w:rsidRDefault="00B96350" w:rsidP="004B19F9">
      <w:pPr>
        <w:spacing w:line="276" w:lineRule="auto"/>
        <w:jc w:val="both"/>
      </w:pPr>
      <w:r>
        <w:t xml:space="preserve">As it does not make any sense to train a model on all trip data </w:t>
      </w:r>
      <w:r w:rsidR="00E50A2B">
        <w:t xml:space="preserve">which would result in </w:t>
      </w:r>
      <w:r w:rsidR="004D5450">
        <w:t>high errors during prediction</w:t>
      </w:r>
      <w:r w:rsidR="008E3559">
        <w:t xml:space="preserve">, the aim was to </w:t>
      </w:r>
      <w:r w:rsidR="000B012D">
        <w:t xml:space="preserve">take </w:t>
      </w:r>
      <w:r w:rsidR="000356BB">
        <w:t>restrictions</w:t>
      </w:r>
      <w:r w:rsidR="000B012D">
        <w:t xml:space="preserve"> </w:t>
      </w:r>
      <w:r w:rsidR="00F2160D">
        <w:t>and therefore to achieve better performance</w:t>
      </w:r>
      <w:r w:rsidR="00750345">
        <w:t>.</w:t>
      </w:r>
      <w:r w:rsidR="00F2160D">
        <w:t xml:space="preserve"> </w:t>
      </w:r>
      <w:r w:rsidR="004C30B5">
        <w:t xml:space="preserve">The </w:t>
      </w:r>
      <w:r w:rsidR="00720A9C">
        <w:t>restriction</w:t>
      </w:r>
      <w:r w:rsidR="004C30B5">
        <w:t xml:space="preserve"> of </w:t>
      </w:r>
      <w:r w:rsidR="00720A9C">
        <w:t>the</w:t>
      </w:r>
      <w:r w:rsidR="004C30B5">
        <w:t xml:space="preserve"> model</w:t>
      </w:r>
      <w:r w:rsidR="00495C48">
        <w:t xml:space="preserve"> is to predict </w:t>
      </w:r>
      <w:r w:rsidR="00706E9B">
        <w:t xml:space="preserve">the most frequent trips </w:t>
      </w:r>
      <w:r w:rsidR="00180BA8">
        <w:t xml:space="preserve">(&lt; 10 min) with higher </w:t>
      </w:r>
      <w:r w:rsidR="00330A86">
        <w:t xml:space="preserve">accuracy. </w:t>
      </w:r>
      <w:r w:rsidR="00720A9C">
        <w:t xml:space="preserve">But </w:t>
      </w:r>
      <w:r w:rsidR="00B13DEC">
        <w:t xml:space="preserve">do not predict </w:t>
      </w:r>
      <w:r w:rsidR="00CB2A4C">
        <w:t xml:space="preserve">trips that are longer than </w:t>
      </w:r>
      <w:r w:rsidR="003534BA">
        <w:t>around</w:t>
      </w:r>
      <w:r w:rsidR="00E074E8">
        <w:t xml:space="preserve"> 50 minutes very well. </w:t>
      </w:r>
      <w:r w:rsidR="005712B7">
        <w:t xml:space="preserve">This limitation </w:t>
      </w:r>
      <w:r w:rsidR="00CE53E6">
        <w:t>seems for</w:t>
      </w:r>
      <w:r w:rsidR="003534BA">
        <w:t xml:space="preserve"> the</w:t>
      </w:r>
      <w:r w:rsidR="00CE53E6">
        <w:t xml:space="preserve"> prediction of the most frequent trips </w:t>
      </w:r>
      <w:r w:rsidR="00532D2C">
        <w:t>of</w:t>
      </w:r>
      <w:r w:rsidR="00CE53E6">
        <w:t xml:space="preserve"> </w:t>
      </w:r>
      <w:proofErr w:type="spellStart"/>
      <w:r w:rsidR="03F23A8D">
        <w:t>nextbike</w:t>
      </w:r>
      <w:proofErr w:type="spellEnd"/>
      <w:r w:rsidR="00532D2C">
        <w:t xml:space="preserve"> </w:t>
      </w:r>
      <w:r w:rsidR="000C70D3">
        <w:t>useful.</w:t>
      </w:r>
      <w:r w:rsidR="002463A9">
        <w:t xml:space="preserve"> </w:t>
      </w:r>
      <w:r w:rsidR="00CC2B2C">
        <w:t xml:space="preserve">For short trips </w:t>
      </w:r>
      <w:r w:rsidR="009F3C6E">
        <w:t>that</w:t>
      </w:r>
      <w:r w:rsidR="0004239E">
        <w:t xml:space="preserve"> are under 50 minu</w:t>
      </w:r>
      <w:r w:rsidR="00AA200A">
        <w:t>tes</w:t>
      </w:r>
      <w:r w:rsidR="009F3C6E">
        <w:t>,</w:t>
      </w:r>
      <w:r w:rsidR="00AA200A">
        <w:t xml:space="preserve"> </w:t>
      </w:r>
      <w:r w:rsidR="00AE7880">
        <w:t xml:space="preserve">the estimated duration </w:t>
      </w:r>
      <w:r w:rsidR="00F45352">
        <w:t>is good.</w:t>
      </w:r>
      <w:r w:rsidR="00236C6D">
        <w:t xml:space="preserve"> </w:t>
      </w:r>
      <w:r w:rsidR="007B32DF">
        <w:t xml:space="preserve">The weakness of the model </w:t>
      </w:r>
      <w:r w:rsidR="003534BA">
        <w:t>is</w:t>
      </w:r>
      <w:r w:rsidR="007B32DF">
        <w:t xml:space="preserve"> clearly longer trips.</w:t>
      </w:r>
      <w:r w:rsidR="078181A8">
        <w:t xml:space="preserve"> </w:t>
      </w:r>
      <w:r w:rsidR="00E02923">
        <w:t>As i</w:t>
      </w:r>
      <w:r w:rsidR="008319ED">
        <w:t>t</w:t>
      </w:r>
      <w:r w:rsidR="00E02923">
        <w:t xml:space="preserve"> was needed to create trip data from raw data </w:t>
      </w:r>
      <w:r w:rsidR="007216CA">
        <w:t>a lot of data cleaning had to take place</w:t>
      </w:r>
      <w:r w:rsidR="00A06E8B">
        <w:t xml:space="preserve">. This </w:t>
      </w:r>
      <w:r w:rsidR="000D0693">
        <w:t xml:space="preserve">has </w:t>
      </w:r>
      <w:r w:rsidR="00A06E8B">
        <w:t>be</w:t>
      </w:r>
      <w:r w:rsidR="000D0693">
        <w:t>en</w:t>
      </w:r>
      <w:r w:rsidR="00A06E8B">
        <w:t xml:space="preserve"> seen </w:t>
      </w:r>
      <w:r w:rsidR="000D0693">
        <w:t xml:space="preserve">in the number of data points which was over </w:t>
      </w:r>
      <w:r w:rsidR="006B114E">
        <w:t>≈</w:t>
      </w:r>
      <w:r w:rsidR="000D0693">
        <w:t>2,</w:t>
      </w:r>
      <w:r w:rsidR="001A4350">
        <w:t>1</w:t>
      </w:r>
      <w:r w:rsidR="000D0693">
        <w:t xml:space="preserve">00,000 and only </w:t>
      </w:r>
      <w:r w:rsidR="00862907">
        <w:t>≈185.000 resulting trips. Therefore</w:t>
      </w:r>
      <w:r w:rsidR="00833A91">
        <w:t>,</w:t>
      </w:r>
      <w:r w:rsidR="00862907">
        <w:t xml:space="preserve"> cleaning is needed at the start of </w:t>
      </w:r>
      <w:r w:rsidR="001B4202">
        <w:t xml:space="preserve">a prediction if raw booking data is handed. </w:t>
      </w:r>
      <w:r w:rsidR="00043D2F">
        <w:t xml:space="preserve">This cleaning </w:t>
      </w:r>
      <w:r w:rsidR="001B1D2F">
        <w:t xml:space="preserve">process </w:t>
      </w:r>
      <w:r w:rsidR="00C058CD">
        <w:t xml:space="preserve">needs </w:t>
      </w:r>
      <w:r w:rsidR="00CD572B">
        <w:t>trip</w:t>
      </w:r>
      <w:r w:rsidR="000A2436">
        <w:t>s</w:t>
      </w:r>
      <w:r w:rsidR="00C058CD">
        <w:t xml:space="preserve"> </w:t>
      </w:r>
      <w:r w:rsidR="008A6208">
        <w:t xml:space="preserve">end information in the test set, which would not be </w:t>
      </w:r>
      <w:r w:rsidR="000A2436">
        <w:t>available</w:t>
      </w:r>
      <w:r w:rsidR="00120B3D">
        <w:t xml:space="preserve"> </w:t>
      </w:r>
      <w:r w:rsidR="008C78BC">
        <w:t>for</w:t>
      </w:r>
      <w:r w:rsidR="00120B3D">
        <w:t xml:space="preserve"> application</w:t>
      </w:r>
      <w:r w:rsidR="000A2436">
        <w:t xml:space="preserve"> </w:t>
      </w:r>
      <w:r w:rsidR="00986FC8">
        <w:t>during rental transaction</w:t>
      </w:r>
      <w:r w:rsidR="008C78BC">
        <w:t>s</w:t>
      </w:r>
      <w:r w:rsidR="00986FC8">
        <w:t xml:space="preserve"> in </w:t>
      </w:r>
      <w:r w:rsidR="00FB7858">
        <w:t>real time</w:t>
      </w:r>
      <w:r w:rsidR="00120B3D">
        <w:t xml:space="preserve">. </w:t>
      </w:r>
      <w:r w:rsidR="00136068">
        <w:t xml:space="preserve">Therefore, </w:t>
      </w:r>
      <w:r w:rsidR="004A730E">
        <w:t>by cleaning</w:t>
      </w:r>
      <w:r w:rsidR="00DF6196">
        <w:t xml:space="preserve"> the test </w:t>
      </w:r>
      <w:r w:rsidR="00394B19">
        <w:t>data</w:t>
      </w:r>
      <w:r w:rsidR="00DF6196">
        <w:t xml:space="preserve">set </w:t>
      </w:r>
      <w:r w:rsidR="002863DE">
        <w:t>it</w:t>
      </w:r>
      <w:r w:rsidR="00FA4916">
        <w:t xml:space="preserve"> </w:t>
      </w:r>
      <w:r w:rsidR="002863DE">
        <w:t>b</w:t>
      </w:r>
      <w:r w:rsidR="00871B47">
        <w:t>ecomes</w:t>
      </w:r>
      <w:r w:rsidR="00DF6196">
        <w:t xml:space="preserve"> corrupted</w:t>
      </w:r>
      <w:r w:rsidR="00FA4916">
        <w:t xml:space="preserve"> due to the reason </w:t>
      </w:r>
      <w:r w:rsidR="003B15AA">
        <w:t xml:space="preserve">of </w:t>
      </w:r>
      <w:r w:rsidR="00133431">
        <w:t>usage of non-existing information</w:t>
      </w:r>
      <w:r w:rsidR="00DF6196">
        <w:t xml:space="preserve">. </w:t>
      </w:r>
      <w:r w:rsidR="00EC5DDC">
        <w:t xml:space="preserve">To overcome this </w:t>
      </w:r>
      <w:r w:rsidR="00C64BB6">
        <w:t xml:space="preserve">problem </w:t>
      </w:r>
      <w:r w:rsidR="00EC5DDC">
        <w:t xml:space="preserve">two </w:t>
      </w:r>
      <w:r w:rsidR="00131F60">
        <w:t>possib</w:t>
      </w:r>
      <w:r w:rsidR="00C64BB6">
        <w:t xml:space="preserve">ilities come up. </w:t>
      </w:r>
    </w:p>
    <w:p w14:paraId="271B8B4B" w14:textId="42E21F68" w:rsidR="007312B6" w:rsidRDefault="00EE559A" w:rsidP="004B19F9">
      <w:pPr>
        <w:pStyle w:val="Listenabsatz"/>
        <w:numPr>
          <w:ilvl w:val="0"/>
          <w:numId w:val="19"/>
        </w:numPr>
        <w:spacing w:line="276" w:lineRule="auto"/>
        <w:jc w:val="both"/>
      </w:pPr>
      <w:r>
        <w:t>A</w:t>
      </w:r>
      <w:r w:rsidR="00F43B0A">
        <w:t xml:space="preserve"> new machine learning</w:t>
      </w:r>
      <w:r w:rsidR="00654359">
        <w:t xml:space="preserve"> model </w:t>
      </w:r>
      <w:r w:rsidR="00D72A23">
        <w:t>that</w:t>
      </w:r>
      <w:r>
        <w:t xml:space="preserve"> works as a cleaner should be trained on the training data</w:t>
      </w:r>
      <w:r w:rsidR="00490896">
        <w:t xml:space="preserve">. It learns which </w:t>
      </w:r>
      <w:r w:rsidR="001D4638">
        <w:t xml:space="preserve">trip </w:t>
      </w:r>
      <w:r w:rsidR="00490896">
        <w:t>starts</w:t>
      </w:r>
      <w:r w:rsidR="001D4638">
        <w:t xml:space="preserve"> are redundant</w:t>
      </w:r>
      <w:r w:rsidR="00E3180E">
        <w:t xml:space="preserve"> </w:t>
      </w:r>
      <w:r w:rsidR="001465D8">
        <w:t xml:space="preserve">or </w:t>
      </w:r>
      <w:r w:rsidR="00FD3E6B">
        <w:t>noisy</w:t>
      </w:r>
      <w:r w:rsidR="004B2AF5">
        <w:t xml:space="preserve">. </w:t>
      </w:r>
      <w:r w:rsidR="00E70F5F">
        <w:t xml:space="preserve">Then </w:t>
      </w:r>
      <w:r w:rsidR="00295531">
        <w:t>t</w:t>
      </w:r>
      <w:r w:rsidR="006E4397">
        <w:t xml:space="preserve">his model is used to clean the </w:t>
      </w:r>
      <w:r w:rsidR="00875AFF">
        <w:t xml:space="preserve">trips </w:t>
      </w:r>
      <w:r w:rsidR="006E4397">
        <w:t>start data without knowing the end information.</w:t>
      </w:r>
    </w:p>
    <w:p w14:paraId="2DFE8689" w14:textId="48816564" w:rsidR="00EB4234" w:rsidRDefault="008A26D2" w:rsidP="004B19F9">
      <w:pPr>
        <w:pStyle w:val="Listenabsatz"/>
        <w:numPr>
          <w:ilvl w:val="0"/>
          <w:numId w:val="19"/>
        </w:numPr>
        <w:spacing w:line="276" w:lineRule="auto"/>
        <w:jc w:val="both"/>
      </w:pPr>
      <w:r>
        <w:t>Receive better data from scratch</w:t>
      </w:r>
      <w:r w:rsidR="00705D2F">
        <w:t xml:space="preserve">. The </w:t>
      </w:r>
      <w:r w:rsidR="003F3C77">
        <w:t xml:space="preserve">received </w:t>
      </w:r>
      <w:r w:rsidR="00DE567C">
        <w:t>data</w:t>
      </w:r>
      <w:r w:rsidR="00377CFB">
        <w:t xml:space="preserve"> is</w:t>
      </w:r>
      <w:r w:rsidR="003F3C77">
        <w:t xml:space="preserve"> </w:t>
      </w:r>
      <w:r w:rsidR="00801A11">
        <w:t xml:space="preserve">of bad quality. Therefore, </w:t>
      </w:r>
      <w:r w:rsidR="006D069A">
        <w:t xml:space="preserve">one should look inside the </w:t>
      </w:r>
      <w:r w:rsidR="004B514C">
        <w:t>rental</w:t>
      </w:r>
      <w:r w:rsidR="006D069A">
        <w:t xml:space="preserve"> tracking system </w:t>
      </w:r>
      <w:r w:rsidR="007432CF">
        <w:t xml:space="preserve">and eliminate </w:t>
      </w:r>
      <w:r w:rsidR="00CA42BB">
        <w:t>the noise</w:t>
      </w:r>
      <w:r w:rsidR="00846786">
        <w:t xml:space="preserve"> </w:t>
      </w:r>
      <w:r w:rsidR="00A32B95">
        <w:t>at the point</w:t>
      </w:r>
      <w:r w:rsidR="00710B2F">
        <w:t xml:space="preserve"> of </w:t>
      </w:r>
      <w:r w:rsidR="00A32B95">
        <w:t>booking</w:t>
      </w:r>
      <w:r w:rsidR="00573B56">
        <w:t>.</w:t>
      </w:r>
      <w:r w:rsidR="00CA42BB">
        <w:t xml:space="preserve"> </w:t>
      </w:r>
      <w:r w:rsidR="00551B02">
        <w:t xml:space="preserve">Multiple pushes of booking to the server </w:t>
      </w:r>
      <w:r w:rsidR="006F3511">
        <w:t xml:space="preserve">would otherwise </w:t>
      </w:r>
      <w:r w:rsidR="00035C0C">
        <w:t xml:space="preserve">result in </w:t>
      </w:r>
      <w:r w:rsidR="00CF3BFA">
        <w:t>redundanc</w:t>
      </w:r>
      <w:r w:rsidR="004B6E38">
        <w:t>y</w:t>
      </w:r>
      <w:r w:rsidR="00DE1004">
        <w:t>.</w:t>
      </w:r>
    </w:p>
    <w:p w14:paraId="19B10FA9" w14:textId="26881714" w:rsidR="00E02923" w:rsidRDefault="00C17B14" w:rsidP="004B19F9">
      <w:pPr>
        <w:pStyle w:val="Listenabsatz"/>
        <w:spacing w:line="276" w:lineRule="auto"/>
        <w:jc w:val="both"/>
      </w:pPr>
      <w:r>
        <w:t xml:space="preserve">Both </w:t>
      </w:r>
      <w:r w:rsidR="00FB5779">
        <w:t>possibilities are not applicable for the horizon of this pro</w:t>
      </w:r>
      <w:r w:rsidR="00873CE9">
        <w:t>ject.</w:t>
      </w:r>
    </w:p>
    <w:p w14:paraId="60B7EF00" w14:textId="68D4C284" w:rsidR="00E702F2" w:rsidRDefault="1A5FEAF1" w:rsidP="004B19F9">
      <w:pPr>
        <w:spacing w:line="276" w:lineRule="auto"/>
        <w:jc w:val="both"/>
      </w:pPr>
      <w:r>
        <w:t>Both possibilities are not applicable for the horizon of this project.</w:t>
      </w:r>
      <w:r w:rsidR="007312B6">
        <w:t xml:space="preserve"> </w:t>
      </w:r>
      <w:r w:rsidR="00A13CA8">
        <w:t>As a workaround</w:t>
      </w:r>
      <w:r w:rsidR="00D72A23">
        <w:t>,</w:t>
      </w:r>
      <w:r w:rsidR="00A13CA8">
        <w:t xml:space="preserve"> our test dataset got the same cleaning </w:t>
      </w:r>
      <w:r w:rsidR="005C13C0">
        <w:t xml:space="preserve">as the </w:t>
      </w:r>
      <w:r w:rsidR="00A72AE3">
        <w:t>training dataset</w:t>
      </w:r>
      <w:r w:rsidR="00437EA5">
        <w:t xml:space="preserve"> before the </w:t>
      </w:r>
      <w:r w:rsidR="00E702F2">
        <w:t>prediction was done. Our results are</w:t>
      </w:r>
      <w:r w:rsidR="00D54627">
        <w:t>:</w:t>
      </w:r>
      <w:r w:rsidR="00E702F2">
        <w:t xml:space="preserve"> </w:t>
      </w:r>
      <w:r w:rsidR="002F7A17">
        <w:t>RMSE:</w:t>
      </w:r>
      <w:r w:rsidR="00905C80">
        <w:t xml:space="preserve"> </w:t>
      </w:r>
      <w:r w:rsidR="00DD3B1E">
        <w:t>8.09</w:t>
      </w:r>
      <w:r w:rsidR="002F7A17">
        <w:t xml:space="preserve"> MAE:</w:t>
      </w:r>
      <w:r w:rsidR="00DD3B1E">
        <w:t xml:space="preserve"> 6.47</w:t>
      </w:r>
      <w:r w:rsidR="00D50E4A">
        <w:t>.</w:t>
      </w:r>
      <w:r w:rsidR="00E702F2">
        <w:t xml:space="preserve"> Without th</w:t>
      </w:r>
      <w:r w:rsidR="003C0CC9">
        <w:t xml:space="preserve">is </w:t>
      </w:r>
      <w:r w:rsidR="00E702F2">
        <w:t xml:space="preserve">cleaning, the </w:t>
      </w:r>
      <w:r w:rsidR="004D155F">
        <w:t>results are</w:t>
      </w:r>
      <w:r w:rsidR="00957840">
        <w:t xml:space="preserve"> more than four times worse</w:t>
      </w:r>
      <w:r w:rsidR="003C0CC9">
        <w:t>.</w:t>
      </w:r>
      <w:r w:rsidR="00957840">
        <w:t xml:space="preserve"> </w:t>
      </w:r>
    </w:p>
    <w:p w14:paraId="43ED2AE3" w14:textId="2809A790" w:rsidR="0068766C" w:rsidRPr="007040C8" w:rsidRDefault="00EE55A3" w:rsidP="00D81BEA">
      <w:pPr>
        <w:pStyle w:val="berschrift2"/>
        <w:jc w:val="both"/>
        <w:rPr>
          <w:lang w:val="en-GB"/>
        </w:rPr>
      </w:pPr>
      <w:bookmarkStart w:id="63" w:name="_Toc42599238"/>
      <w:bookmarkStart w:id="64" w:name="_Toc42725848"/>
      <w:r w:rsidRPr="000D6D02">
        <w:t>Further Research</w:t>
      </w:r>
      <w:bookmarkEnd w:id="63"/>
      <w:bookmarkEnd w:id="64"/>
    </w:p>
    <w:p w14:paraId="7C5CDA6C" w14:textId="1D077D88" w:rsidR="00B71948" w:rsidRDefault="00ED42FF" w:rsidP="487CB8D3">
      <w:pPr>
        <w:jc w:val="both"/>
      </w:pPr>
      <w:r w:rsidRPr="40954BE8">
        <w:t>For further research</w:t>
      </w:r>
      <w:r w:rsidR="00B71948" w:rsidRPr="40954BE8">
        <w:t>,</w:t>
      </w:r>
      <w:r w:rsidRPr="40954BE8">
        <w:t xml:space="preserve"> </w:t>
      </w:r>
      <w:r w:rsidR="3FC1871A" w:rsidRPr="40954BE8">
        <w:t>a higher amount of</w:t>
      </w:r>
      <w:r w:rsidRPr="40954BE8">
        <w:t xml:space="preserve"> </w:t>
      </w:r>
      <w:r w:rsidR="002F0211" w:rsidRPr="40954BE8">
        <w:t xml:space="preserve">data </w:t>
      </w:r>
      <w:r w:rsidR="501F6F4E" w:rsidRPr="40954BE8">
        <w:t>is</w:t>
      </w:r>
      <w:r w:rsidR="002F0211" w:rsidRPr="40954BE8">
        <w:t xml:space="preserve"> useful to </w:t>
      </w:r>
      <w:r w:rsidR="00007980" w:rsidRPr="40954BE8">
        <w:t xml:space="preserve">train the model on </w:t>
      </w:r>
      <w:r w:rsidR="3FC1871A" w:rsidRPr="40954BE8">
        <w:t xml:space="preserve">it. This </w:t>
      </w:r>
      <w:r w:rsidR="5D58A9B2" w:rsidRPr="40954BE8">
        <w:t xml:space="preserve">would reduce the </w:t>
      </w:r>
      <w:r w:rsidR="229AAB2D" w:rsidRPr="40954BE8">
        <w:t xml:space="preserve">problems regarding </w:t>
      </w:r>
      <w:r w:rsidR="7F5F67DC" w:rsidRPr="40954BE8">
        <w:t>missing</w:t>
      </w:r>
      <w:r w:rsidR="229AAB2D" w:rsidRPr="40954BE8">
        <w:t xml:space="preserve"> months</w:t>
      </w:r>
      <w:r w:rsidR="7F5F67DC" w:rsidRPr="40954BE8">
        <w:t xml:space="preserve">. </w:t>
      </w:r>
      <w:r w:rsidR="022970C7" w:rsidRPr="40954BE8">
        <w:t xml:space="preserve">Also, in the project in can be seen that predictions of completely missing months are worse than predictions of single data points in a </w:t>
      </w:r>
      <w:r w:rsidR="487CB8D3" w:rsidRPr="40954BE8">
        <w:t>month</w:t>
      </w:r>
      <w:r w:rsidR="022970C7" w:rsidRPr="40954BE8">
        <w:t xml:space="preserve"> on which the model </w:t>
      </w:r>
      <w:r w:rsidR="640D32FF" w:rsidRPr="40954BE8">
        <w:t xml:space="preserve">was trained. </w:t>
      </w:r>
      <w:r w:rsidR="487CB8D3" w:rsidRPr="40954BE8">
        <w:t>To</w:t>
      </w:r>
      <w:r w:rsidR="0590DCC9" w:rsidRPr="40954BE8">
        <w:t xml:space="preserve"> receive these data analysis on general using patterns </w:t>
      </w:r>
      <w:r w:rsidR="487CB8D3" w:rsidRPr="40954BE8">
        <w:t>in</w:t>
      </w:r>
      <w:r w:rsidR="0590DCC9" w:rsidRPr="40954BE8">
        <w:t xml:space="preserve"> multiple</w:t>
      </w:r>
      <w:r w:rsidR="022970C7" w:rsidRPr="40954BE8">
        <w:t xml:space="preserve"> </w:t>
      </w:r>
      <w:r w:rsidR="487CB8D3" w:rsidRPr="40954BE8">
        <w:t>cities seems useful.</w:t>
      </w:r>
    </w:p>
    <w:p w14:paraId="09194735" w14:textId="35C45A28" w:rsidR="00B71948" w:rsidRDefault="0380F161" w:rsidP="00D81BEA">
      <w:pPr>
        <w:jc w:val="both"/>
      </w:pPr>
      <w:r>
        <w:t>Additionally, a</w:t>
      </w:r>
      <w:r w:rsidR="16E0BECE">
        <w:t xml:space="preserve"> more extensive</w:t>
      </w:r>
      <w:r>
        <w:t xml:space="preserve"> feature analysis should take place to investigate relationships between independent variables and the variables to predict. The perceived data </w:t>
      </w:r>
      <w:r w:rsidR="5665B3A9">
        <w:t>does</w:t>
      </w:r>
      <w:r>
        <w:t xml:space="preserve"> not explain the variable duration </w:t>
      </w:r>
      <w:r w:rsidR="5665B3A9">
        <w:t>very well.</w:t>
      </w:r>
      <w:r>
        <w:t xml:space="preserve"> So, searching for the missing variance which is not explained and finding predictors for it should be the next step. One entry point could be the analysis of spatial data which can be included </w:t>
      </w:r>
      <w:r w:rsidR="5F8E54D4">
        <w:t>e.g.</w:t>
      </w:r>
      <w:r>
        <w:t xml:space="preserve"> population density. Another point to enter the feature analysis could be more complex weather data</w:t>
      </w:r>
      <w:r w:rsidR="5F8E54D4">
        <w:t xml:space="preserve"> or analyzing</w:t>
      </w:r>
      <w:r>
        <w:t xml:space="preserve"> specific user groups </w:t>
      </w:r>
      <w:r w:rsidR="5F8E54D4">
        <w:t>e.g.</w:t>
      </w:r>
      <w:r>
        <w:t xml:space="preserve"> students, commuters</w:t>
      </w:r>
      <w:r w:rsidR="00D32302">
        <w:t>,</w:t>
      </w:r>
      <w:r>
        <w:t xml:space="preserve"> or tourists which could be a little bit difficult to find in data.</w:t>
      </w:r>
    </w:p>
    <w:p w14:paraId="2164042B" w14:textId="436799E8" w:rsidR="444E97AF" w:rsidRPr="00BA1A50" w:rsidRDefault="444E97AF" w:rsidP="444E97AF">
      <w:pPr>
        <w:jc w:val="both"/>
        <w:rPr>
          <w:rFonts w:asciiTheme="majorHAnsi" w:eastAsiaTheme="majorEastAsia" w:hAnsiTheme="majorHAnsi" w:cstheme="majorBidi"/>
          <w:color w:val="2F5496" w:themeColor="accent1" w:themeShade="BF"/>
          <w:sz w:val="32"/>
          <w:szCs w:val="32"/>
          <w:lang w:val="en-GB"/>
        </w:rPr>
      </w:pPr>
      <w:r w:rsidRPr="0091F16C">
        <w:t xml:space="preserve">It is important to execute a real-world data science project with business experts to get more business insides which then is connected to the data. Also, daily news of the company and the development could create inside information. </w:t>
      </w:r>
      <w:r w:rsidR="1030F665" w:rsidRPr="0091F16C">
        <w:t xml:space="preserve">The improvements arrived due to business knowledge on one hand can improve the models and on the other can be used by the business </w:t>
      </w:r>
      <w:r w:rsidR="0091F16C" w:rsidRPr="0091F16C">
        <w:t xml:space="preserve">experts to apply in </w:t>
      </w:r>
      <w:r w:rsidR="009A09FF">
        <w:t xml:space="preserve">the </w:t>
      </w:r>
      <w:r w:rsidR="0091F16C" w:rsidRPr="0091F16C">
        <w:t>real-world.</w:t>
      </w:r>
    </w:p>
    <w:p w14:paraId="46B28934" w14:textId="5D282695" w:rsidR="007040C8" w:rsidRPr="00BA1A50" w:rsidRDefault="4B03C527" w:rsidP="49E41283">
      <w:pPr>
        <w:jc w:val="both"/>
        <w:rPr>
          <w:rFonts w:asciiTheme="majorHAnsi" w:eastAsiaTheme="majorEastAsia" w:hAnsiTheme="majorHAnsi" w:cstheme="majorBidi"/>
          <w:color w:val="2F5496" w:themeColor="accent1" w:themeShade="BF"/>
          <w:sz w:val="32"/>
          <w:szCs w:val="32"/>
          <w:lang w:val="en-GB"/>
        </w:rPr>
      </w:pPr>
      <w:bookmarkStart w:id="65" w:name="_Toc42599239"/>
      <w:r>
        <w:t xml:space="preserve">The last promising approach which we thought </w:t>
      </w:r>
      <w:r w:rsidR="2FF704C5">
        <w:t>of is</w:t>
      </w:r>
      <w:r>
        <w:t xml:space="preserve"> the use of ensemble</w:t>
      </w:r>
      <w:r w:rsidR="2FF704C5">
        <w:t xml:space="preserve"> methods</w:t>
      </w:r>
      <w:r w:rsidR="7766ED77">
        <w:t>.</w:t>
      </w:r>
      <w:r w:rsidR="2FF704C5">
        <w:t xml:space="preserve"> </w:t>
      </w:r>
      <w:r w:rsidR="60757696">
        <w:t xml:space="preserve">The idea is to train a classification model </w:t>
      </w:r>
      <w:r w:rsidR="007456EE">
        <w:t>that</w:t>
      </w:r>
      <w:r w:rsidR="60757696">
        <w:t xml:space="preserve"> evaluates different trip sizes. </w:t>
      </w:r>
      <w:r w:rsidR="2BE02CB1">
        <w:t>On the resulting subsets</w:t>
      </w:r>
      <w:r w:rsidR="007456EE">
        <w:t>,</w:t>
      </w:r>
      <w:r w:rsidR="2BE02CB1">
        <w:t xml:space="preserve"> regression models can be used to </w:t>
      </w:r>
      <w:r w:rsidR="30AEB4FA">
        <w:t xml:space="preserve">estimate the duration of a trip more precisely. This approach would work if the classification problem is simpler to solve than the regression. Possible splits could be trips under 10 minutes and from there on the steps should become larger each step as there are not that </w:t>
      </w:r>
      <w:r w:rsidR="49E41283">
        <w:t>much trips anymore.</w:t>
      </w:r>
    </w:p>
    <w:p w14:paraId="001D0B22" w14:textId="162BB62A" w:rsidR="007040C8" w:rsidRPr="00BA1A50" w:rsidRDefault="2729FE5F" w:rsidP="1BF7E006">
      <w:pPr>
        <w:jc w:val="both"/>
        <w:rPr>
          <w:rFonts w:asciiTheme="majorHAnsi" w:eastAsiaTheme="majorEastAsia" w:hAnsiTheme="majorHAnsi" w:cstheme="majorBidi"/>
          <w:color w:val="2F5496" w:themeColor="accent1" w:themeShade="BF"/>
          <w:sz w:val="32"/>
          <w:szCs w:val="32"/>
          <w:lang w:val="en-GB"/>
        </w:rPr>
      </w:pPr>
      <w:r>
        <w:t xml:space="preserve">All in all, the project report tells the story </w:t>
      </w:r>
      <w:r w:rsidR="58419BEB">
        <w:t>of very</w:t>
      </w:r>
      <w:r>
        <w:t xml:space="preserve"> messy </w:t>
      </w:r>
      <w:r w:rsidR="58419BEB">
        <w:t>data for</w:t>
      </w:r>
      <w:r>
        <w:t xml:space="preserve"> which a lot of </w:t>
      </w:r>
      <w:r w:rsidR="58419BEB">
        <w:t xml:space="preserve">creativity was needed to get even some meaningful results. </w:t>
      </w:r>
      <w:r w:rsidR="0552892D">
        <w:t xml:space="preserve">This is different </w:t>
      </w:r>
      <w:r w:rsidR="00DD29B8">
        <w:t>from</w:t>
      </w:r>
      <w:r w:rsidR="0552892D">
        <w:t xml:space="preserve"> typical toying problems from teaching in data science. </w:t>
      </w:r>
      <w:r w:rsidR="16C127B1">
        <w:t xml:space="preserve">Nevertheless, the project mirrored </w:t>
      </w:r>
      <w:r w:rsidR="19F90A95">
        <w:t xml:space="preserve">a </w:t>
      </w:r>
      <w:r w:rsidR="16C127B1">
        <w:t xml:space="preserve">realistic </w:t>
      </w:r>
      <w:r w:rsidR="19F90A95">
        <w:t>problem</w:t>
      </w:r>
      <w:r w:rsidR="16C127B1">
        <w:t xml:space="preserve"> which thought us that data need a lot of </w:t>
      </w:r>
      <w:r w:rsidR="3E99C646">
        <w:t xml:space="preserve">massaging to </w:t>
      </w:r>
      <w:r w:rsidR="086D06DA">
        <w:t xml:space="preserve">use machine learning algorithms in a meaningful way. </w:t>
      </w:r>
      <w:r w:rsidR="19F90A95" w:rsidRPr="086D06DA">
        <w:rPr>
          <w:lang w:val="en-GB"/>
        </w:rPr>
        <w:br w:type="page"/>
      </w:r>
    </w:p>
    <w:bookmarkEnd w:id="65" w:displacedByCustomXml="next"/>
    <w:sdt>
      <w:sdtPr>
        <w:rPr>
          <w:rFonts w:asciiTheme="minorHAnsi" w:eastAsiaTheme="minorEastAsia" w:hAnsiTheme="minorHAnsi" w:cstheme="minorBidi"/>
          <w:color w:val="auto"/>
          <w:sz w:val="22"/>
          <w:szCs w:val="22"/>
        </w:rPr>
        <w:tag w:val="CitaviBibliography"/>
        <w:id w:val="-953015490"/>
        <w:placeholder>
          <w:docPart w:val="55F87C56774149E7AF5B68BC75D318DD"/>
        </w:placeholder>
      </w:sdtPr>
      <w:sdtContent>
        <w:p w14:paraId="1625F8D4" w14:textId="5F83EC04" w:rsidR="00D30226" w:rsidRDefault="008C4292" w:rsidP="00D30226">
          <w:pPr>
            <w:pStyle w:val="CitaviBibliographyHeading"/>
          </w:pPr>
          <w:r>
            <w:fldChar w:fldCharType="begin"/>
          </w:r>
          <w:r w:rsidRPr="008C4292">
            <w:rPr>
              <w:lang w:val="en-GB"/>
            </w:rPr>
            <w:instrText>ADDIN CitaviBibliography</w:instrText>
          </w:r>
          <w:r>
            <w:fldChar w:fldCharType="separate"/>
          </w:r>
          <w:bookmarkStart w:id="66" w:name="_Toc42725849"/>
          <w:r w:rsidR="00D30226">
            <w:t>References</w:t>
          </w:r>
          <w:bookmarkEnd w:id="66"/>
        </w:p>
        <w:p w14:paraId="166CCA7A" w14:textId="5F83EC04" w:rsidR="00D30226" w:rsidRDefault="00D30226" w:rsidP="00D30226">
          <w:pPr>
            <w:pStyle w:val="CitaviBibliographyEntry"/>
          </w:pPr>
          <w:bookmarkStart w:id="67" w:name="_CTVL0014588fbb093a748519ec38db2752119b0"/>
          <w:r>
            <w:t>A Team (2019): Bike Sharing prediction Marburg. University of Cologne - Information Systems for Sustainable Society.</w:t>
          </w:r>
        </w:p>
        <w:p w14:paraId="2B3ABB21" w14:textId="5F83EC04" w:rsidR="00D30226" w:rsidRPr="00D30226" w:rsidRDefault="00D30226" w:rsidP="00D30226">
          <w:pPr>
            <w:pStyle w:val="CitaviBibliographyEntry"/>
            <w:rPr>
              <w:lang w:val="de-DE"/>
            </w:rPr>
          </w:pPr>
          <w:bookmarkStart w:id="68" w:name="_CTVL001d9b43333193843dfa15b82d34b82cac8"/>
          <w:bookmarkEnd w:id="67"/>
          <w:proofErr w:type="spellStart"/>
          <w:r>
            <w:t>Hornberg</w:t>
          </w:r>
          <w:proofErr w:type="spellEnd"/>
          <w:r>
            <w:t xml:space="preserve">, Claudia Prof. Dr.; </w:t>
          </w:r>
          <w:proofErr w:type="spellStart"/>
          <w:r>
            <w:t>Niekisch</w:t>
          </w:r>
          <w:proofErr w:type="spellEnd"/>
          <w:r>
            <w:t xml:space="preserve">, Manfred Prof. Dr.; </w:t>
          </w:r>
          <w:proofErr w:type="spellStart"/>
          <w:r>
            <w:t>Callies</w:t>
          </w:r>
          <w:proofErr w:type="spellEnd"/>
          <w:r>
            <w:t xml:space="preserve">, Christian Prof. Dr.; </w:t>
          </w:r>
          <w:proofErr w:type="spellStart"/>
          <w:r>
            <w:t>Kemfert</w:t>
          </w:r>
          <w:proofErr w:type="spellEnd"/>
          <w:r>
            <w:t xml:space="preserve">, Claudia Prof. Dr. </w:t>
          </w:r>
          <w:r w:rsidRPr="00D30226">
            <w:rPr>
              <w:lang w:val="de-DE"/>
            </w:rPr>
            <w:t xml:space="preserve">(2017): Umsteuern erforderlich: Klimaschutz im Verkehrssektor. </w:t>
          </w:r>
          <w:proofErr w:type="spellStart"/>
          <w:r w:rsidRPr="00D30226">
            <w:rPr>
              <w:lang w:val="de-DE"/>
            </w:rPr>
            <w:t>Available</w:t>
          </w:r>
          <w:proofErr w:type="spellEnd"/>
          <w:r w:rsidRPr="00D30226">
            <w:rPr>
              <w:lang w:val="de-DE"/>
            </w:rPr>
            <w:t xml:space="preserve"> online at https://www.umweltrat.de/SharedDocs/Downloads/DE/02_Sondergutachten/2016_2020/2017_11_SG_Klimaschutz_im_Verkehrssektor.pdf?__blob=publicationFile&amp;v=25, </w:t>
          </w:r>
          <w:proofErr w:type="spellStart"/>
          <w:r w:rsidRPr="00D30226">
            <w:rPr>
              <w:lang w:val="de-DE"/>
            </w:rPr>
            <w:t>checked</w:t>
          </w:r>
          <w:proofErr w:type="spellEnd"/>
          <w:r w:rsidRPr="00D30226">
            <w:rPr>
              <w:lang w:val="de-DE"/>
            </w:rPr>
            <w:t xml:space="preserve"> on 6/10/2020.</w:t>
          </w:r>
        </w:p>
        <w:p w14:paraId="1338F325" w14:textId="5F83EC04" w:rsidR="00D30226" w:rsidRDefault="00D30226" w:rsidP="00D30226">
          <w:pPr>
            <w:pStyle w:val="CitaviBibliographyEntry"/>
          </w:pPr>
          <w:bookmarkStart w:id="69" w:name="_CTVL001f766253717074cdb93abab23267b4d1c"/>
          <w:bookmarkEnd w:id="68"/>
          <w:r w:rsidRPr="00D30226">
            <w:rPr>
              <w:lang w:val="de-DE"/>
            </w:rPr>
            <w:t xml:space="preserve">Judith Horn (2019): Mit 300 Rädern: VAG startet im Mai mit neuem Verleihsystem. </w:t>
          </w:r>
          <w:r>
            <w:t>Edited by Nordbayern.de. Available online at https://www.nordbayern.de/region/nuernberg/mit-300-radern-vag-startet-im-mai-mit-neuem-verleihsystem-1.8801979, updated on 4/14/2019, checked on 6/10/2020.</w:t>
          </w:r>
        </w:p>
        <w:p w14:paraId="29007BD4" w14:textId="5F83EC04" w:rsidR="00D30226" w:rsidRDefault="00D30226" w:rsidP="00D30226">
          <w:pPr>
            <w:pStyle w:val="CitaviBibliographyEntry"/>
          </w:pPr>
          <w:bookmarkStart w:id="70" w:name="_CTVL001c6057ef62a914d9da8cd913d3e007fd5"/>
          <w:bookmarkEnd w:id="69"/>
          <w:proofErr w:type="spellStart"/>
          <w:r>
            <w:t>Jupyter</w:t>
          </w:r>
          <w:proofErr w:type="spellEnd"/>
          <w:r>
            <w:t xml:space="preserve"> Explorers (2019): Optimizing Bike Sharing Rentals. A Prediction Model for Bike Sharing Demand. University of Cologne - Information Systems for Sustainable Society.</w:t>
          </w:r>
        </w:p>
        <w:p w14:paraId="38B6EBF6" w14:textId="5F83EC04" w:rsidR="00D30226" w:rsidRDefault="00D30226" w:rsidP="00D30226">
          <w:pPr>
            <w:pStyle w:val="CitaviBibliographyEntry"/>
          </w:pPr>
          <w:bookmarkStart w:id="71" w:name="_CTVL0017229b6bb52114931ba272c6f625dde33"/>
          <w:bookmarkEnd w:id="70"/>
          <w:proofErr w:type="spellStart"/>
          <w:r>
            <w:t>nextbike</w:t>
          </w:r>
          <w:proofErr w:type="spellEnd"/>
          <w:r>
            <w:t xml:space="preserve"> GmbH (2020): </w:t>
          </w:r>
          <w:proofErr w:type="spellStart"/>
          <w:r>
            <w:t>nextbike</w:t>
          </w:r>
          <w:proofErr w:type="spellEnd"/>
          <w:r>
            <w:t xml:space="preserve"> </w:t>
          </w:r>
          <w:proofErr w:type="spellStart"/>
          <w:r>
            <w:t>Unternehmen</w:t>
          </w:r>
          <w:proofErr w:type="spellEnd"/>
          <w:r>
            <w:t>. Available online at https://www.nextbike.de/de/unternehmen/, updated on 6/10/2020, checked on 6/10/2020.</w:t>
          </w:r>
        </w:p>
        <w:p w14:paraId="0A374B60" w14:textId="5F83EC04" w:rsidR="00D30226" w:rsidRDefault="00D30226" w:rsidP="00D30226">
          <w:pPr>
            <w:pStyle w:val="CitaviBibliographyEntry"/>
          </w:pPr>
          <w:bookmarkStart w:id="72" w:name="_CTVL001fc9c6fcb573b4de492fe2e38c127dca9"/>
          <w:bookmarkEnd w:id="71"/>
          <w:proofErr w:type="spellStart"/>
          <w:r w:rsidRPr="00D30226">
            <w:rPr>
              <w:lang w:val="de-DE"/>
            </w:rPr>
            <w:t>Rodt</w:t>
          </w:r>
          <w:proofErr w:type="spellEnd"/>
          <w:r w:rsidRPr="00D30226">
            <w:rPr>
              <w:lang w:val="de-DE"/>
            </w:rPr>
            <w:t xml:space="preserve">, Stefan; Georgi, Birgit; </w:t>
          </w:r>
          <w:proofErr w:type="spellStart"/>
          <w:r w:rsidRPr="00D30226">
            <w:rPr>
              <w:lang w:val="de-DE"/>
            </w:rPr>
            <w:t>Huckstein</w:t>
          </w:r>
          <w:proofErr w:type="spellEnd"/>
          <w:r w:rsidRPr="00D30226">
            <w:rPr>
              <w:lang w:val="de-DE"/>
            </w:rPr>
            <w:t xml:space="preserve">, Burkhard; Mönch, Lars; </w:t>
          </w:r>
          <w:proofErr w:type="spellStart"/>
          <w:r w:rsidRPr="00D30226">
            <w:rPr>
              <w:lang w:val="de-DE"/>
            </w:rPr>
            <w:t>Herbener</w:t>
          </w:r>
          <w:proofErr w:type="spellEnd"/>
          <w:r w:rsidRPr="00D30226">
            <w:rPr>
              <w:lang w:val="de-DE"/>
            </w:rPr>
            <w:t xml:space="preserve">, Reinhard; Jahn, Helge et al. (2010): CO2-Emissionsminderung im Verkehr in Deutschland - Mögliche Maßnahmen und ihre Minderungspotenziale. </w:t>
          </w:r>
          <w:r>
            <w:t>Available online at https://www.umweltbundesamt.de/sites/default/files/medien/461/publikationen/3773.pdf, checked on 6/10/2020.</w:t>
          </w:r>
        </w:p>
        <w:p w14:paraId="7DD7C35E" w14:textId="5F83EC04" w:rsidR="00D30226" w:rsidRDefault="00D30226" w:rsidP="00D30226">
          <w:pPr>
            <w:pStyle w:val="CitaviBibliographyEntry"/>
          </w:pPr>
          <w:bookmarkStart w:id="73" w:name="_CTVL00170f0318ee0ee439cb2106ea2b86b70c7"/>
          <w:bookmarkEnd w:id="72"/>
          <w:r w:rsidRPr="00D30226">
            <w:rPr>
              <w:lang w:val="de-DE"/>
            </w:rPr>
            <w:t xml:space="preserve">Schinke, Boris; </w:t>
          </w:r>
          <w:proofErr w:type="spellStart"/>
          <w:r w:rsidRPr="00D30226">
            <w:rPr>
              <w:lang w:val="de-DE"/>
            </w:rPr>
            <w:t>Harmeling</w:t>
          </w:r>
          <w:proofErr w:type="spellEnd"/>
          <w:r w:rsidRPr="00D30226">
            <w:rPr>
              <w:lang w:val="de-DE"/>
            </w:rPr>
            <w:t xml:space="preserve">, Sven; Schwarz, </w:t>
          </w:r>
          <w:proofErr w:type="spellStart"/>
          <w:r w:rsidRPr="00D30226">
            <w:rPr>
              <w:lang w:val="de-DE"/>
            </w:rPr>
            <w:t>Rixa</w:t>
          </w:r>
          <w:proofErr w:type="spellEnd"/>
          <w:r w:rsidRPr="00D30226">
            <w:rPr>
              <w:lang w:val="de-DE"/>
            </w:rPr>
            <w:t xml:space="preserve">; Kreft, Sönke; Treber, Manfred; Bals, Christoph (2010): Globaler Klimawandel: Ursachen, Folgen, Handlungsmöglichkeiten. </w:t>
          </w:r>
          <w:proofErr w:type="spellStart"/>
          <w:r>
            <w:t>Dritte</w:t>
          </w:r>
          <w:proofErr w:type="spellEnd"/>
          <w:r>
            <w:t xml:space="preserve"> </w:t>
          </w:r>
          <w:proofErr w:type="spellStart"/>
          <w:r>
            <w:t>überarbeitete</w:t>
          </w:r>
          <w:proofErr w:type="spellEnd"/>
          <w:r>
            <w:t xml:space="preserve"> </w:t>
          </w:r>
          <w:proofErr w:type="spellStart"/>
          <w:r>
            <w:t>Ausgabe</w:t>
          </w:r>
          <w:proofErr w:type="spellEnd"/>
          <w:r>
            <w:t xml:space="preserve"> 2010. Available online at https://germanwatch.org/sites/germanwatch.org/files/publication/1186.pdf, checked on 6/10/2020.</w:t>
          </w:r>
        </w:p>
        <w:p w14:paraId="32FB529C" w14:textId="5F83EC04" w:rsidR="00D30226" w:rsidRDefault="00D30226" w:rsidP="00D30226">
          <w:pPr>
            <w:pStyle w:val="CitaviBibliographyEntry"/>
          </w:pPr>
          <w:bookmarkStart w:id="74" w:name="_CTVL001b42f3394c4cd43bcae07d9c49c47e507"/>
          <w:bookmarkEnd w:id="73"/>
          <w:r>
            <w:t xml:space="preserve">Scikit-Learn (2020): scikit-learn 0.23.1 documentation. </w:t>
          </w:r>
          <w:proofErr w:type="spellStart"/>
          <w:r>
            <w:t>sklearn.neural_network.MLPClassifier</w:t>
          </w:r>
          <w:proofErr w:type="spellEnd"/>
          <w:r>
            <w:t xml:space="preserve">. With assistance of David </w:t>
          </w:r>
          <w:proofErr w:type="spellStart"/>
          <w:r>
            <w:t>Cournapeau</w:t>
          </w:r>
          <w:proofErr w:type="spellEnd"/>
          <w:r>
            <w:t xml:space="preserve">, Matthieu </w:t>
          </w:r>
          <w:proofErr w:type="spellStart"/>
          <w:r>
            <w:t>Brucher</w:t>
          </w:r>
          <w:proofErr w:type="spellEnd"/>
          <w:r>
            <w:t>. Available online at https://scikit-learn.org/stable/modules/generated/sklearn.neural_network.MLPClassifier.html, updated on 6/10/2020, checked on 6/10/2020.</w:t>
          </w:r>
        </w:p>
        <w:p w14:paraId="47DEC28F" w14:textId="5F83EC04" w:rsidR="00D30226" w:rsidRDefault="00D30226" w:rsidP="00D30226">
          <w:pPr>
            <w:pStyle w:val="CitaviBibliographyEntry"/>
          </w:pPr>
          <w:bookmarkStart w:id="75" w:name="_CTVL001cf49c0ba89ea41a986a224ee7a1ee3c3"/>
          <w:bookmarkEnd w:id="74"/>
          <w:r>
            <w:t>Shearer, Colin (2000): The CRISP-DM model: the new blueprint for data mining. In</w:t>
          </w:r>
          <w:bookmarkEnd w:id="75"/>
          <w:r>
            <w:t xml:space="preserve"> </w:t>
          </w:r>
          <w:r w:rsidRPr="00D30226">
            <w:rPr>
              <w:i/>
            </w:rPr>
            <w:t xml:space="preserve">Journal of Data Warehousing </w:t>
          </w:r>
          <w:r w:rsidRPr="00D30226">
            <w:t>(4). Available online at https://mineracaodedados.files.wordpress.com/2012/04/the-crisp-dm-model-the-new-blueprint-for-data-mining-shearer-colin.pdf, checked on 6/10/2020.</w:t>
          </w:r>
        </w:p>
        <w:p w14:paraId="36272317" w14:textId="5F83EC04" w:rsidR="00D30226" w:rsidRDefault="00D30226" w:rsidP="00D30226">
          <w:pPr>
            <w:pStyle w:val="CitaviBibliographyEntry"/>
          </w:pPr>
          <w:bookmarkStart w:id="76" w:name="_CTVL0016e98066427664b75a05ce8ffe3716e68"/>
          <w:r w:rsidRPr="00D30226">
            <w:rPr>
              <w:lang w:val="de-DE"/>
            </w:rPr>
            <w:t xml:space="preserve">Stadt Nürnberg (2019): Umweltdaten Nürnberg: Archiv. </w:t>
          </w:r>
          <w:r>
            <w:t xml:space="preserve">With assistance of Harald Bauer. Edited by Stadt </w:t>
          </w:r>
          <w:proofErr w:type="spellStart"/>
          <w:r>
            <w:t>Nürnberg</w:t>
          </w:r>
          <w:proofErr w:type="spellEnd"/>
          <w:r>
            <w:t xml:space="preserve">. </w:t>
          </w:r>
          <w:proofErr w:type="spellStart"/>
          <w:r>
            <w:t>Umweltdaten</w:t>
          </w:r>
          <w:proofErr w:type="spellEnd"/>
          <w:r>
            <w:t xml:space="preserve"> </w:t>
          </w:r>
          <w:proofErr w:type="spellStart"/>
          <w:r>
            <w:t>Nürnberg</w:t>
          </w:r>
          <w:proofErr w:type="spellEnd"/>
          <w:r>
            <w:t>. Available online at http://umweltdaten.nuernberg.de/wetterdaten/messstation-nuernberg-flugfeld/archiv.html, updated on 6/10/2020, checked on 6/10/2020.</w:t>
          </w:r>
        </w:p>
        <w:p w14:paraId="3F363B7D" w14:textId="5F83EC04" w:rsidR="00D30226" w:rsidRDefault="00D30226" w:rsidP="00D30226">
          <w:pPr>
            <w:pStyle w:val="CitaviBibliographyEntry"/>
          </w:pPr>
          <w:bookmarkStart w:id="77" w:name="_CTVL001f52ae193a08c407dbc4c92fa8b926695"/>
          <w:bookmarkEnd w:id="76"/>
          <w:r w:rsidRPr="00D30226">
            <w:rPr>
              <w:lang w:val="de-DE"/>
            </w:rPr>
            <w:t xml:space="preserve">tensorflow.org (2020): Keras Optimizer </w:t>
          </w:r>
          <w:proofErr w:type="spellStart"/>
          <w:r w:rsidRPr="00D30226">
            <w:rPr>
              <w:lang w:val="de-DE"/>
            </w:rPr>
            <w:t>RMSprop</w:t>
          </w:r>
          <w:proofErr w:type="spellEnd"/>
          <w:r w:rsidRPr="00D30226">
            <w:rPr>
              <w:lang w:val="de-DE"/>
            </w:rPr>
            <w:t xml:space="preserve">. </w:t>
          </w:r>
          <w:r>
            <w:t>Available online at https://www.tensorflow.org/api_docs/python/tf/keras/optimizers/RMSprop, updated on 6/3/2020, checked on 6/10/2020.</w:t>
          </w:r>
        </w:p>
        <w:p w14:paraId="64941981" w14:textId="1E94F4AB" w:rsidR="008C4292" w:rsidRPr="00473741" w:rsidRDefault="00D30226" w:rsidP="00D30226">
          <w:pPr>
            <w:pStyle w:val="CitaviBibliographyEntry"/>
            <w:rPr>
              <w:lang w:val="en-GB"/>
            </w:rPr>
          </w:pPr>
          <w:bookmarkStart w:id="78" w:name="_CTVL00158d9cd4cfdac4dd883b0ea433437d375"/>
          <w:bookmarkEnd w:id="77"/>
          <w:r>
            <w:t xml:space="preserve">Verbeek, </w:t>
          </w:r>
          <w:proofErr w:type="spellStart"/>
          <w:r>
            <w:t>Marno</w:t>
          </w:r>
          <w:proofErr w:type="spellEnd"/>
          <w:r>
            <w:t xml:space="preserve"> (2018): A guide to modern econometrics. Fifth edition. Hoboken, NJ: Wiley Custom</w:t>
          </w:r>
          <w:bookmarkEnd w:id="78"/>
          <w:r>
            <w:t>.</w:t>
          </w:r>
          <w:r w:rsidR="008C4292">
            <w:fldChar w:fldCharType="end"/>
          </w:r>
        </w:p>
      </w:sdtContent>
    </w:sdt>
    <w:p w14:paraId="3E1659C9" w14:textId="77777777" w:rsidR="007040C8" w:rsidRPr="00473741" w:rsidRDefault="007040C8">
      <w:pPr>
        <w:rPr>
          <w:rFonts w:asciiTheme="majorHAnsi" w:eastAsiaTheme="majorEastAsia" w:hAnsiTheme="majorHAnsi" w:cstheme="majorBidi"/>
          <w:color w:val="2F5496" w:themeColor="accent1" w:themeShade="BF"/>
          <w:sz w:val="26"/>
          <w:szCs w:val="26"/>
          <w:lang w:val="en-GB"/>
        </w:rPr>
      </w:pPr>
      <w:bookmarkStart w:id="79" w:name="_Toc42599241"/>
      <w:r w:rsidRPr="00473741">
        <w:rPr>
          <w:lang w:val="en-GB"/>
        </w:rPr>
        <w:br w:type="page"/>
      </w:r>
    </w:p>
    <w:p w14:paraId="49773AB8" w14:textId="2A39888B" w:rsidR="258EE9A6" w:rsidRPr="008C4292" w:rsidRDefault="008C4292" w:rsidP="008C4292">
      <w:pPr>
        <w:pStyle w:val="berschrift1"/>
        <w:jc w:val="both"/>
        <w:rPr>
          <w:lang w:val="de-DE"/>
        </w:rPr>
      </w:pPr>
      <w:bookmarkStart w:id="80" w:name="_Toc42725850"/>
      <w:r w:rsidRPr="00F63A86">
        <w:rPr>
          <w:lang w:val="de-DE"/>
        </w:rPr>
        <w:t>Appendix</w:t>
      </w:r>
      <w:r>
        <w:rPr>
          <w:lang w:val="de-DE"/>
        </w:rPr>
        <w:t xml:space="preserve"> - Graphics</w:t>
      </w:r>
      <w:bookmarkEnd w:id="79"/>
      <w:bookmarkEnd w:id="80"/>
    </w:p>
    <w:p w14:paraId="35B4890C" w14:textId="77777777" w:rsidR="003B7C96" w:rsidRDefault="003B7C96" w:rsidP="00D81BEA">
      <w:pPr>
        <w:keepNext/>
        <w:jc w:val="both"/>
      </w:pPr>
      <w:r>
        <w:rPr>
          <w:noProof/>
        </w:rPr>
        <w:drawing>
          <wp:inline distT="0" distB="0" distL="0" distR="0" wp14:anchorId="44E42CBD" wp14:editId="009516D2">
            <wp:extent cx="5943600" cy="2971800"/>
            <wp:effectExtent l="0" t="0" r="0" b="0"/>
            <wp:docPr id="1616533079"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9FA5D8F" w14:textId="489AB369" w:rsidR="003B7C96" w:rsidRDefault="003B7C96" w:rsidP="00D81BEA">
      <w:pPr>
        <w:pStyle w:val="Beschriftung"/>
        <w:jc w:val="both"/>
      </w:pPr>
      <w:bookmarkStart w:id="81" w:name="_Ref42698619"/>
      <w:bookmarkStart w:id="82" w:name="_Toc42725856"/>
      <w:r>
        <w:t xml:space="preserve">Figure </w:t>
      </w:r>
      <w:r>
        <w:fldChar w:fldCharType="begin"/>
      </w:r>
      <w:r>
        <w:instrText>SEQ Figure \* ARABIC</w:instrText>
      </w:r>
      <w:r>
        <w:fldChar w:fldCharType="separate"/>
      </w:r>
      <w:r w:rsidR="00FC71C4">
        <w:rPr>
          <w:noProof/>
        </w:rPr>
        <w:t>1</w:t>
      </w:r>
      <w:r>
        <w:fldChar w:fldCharType="end"/>
      </w:r>
      <w:bookmarkStart w:id="83" w:name="_Ref42698580"/>
      <w:bookmarkEnd w:id="81"/>
      <w:r>
        <w:t xml:space="preserve">: </w:t>
      </w:r>
      <w:r w:rsidRPr="00811219">
        <w:t xml:space="preserve">Distribution of </w:t>
      </w:r>
      <w:r>
        <w:t>trip</w:t>
      </w:r>
      <w:r w:rsidRPr="00811219">
        <w:t xml:space="preserve"> duration</w:t>
      </w:r>
      <w:bookmarkEnd w:id="83"/>
      <w:r w:rsidR="002B6330">
        <w:t xml:space="preserve"> on the 90% quantile</w:t>
      </w:r>
      <w:bookmarkEnd w:id="82"/>
    </w:p>
    <w:p w14:paraId="0E6F874B" w14:textId="77777777" w:rsidR="00B92E40" w:rsidRDefault="00B92E40" w:rsidP="00D81BEA">
      <w:pPr>
        <w:keepNext/>
        <w:jc w:val="both"/>
      </w:pPr>
      <w:r>
        <w:rPr>
          <w:noProof/>
        </w:rPr>
        <w:drawing>
          <wp:inline distT="0" distB="0" distL="0" distR="0" wp14:anchorId="63E7EEB3" wp14:editId="2E00DF9A">
            <wp:extent cx="6261098" cy="3123861"/>
            <wp:effectExtent l="0" t="0" r="6350" b="635"/>
            <wp:docPr id="954174244" name="Grafik 11" descr="Ein Bild, das Bleist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1098" cy="3123861"/>
                    </a:xfrm>
                    <a:prstGeom prst="rect">
                      <a:avLst/>
                    </a:prstGeom>
                  </pic:spPr>
                </pic:pic>
              </a:graphicData>
            </a:graphic>
          </wp:inline>
        </w:drawing>
      </w:r>
    </w:p>
    <w:p w14:paraId="67A5EFA8" w14:textId="1A9FA96C" w:rsidR="00B92E40" w:rsidRDefault="00B92E40" w:rsidP="00D81BEA">
      <w:pPr>
        <w:pStyle w:val="Beschriftung"/>
        <w:jc w:val="both"/>
      </w:pPr>
      <w:bookmarkStart w:id="84" w:name="_Ref42699637"/>
      <w:bookmarkStart w:id="85" w:name="_Toc42725857"/>
      <w:r>
        <w:t xml:space="preserve">Figure </w:t>
      </w:r>
      <w:r>
        <w:fldChar w:fldCharType="begin"/>
      </w:r>
      <w:r>
        <w:instrText>SEQ Figure \* ARABIC</w:instrText>
      </w:r>
      <w:r>
        <w:fldChar w:fldCharType="separate"/>
      </w:r>
      <w:r w:rsidR="00FC71C4">
        <w:rPr>
          <w:noProof/>
        </w:rPr>
        <w:t>2</w:t>
      </w:r>
      <w:r>
        <w:fldChar w:fldCharType="end"/>
      </w:r>
      <w:bookmarkEnd w:id="84"/>
      <w:r>
        <w:t xml:space="preserve">: </w:t>
      </w:r>
      <w:r w:rsidRPr="00787433">
        <w:t>Mean Duration of trips per day of year</w:t>
      </w:r>
      <w:bookmarkEnd w:id="85"/>
    </w:p>
    <w:p w14:paraId="58617403" w14:textId="77777777" w:rsidR="006017B4" w:rsidRDefault="006017B4" w:rsidP="00D81BEA">
      <w:pPr>
        <w:keepNext/>
        <w:jc w:val="both"/>
      </w:pPr>
      <w:r>
        <w:rPr>
          <w:noProof/>
        </w:rPr>
        <w:drawing>
          <wp:inline distT="0" distB="0" distL="0" distR="0" wp14:anchorId="4EFEA365" wp14:editId="19CF394D">
            <wp:extent cx="5943600" cy="2971800"/>
            <wp:effectExtent l="0" t="0" r="0" b="0"/>
            <wp:docPr id="118086784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AC8888" w14:textId="56AA6778" w:rsidR="006017B4" w:rsidRPr="00126247" w:rsidRDefault="006017B4" w:rsidP="00D81BEA">
      <w:pPr>
        <w:pStyle w:val="Beschriftung"/>
        <w:jc w:val="both"/>
      </w:pPr>
      <w:bookmarkStart w:id="86" w:name="_Ref42703904"/>
      <w:bookmarkStart w:id="87" w:name="_Toc42725858"/>
      <w:r>
        <w:t xml:space="preserve">Figure </w:t>
      </w:r>
      <w:r>
        <w:fldChar w:fldCharType="begin"/>
      </w:r>
      <w:r>
        <w:instrText>SEQ Figure \* ARABIC</w:instrText>
      </w:r>
      <w:r>
        <w:fldChar w:fldCharType="separate"/>
      </w:r>
      <w:r w:rsidR="00FC71C4">
        <w:rPr>
          <w:noProof/>
        </w:rPr>
        <w:t>3</w:t>
      </w:r>
      <w:r>
        <w:fldChar w:fldCharType="end"/>
      </w:r>
      <w:bookmarkEnd w:id="86"/>
      <w:r>
        <w:t>: Mean and standard deviation of trip duration (left). Distribution of trips on weekends and workings days (right).</w:t>
      </w:r>
      <w:bookmarkEnd w:id="87"/>
    </w:p>
    <w:p w14:paraId="48D4B7E1" w14:textId="77777777" w:rsidR="007C3291" w:rsidRPr="000D6D02" w:rsidRDefault="007C3291" w:rsidP="00D81BEA">
      <w:pPr>
        <w:keepNext/>
        <w:jc w:val="both"/>
      </w:pPr>
      <w:r>
        <w:rPr>
          <w:noProof/>
        </w:rPr>
        <w:drawing>
          <wp:inline distT="0" distB="0" distL="0" distR="0" wp14:anchorId="279B5C79" wp14:editId="0E3761F4">
            <wp:extent cx="5943600" cy="2971800"/>
            <wp:effectExtent l="0" t="0" r="0" b="0"/>
            <wp:docPr id="903812694"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39F0BFB" w14:textId="109F1031" w:rsidR="007C3291" w:rsidRPr="000D6D02" w:rsidRDefault="007C3291" w:rsidP="00D81BEA">
      <w:pPr>
        <w:pStyle w:val="Beschriftung"/>
        <w:jc w:val="both"/>
      </w:pPr>
      <w:bookmarkStart w:id="88" w:name="_Ref42703928"/>
      <w:bookmarkStart w:id="89" w:name="_Toc42725859"/>
      <w:r w:rsidRPr="000D6D02">
        <w:t xml:space="preserve">Figure </w:t>
      </w:r>
      <w:r>
        <w:fldChar w:fldCharType="begin"/>
      </w:r>
      <w:r>
        <w:instrText>SEQ Figure \* ARABIC</w:instrText>
      </w:r>
      <w:r>
        <w:fldChar w:fldCharType="separate"/>
      </w:r>
      <w:r w:rsidR="00FC71C4">
        <w:rPr>
          <w:noProof/>
        </w:rPr>
        <w:t>4</w:t>
      </w:r>
      <w:r>
        <w:fldChar w:fldCharType="end"/>
      </w:r>
      <w:bookmarkEnd w:id="88"/>
      <w:r w:rsidRPr="000D6D02">
        <w:t xml:space="preserve">: </w:t>
      </w:r>
      <w:r>
        <w:t>Mean and standard deviation of trip duration for every day of week (left). Distribution of trips for every day of week (right).</w:t>
      </w:r>
      <w:bookmarkEnd w:id="89"/>
    </w:p>
    <w:p w14:paraId="3A41D32B" w14:textId="5F8BF908" w:rsidR="007D43DB" w:rsidRDefault="007D43DB" w:rsidP="007D43DB">
      <w:pPr>
        <w:keepNext/>
        <w:jc w:val="both"/>
      </w:pPr>
      <w:r>
        <w:rPr>
          <w:noProof/>
        </w:rPr>
        <w:drawing>
          <wp:inline distT="0" distB="0" distL="0" distR="0" wp14:anchorId="0F17C8CE" wp14:editId="1E7F3F1C">
            <wp:extent cx="5943600" cy="2971800"/>
            <wp:effectExtent l="0" t="0" r="0" b="0"/>
            <wp:docPr id="1517607212"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4EE0EE" w14:textId="6D6E5190" w:rsidR="007D43DB" w:rsidRPr="000D6D02" w:rsidRDefault="007D43DB" w:rsidP="007D43DB">
      <w:pPr>
        <w:pStyle w:val="Beschriftung"/>
        <w:jc w:val="both"/>
      </w:pPr>
      <w:bookmarkStart w:id="90" w:name="_Ref42711055"/>
      <w:bookmarkStart w:id="91" w:name="_Ref42714302"/>
      <w:bookmarkStart w:id="92" w:name="_Toc42725860"/>
      <w:r>
        <w:t xml:space="preserve">Figure </w:t>
      </w:r>
      <w:r>
        <w:fldChar w:fldCharType="begin"/>
      </w:r>
      <w:r>
        <w:instrText>SEQ Figure \* ARABIC</w:instrText>
      </w:r>
      <w:r>
        <w:fldChar w:fldCharType="separate"/>
      </w:r>
      <w:r w:rsidR="00FC71C4">
        <w:rPr>
          <w:noProof/>
        </w:rPr>
        <w:t>5</w:t>
      </w:r>
      <w:r>
        <w:fldChar w:fldCharType="end"/>
      </w:r>
      <w:bookmarkEnd w:id="91"/>
      <w:r>
        <w:t>:</w:t>
      </w:r>
      <w:r w:rsidRPr="00CB4CD3">
        <w:t xml:space="preserve"> Trip </w:t>
      </w:r>
      <w:r>
        <w:t>d</w:t>
      </w:r>
      <w:r w:rsidRPr="00CB4CD3">
        <w:t>uration distribution per month and normalized over</w:t>
      </w:r>
      <w:r>
        <w:t xml:space="preserve"> a year</w:t>
      </w:r>
      <w:bookmarkEnd w:id="92"/>
      <w:r w:rsidRPr="00CB4CD3">
        <w:t xml:space="preserve"> </w:t>
      </w:r>
      <w:bookmarkEnd w:id="90"/>
    </w:p>
    <w:p w14:paraId="011D2A5E" w14:textId="77777777" w:rsidR="007A0C76" w:rsidRDefault="007A0C76" w:rsidP="007A0C76">
      <w:pPr>
        <w:keepNext/>
        <w:jc w:val="both"/>
      </w:pPr>
      <w:r>
        <w:rPr>
          <w:noProof/>
        </w:rPr>
        <w:drawing>
          <wp:inline distT="0" distB="0" distL="0" distR="0" wp14:anchorId="7160CFB6" wp14:editId="70288BFB">
            <wp:extent cx="5943600" cy="4147185"/>
            <wp:effectExtent l="0" t="0" r="0" b="5715"/>
            <wp:docPr id="55622325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4">
                      <a:extLst>
                        <a:ext uri="{28A0092B-C50C-407E-A947-70E740481C1C}">
                          <a14:useLocalDpi xmlns:a14="http://schemas.microsoft.com/office/drawing/2010/main" val="0"/>
                        </a:ext>
                      </a:extLst>
                    </a:blip>
                    <a:stretch>
                      <a:fillRect/>
                    </a:stretch>
                  </pic:blipFill>
                  <pic:spPr>
                    <a:xfrm>
                      <a:off x="0" y="0"/>
                      <a:ext cx="5943600" cy="4147185"/>
                    </a:xfrm>
                    <a:prstGeom prst="rect">
                      <a:avLst/>
                    </a:prstGeom>
                  </pic:spPr>
                </pic:pic>
              </a:graphicData>
            </a:graphic>
          </wp:inline>
        </w:drawing>
      </w:r>
    </w:p>
    <w:p w14:paraId="6A5ABA93" w14:textId="702D18EA" w:rsidR="003B7C96" w:rsidRDefault="007A0C76" w:rsidP="007A0C76">
      <w:pPr>
        <w:pStyle w:val="Beschriftung"/>
        <w:jc w:val="both"/>
      </w:pPr>
      <w:bookmarkStart w:id="93" w:name="_Ref42714517"/>
      <w:bookmarkStart w:id="94" w:name="_Toc42725861"/>
      <w:r>
        <w:t xml:space="preserve">Figure </w:t>
      </w:r>
      <w:fldSimple w:instr=" SEQ Figure \* ARABIC ">
        <w:r w:rsidR="00FC71C4">
          <w:rPr>
            <w:noProof/>
          </w:rPr>
          <w:t>6</w:t>
        </w:r>
      </w:fldSimple>
      <w:bookmarkEnd w:id="93"/>
      <w:r>
        <w:t>: Month with most trips (August) for each postal code area</w:t>
      </w:r>
      <w:bookmarkEnd w:id="94"/>
    </w:p>
    <w:p w14:paraId="1CB9FD78" w14:textId="77777777" w:rsidR="00671F49" w:rsidRPr="000D6D02" w:rsidRDefault="00671F49" w:rsidP="00671F49">
      <w:pPr>
        <w:keepNext/>
        <w:jc w:val="both"/>
      </w:pPr>
      <w:r>
        <w:rPr>
          <w:noProof/>
        </w:rPr>
        <w:drawing>
          <wp:inline distT="0" distB="0" distL="0" distR="0" wp14:anchorId="257B2B24" wp14:editId="0132D694">
            <wp:extent cx="5943600" cy="4695824"/>
            <wp:effectExtent l="0" t="0" r="0" b="9525"/>
            <wp:docPr id="658991381"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pic:nvPicPr>
                  <pic:blipFill>
                    <a:blip r:embed="rId15">
                      <a:extLst>
                        <a:ext uri="{28A0092B-C50C-407E-A947-70E740481C1C}">
                          <a14:useLocalDpi xmlns:a14="http://schemas.microsoft.com/office/drawing/2010/main" val="0"/>
                        </a:ext>
                      </a:extLst>
                    </a:blip>
                    <a:stretch>
                      <a:fillRect/>
                    </a:stretch>
                  </pic:blipFill>
                  <pic:spPr>
                    <a:xfrm>
                      <a:off x="0" y="0"/>
                      <a:ext cx="5943600" cy="4695824"/>
                    </a:xfrm>
                    <a:prstGeom prst="rect">
                      <a:avLst/>
                    </a:prstGeom>
                  </pic:spPr>
                </pic:pic>
              </a:graphicData>
            </a:graphic>
          </wp:inline>
        </w:drawing>
      </w:r>
    </w:p>
    <w:p w14:paraId="263DA1F6" w14:textId="3266332B" w:rsidR="00671F49" w:rsidRPr="00B062E9" w:rsidRDefault="00671F49" w:rsidP="00671F49">
      <w:pPr>
        <w:pStyle w:val="Beschriftung"/>
        <w:jc w:val="both"/>
      </w:pPr>
      <w:bookmarkStart w:id="95" w:name="_Ref42625060"/>
      <w:bookmarkStart w:id="96" w:name="_Toc42725862"/>
      <w:r w:rsidRPr="000D6D02">
        <w:t xml:space="preserve">Figure </w:t>
      </w:r>
      <w:r>
        <w:fldChar w:fldCharType="begin"/>
      </w:r>
      <w:r>
        <w:instrText>SEQ Figure \* ARABIC</w:instrText>
      </w:r>
      <w:r>
        <w:fldChar w:fldCharType="separate"/>
      </w:r>
      <w:r w:rsidR="00FC71C4">
        <w:rPr>
          <w:noProof/>
        </w:rPr>
        <w:t>7</w:t>
      </w:r>
      <w:r>
        <w:fldChar w:fldCharType="end"/>
      </w:r>
      <w:bookmarkEnd w:id="95"/>
      <w:r w:rsidRPr="000D6D02">
        <w:t>: Fixed stations and bikes at stations</w:t>
      </w:r>
      <w:r>
        <w:t xml:space="preserve"> (01.10.2019 08:00)</w:t>
      </w:r>
      <w:bookmarkEnd w:id="96"/>
    </w:p>
    <w:p w14:paraId="71B35E02" w14:textId="77777777" w:rsidR="00FA71C1" w:rsidRPr="000D6D02" w:rsidRDefault="00FA71C1" w:rsidP="00FA71C1">
      <w:pPr>
        <w:keepNext/>
        <w:jc w:val="both"/>
      </w:pPr>
      <w:r>
        <w:rPr>
          <w:noProof/>
        </w:rPr>
        <w:drawing>
          <wp:inline distT="0" distB="0" distL="0" distR="0" wp14:anchorId="37483B8B" wp14:editId="69210A87">
            <wp:extent cx="3773989" cy="3975652"/>
            <wp:effectExtent l="0" t="0" r="0" b="6350"/>
            <wp:docPr id="445152481"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6">
                      <a:extLst>
                        <a:ext uri="{28A0092B-C50C-407E-A947-70E740481C1C}">
                          <a14:useLocalDpi xmlns:a14="http://schemas.microsoft.com/office/drawing/2010/main" val="0"/>
                        </a:ext>
                      </a:extLst>
                    </a:blip>
                    <a:stretch>
                      <a:fillRect/>
                    </a:stretch>
                  </pic:blipFill>
                  <pic:spPr>
                    <a:xfrm>
                      <a:off x="0" y="0"/>
                      <a:ext cx="3773989" cy="3975652"/>
                    </a:xfrm>
                    <a:prstGeom prst="rect">
                      <a:avLst/>
                    </a:prstGeom>
                  </pic:spPr>
                </pic:pic>
              </a:graphicData>
            </a:graphic>
          </wp:inline>
        </w:drawing>
      </w:r>
    </w:p>
    <w:p w14:paraId="092A6047" w14:textId="11347838" w:rsidR="00FA71C1" w:rsidRPr="007C2599" w:rsidRDefault="00FA71C1" w:rsidP="00FA71C1">
      <w:pPr>
        <w:pStyle w:val="Beschriftung"/>
        <w:jc w:val="both"/>
      </w:pPr>
      <w:bookmarkStart w:id="97" w:name="_Ref42624791"/>
      <w:bookmarkStart w:id="98" w:name="_Toc42725863"/>
      <w:r w:rsidRPr="000D6D02">
        <w:t xml:space="preserve">Figure </w:t>
      </w:r>
      <w:r>
        <w:fldChar w:fldCharType="begin"/>
      </w:r>
      <w:r>
        <w:instrText>SEQ Figure \* ARABIC</w:instrText>
      </w:r>
      <w:r>
        <w:fldChar w:fldCharType="separate"/>
      </w:r>
      <w:r w:rsidR="00FC71C4">
        <w:rPr>
          <w:noProof/>
        </w:rPr>
        <w:t>8</w:t>
      </w:r>
      <w:r>
        <w:fldChar w:fldCharType="end"/>
      </w:r>
      <w:bookmarkEnd w:id="97"/>
      <w:r w:rsidRPr="000D6D02">
        <w:t>: Heatmap o</w:t>
      </w:r>
      <w:r w:rsidR="004B19F9">
        <w:t>f</w:t>
      </w:r>
      <w:r w:rsidRPr="000D6D02">
        <w:t xml:space="preserve"> trip ends at Christmas</w:t>
      </w:r>
      <w:r w:rsidR="004B19F9">
        <w:t xml:space="preserve"> (24.12.20109)</w:t>
      </w:r>
      <w:bookmarkEnd w:id="98"/>
    </w:p>
    <w:p w14:paraId="39BC267C" w14:textId="77777777" w:rsidR="00FA71C1" w:rsidRDefault="00FA71C1" w:rsidP="00FA71C1">
      <w:pPr>
        <w:keepNext/>
        <w:jc w:val="both"/>
      </w:pPr>
      <w:r>
        <w:rPr>
          <w:noProof/>
        </w:rPr>
        <w:drawing>
          <wp:inline distT="0" distB="0" distL="0" distR="0" wp14:anchorId="339DD561" wp14:editId="490FB923">
            <wp:extent cx="5943600" cy="2992120"/>
            <wp:effectExtent l="0" t="0" r="0" b="0"/>
            <wp:docPr id="189608707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7">
                      <a:extLst>
                        <a:ext uri="{28A0092B-C50C-407E-A947-70E740481C1C}">
                          <a14:useLocalDpi xmlns:a14="http://schemas.microsoft.com/office/drawing/2010/main" val="0"/>
                        </a:ext>
                      </a:extLst>
                    </a:blip>
                    <a:stretch>
                      <a:fillRect/>
                    </a:stretch>
                  </pic:blipFill>
                  <pic:spPr>
                    <a:xfrm>
                      <a:off x="0" y="0"/>
                      <a:ext cx="5943600" cy="2992120"/>
                    </a:xfrm>
                    <a:prstGeom prst="rect">
                      <a:avLst/>
                    </a:prstGeom>
                  </pic:spPr>
                </pic:pic>
              </a:graphicData>
            </a:graphic>
          </wp:inline>
        </w:drawing>
      </w:r>
    </w:p>
    <w:p w14:paraId="021D40B6" w14:textId="4D1B9894" w:rsidR="00FA71C1" w:rsidRDefault="00FA71C1" w:rsidP="00FA71C1">
      <w:pPr>
        <w:pStyle w:val="Beschriftung"/>
        <w:jc w:val="both"/>
      </w:pPr>
      <w:bookmarkStart w:id="99" w:name="_Ref42623996"/>
      <w:bookmarkStart w:id="100" w:name="_Toc42725864"/>
      <w:r>
        <w:t xml:space="preserve">Figure </w:t>
      </w:r>
      <w:r>
        <w:fldChar w:fldCharType="begin"/>
      </w:r>
      <w:r>
        <w:instrText>SEQ Figure \* ARABIC</w:instrText>
      </w:r>
      <w:r>
        <w:fldChar w:fldCharType="separate"/>
      </w:r>
      <w:r w:rsidR="00FC71C4">
        <w:rPr>
          <w:noProof/>
        </w:rPr>
        <w:t>9</w:t>
      </w:r>
      <w:r>
        <w:fldChar w:fldCharType="end"/>
      </w:r>
      <w:bookmarkEnd w:id="99"/>
      <w:r>
        <w:t>: Visualized trips on the 24th December</w:t>
      </w:r>
      <w:r w:rsidR="004B19F9">
        <w:t xml:space="preserve"> 2019</w:t>
      </w:r>
      <w:r>
        <w:t xml:space="preserve"> with start and end point</w:t>
      </w:r>
      <w:bookmarkEnd w:id="100"/>
    </w:p>
    <w:p w14:paraId="7F2D4ACA" w14:textId="77777777" w:rsidR="00825205" w:rsidRDefault="00825205" w:rsidP="00825205">
      <w:pPr>
        <w:keepNext/>
        <w:jc w:val="both"/>
      </w:pPr>
      <w:r>
        <w:rPr>
          <w:noProof/>
        </w:rPr>
        <w:drawing>
          <wp:inline distT="0" distB="0" distL="0" distR="0" wp14:anchorId="6475345E" wp14:editId="6D8B9B90">
            <wp:extent cx="5962652" cy="2981325"/>
            <wp:effectExtent l="0" t="0" r="0" b="0"/>
            <wp:docPr id="351561393" name="Picture 1767470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7470478"/>
                    <pic:cNvPicPr/>
                  </pic:nvPicPr>
                  <pic:blipFill>
                    <a:blip r:embed="rId18">
                      <a:extLst>
                        <a:ext uri="{28A0092B-C50C-407E-A947-70E740481C1C}">
                          <a14:useLocalDpi xmlns:a14="http://schemas.microsoft.com/office/drawing/2010/main" val="0"/>
                        </a:ext>
                      </a:extLst>
                    </a:blip>
                    <a:stretch>
                      <a:fillRect/>
                    </a:stretch>
                  </pic:blipFill>
                  <pic:spPr>
                    <a:xfrm>
                      <a:off x="0" y="0"/>
                      <a:ext cx="5962652" cy="2981325"/>
                    </a:xfrm>
                    <a:prstGeom prst="rect">
                      <a:avLst/>
                    </a:prstGeom>
                  </pic:spPr>
                </pic:pic>
              </a:graphicData>
            </a:graphic>
          </wp:inline>
        </w:drawing>
      </w:r>
    </w:p>
    <w:p w14:paraId="079B1B5B" w14:textId="2885A1F1" w:rsidR="00825205" w:rsidRDefault="00825205" w:rsidP="00825205">
      <w:pPr>
        <w:pStyle w:val="Beschriftung"/>
        <w:jc w:val="both"/>
      </w:pPr>
      <w:bookmarkStart w:id="101" w:name="_Ref42715569"/>
      <w:bookmarkStart w:id="102" w:name="_Toc42725865"/>
      <w:r>
        <w:t xml:space="preserve">Figure </w:t>
      </w:r>
      <w:fldSimple w:instr=" SEQ Figure \* ARABIC ">
        <w:r w:rsidR="00FC71C4">
          <w:rPr>
            <w:noProof/>
          </w:rPr>
          <w:t>10</w:t>
        </w:r>
      </w:fldSimple>
      <w:bookmarkEnd w:id="101"/>
      <w:r>
        <w:t>: Training and validation loss of NN compared without and with weather data</w:t>
      </w:r>
      <w:bookmarkEnd w:id="102"/>
    </w:p>
    <w:p w14:paraId="035F6EE0" w14:textId="77777777" w:rsidR="00825205" w:rsidRPr="00825205" w:rsidRDefault="00825205" w:rsidP="00825205"/>
    <w:p w14:paraId="621F72FB" w14:textId="77777777" w:rsidR="008509AA" w:rsidRPr="000D6D02" w:rsidRDefault="008509AA" w:rsidP="008509AA">
      <w:pPr>
        <w:jc w:val="both"/>
      </w:pPr>
      <w:r>
        <w:rPr>
          <w:noProof/>
        </w:rPr>
        <w:drawing>
          <wp:inline distT="0" distB="0" distL="0" distR="0" wp14:anchorId="4AA80C30" wp14:editId="4CE4F182">
            <wp:extent cx="4518660" cy="3694976"/>
            <wp:effectExtent l="0" t="0" r="0" b="1270"/>
            <wp:docPr id="66809669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8660" cy="3694976"/>
                    </a:xfrm>
                    <a:prstGeom prst="rect">
                      <a:avLst/>
                    </a:prstGeom>
                  </pic:spPr>
                </pic:pic>
              </a:graphicData>
            </a:graphic>
          </wp:inline>
        </w:drawing>
      </w:r>
    </w:p>
    <w:p w14:paraId="6B8AE60A" w14:textId="33A1F9A3" w:rsidR="008509AA" w:rsidRPr="000D6D02" w:rsidRDefault="008509AA" w:rsidP="008509AA">
      <w:pPr>
        <w:pStyle w:val="Beschriftung"/>
        <w:jc w:val="both"/>
      </w:pPr>
      <w:bookmarkStart w:id="103" w:name="_Ref42715629"/>
      <w:bookmarkStart w:id="104" w:name="_Toc42725866"/>
      <w:r w:rsidRPr="000D6D02">
        <w:t xml:space="preserve">Figure </w:t>
      </w:r>
      <w:r>
        <w:fldChar w:fldCharType="begin"/>
      </w:r>
      <w:r>
        <w:instrText>SEQ Figure \* ARABIC</w:instrText>
      </w:r>
      <w:r>
        <w:fldChar w:fldCharType="separate"/>
      </w:r>
      <w:r w:rsidR="00FC71C4">
        <w:rPr>
          <w:noProof/>
        </w:rPr>
        <w:t>11</w:t>
      </w:r>
      <w:r>
        <w:fldChar w:fldCharType="end"/>
      </w:r>
      <w:bookmarkEnd w:id="103"/>
      <w:r w:rsidRPr="000D6D02">
        <w:t>: Correlation Matrix</w:t>
      </w:r>
      <w:bookmarkEnd w:id="104"/>
    </w:p>
    <w:p w14:paraId="3AD88C7F" w14:textId="77777777" w:rsidR="00D96BC3" w:rsidRDefault="00D96BC3" w:rsidP="00D96BC3">
      <w:pPr>
        <w:keepNext/>
        <w:jc w:val="both"/>
      </w:pPr>
      <w:r>
        <w:rPr>
          <w:noProof/>
        </w:rPr>
        <w:drawing>
          <wp:inline distT="0" distB="0" distL="0" distR="0" wp14:anchorId="3946E937" wp14:editId="706DC12A">
            <wp:extent cx="5943600" cy="2971800"/>
            <wp:effectExtent l="0" t="0" r="0" b="0"/>
            <wp:docPr id="2263302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092C2C6" w14:textId="3A8B3B68" w:rsidR="00D96BC3" w:rsidRPr="000D6D02" w:rsidRDefault="00D96BC3" w:rsidP="00D96BC3">
      <w:pPr>
        <w:pStyle w:val="Beschriftung"/>
        <w:jc w:val="both"/>
      </w:pPr>
      <w:bookmarkStart w:id="105" w:name="_Ref42715811"/>
      <w:bookmarkStart w:id="106" w:name="_Toc42725867"/>
      <w:r>
        <w:t xml:space="preserve">Figure </w:t>
      </w:r>
      <w:fldSimple w:instr=" SEQ Figure \* ARABIC ">
        <w:r w:rsidR="00FC71C4">
          <w:rPr>
            <w:noProof/>
          </w:rPr>
          <w:t>12</w:t>
        </w:r>
      </w:fldSimple>
      <w:bookmarkEnd w:id="105"/>
      <w:r>
        <w:t>: PCA Analysis of components</w:t>
      </w:r>
      <w:bookmarkEnd w:id="106"/>
    </w:p>
    <w:p w14:paraId="5DF68009" w14:textId="77777777" w:rsidR="001450BD" w:rsidRPr="000D6D02" w:rsidRDefault="001450BD" w:rsidP="001450BD">
      <w:pPr>
        <w:jc w:val="both"/>
      </w:pPr>
      <w:r>
        <w:rPr>
          <w:noProof/>
        </w:rPr>
        <w:drawing>
          <wp:inline distT="0" distB="0" distL="0" distR="0" wp14:anchorId="515122C1" wp14:editId="30AF13F7">
            <wp:extent cx="5943600" cy="2971800"/>
            <wp:effectExtent l="0" t="0" r="0" b="0"/>
            <wp:docPr id="6723755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9ACA56" w14:textId="5697BC0C" w:rsidR="001450BD" w:rsidRPr="000D6D02" w:rsidRDefault="001450BD" w:rsidP="001450BD">
      <w:pPr>
        <w:pStyle w:val="Beschriftung"/>
        <w:jc w:val="both"/>
      </w:pPr>
      <w:bookmarkStart w:id="107" w:name="_Ref42716464"/>
      <w:bookmarkStart w:id="108" w:name="_Ref42716469"/>
      <w:bookmarkStart w:id="109" w:name="_Toc42725868"/>
      <w:r w:rsidRPr="000D6D02">
        <w:t xml:space="preserve">Figure </w:t>
      </w:r>
      <w:r>
        <w:fldChar w:fldCharType="begin"/>
      </w:r>
      <w:r>
        <w:instrText>SEQ Figure \* ARABIC</w:instrText>
      </w:r>
      <w:r>
        <w:fldChar w:fldCharType="separate"/>
      </w:r>
      <w:r w:rsidR="00FC71C4">
        <w:rPr>
          <w:noProof/>
        </w:rPr>
        <w:t>13</w:t>
      </w:r>
      <w:r>
        <w:fldChar w:fldCharType="end"/>
      </w:r>
      <w:bookmarkEnd w:id="108"/>
      <w:r w:rsidRPr="000D6D02">
        <w:t>: Training and validation loss of Neural Network</w:t>
      </w:r>
      <w:r>
        <w:t xml:space="preserve"> trained in 100 epochs</w:t>
      </w:r>
      <w:bookmarkEnd w:id="107"/>
      <w:bookmarkEnd w:id="109"/>
    </w:p>
    <w:p w14:paraId="58B78F03" w14:textId="77777777" w:rsidR="00BA1A50" w:rsidRDefault="00BA1A50" w:rsidP="00BA1A50">
      <w:pPr>
        <w:keepNext/>
        <w:ind w:left="720"/>
        <w:jc w:val="both"/>
      </w:pPr>
      <w:r>
        <w:rPr>
          <w:noProof/>
        </w:rPr>
        <w:drawing>
          <wp:inline distT="0" distB="0" distL="0" distR="0" wp14:anchorId="4624BD74" wp14:editId="0A84D553">
            <wp:extent cx="5943600" cy="2971800"/>
            <wp:effectExtent l="0" t="0" r="0" b="0"/>
            <wp:docPr id="197434354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a:blip r:embed="rId2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4F640E8" w14:textId="5900F2BE" w:rsidR="00BA1A50" w:rsidRDefault="00BA1A50" w:rsidP="00BA1A50">
      <w:pPr>
        <w:pStyle w:val="Beschriftung"/>
        <w:jc w:val="both"/>
      </w:pPr>
      <w:bookmarkStart w:id="110" w:name="_Ref42718500"/>
      <w:bookmarkStart w:id="111" w:name="_Ref42718505"/>
      <w:bookmarkStart w:id="112" w:name="_Toc42725869"/>
      <w:r>
        <w:t xml:space="preserve">Figure </w:t>
      </w:r>
      <w:r>
        <w:fldChar w:fldCharType="begin"/>
      </w:r>
      <w:r>
        <w:instrText>SEQ Figure \* ARABIC</w:instrText>
      </w:r>
      <w:r>
        <w:fldChar w:fldCharType="separate"/>
      </w:r>
      <w:r w:rsidR="00FC71C4">
        <w:rPr>
          <w:noProof/>
        </w:rPr>
        <w:t>14</w:t>
      </w:r>
      <w:r>
        <w:fldChar w:fldCharType="end"/>
      </w:r>
      <w:bookmarkEnd w:id="111"/>
      <w:r>
        <w:t>: Residuals of Neural Network</w:t>
      </w:r>
      <w:r>
        <w:rPr>
          <w:noProof/>
        </w:rPr>
        <w:t xml:space="preserve"> prediction on validation set</w:t>
      </w:r>
      <w:bookmarkEnd w:id="110"/>
      <w:bookmarkEnd w:id="112"/>
    </w:p>
    <w:p w14:paraId="2C9CCF99" w14:textId="77777777" w:rsidR="007A5B12" w:rsidRPr="00671F49" w:rsidRDefault="007A5B12" w:rsidP="007A5B12"/>
    <w:sectPr w:rsidR="007A5B12" w:rsidRPr="00671F49" w:rsidSect="00A213D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8A04EE" w14:textId="77777777" w:rsidR="008373E0" w:rsidRDefault="008373E0">
      <w:pPr>
        <w:spacing w:after="0" w:line="240" w:lineRule="auto"/>
      </w:pPr>
      <w:r>
        <w:separator/>
      </w:r>
    </w:p>
  </w:endnote>
  <w:endnote w:type="continuationSeparator" w:id="0">
    <w:p w14:paraId="6393EDD7" w14:textId="77777777" w:rsidR="008373E0" w:rsidRDefault="008373E0">
      <w:pPr>
        <w:spacing w:after="0" w:line="240" w:lineRule="auto"/>
      </w:pPr>
      <w:r>
        <w:continuationSeparator/>
      </w:r>
    </w:p>
  </w:endnote>
  <w:endnote w:type="continuationNotice" w:id="1">
    <w:p w14:paraId="651741DB" w14:textId="77777777" w:rsidR="008373E0" w:rsidRDefault="008373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041079" w14:textId="77777777" w:rsidR="00BD26AC" w:rsidRDefault="00BD26A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258EE9A6" w14:paraId="6ED64E41" w14:textId="77777777" w:rsidTr="258EE9A6">
      <w:tc>
        <w:tcPr>
          <w:tcW w:w="3120" w:type="dxa"/>
        </w:tcPr>
        <w:p w14:paraId="45380E6B" w14:textId="5F25BAE9" w:rsidR="258EE9A6" w:rsidRDefault="258EE9A6" w:rsidP="258EE9A6">
          <w:pPr>
            <w:pStyle w:val="Kopfzeile"/>
            <w:ind w:left="-115"/>
          </w:pPr>
        </w:p>
      </w:tc>
      <w:tc>
        <w:tcPr>
          <w:tcW w:w="3120" w:type="dxa"/>
        </w:tcPr>
        <w:p w14:paraId="018EA2FF" w14:textId="536FC2E7" w:rsidR="258EE9A6" w:rsidRDefault="258EE9A6" w:rsidP="258EE9A6">
          <w:pPr>
            <w:pStyle w:val="Kopfzeile"/>
            <w:jc w:val="center"/>
          </w:pPr>
        </w:p>
      </w:tc>
      <w:tc>
        <w:tcPr>
          <w:tcW w:w="3120" w:type="dxa"/>
        </w:tcPr>
        <w:p w14:paraId="2901DA18" w14:textId="127FED6A" w:rsidR="258EE9A6" w:rsidRDefault="258EE9A6" w:rsidP="258EE9A6">
          <w:pPr>
            <w:pStyle w:val="Kopfzeile"/>
            <w:ind w:right="-115"/>
            <w:jc w:val="right"/>
          </w:pPr>
          <w:r>
            <w:fldChar w:fldCharType="begin"/>
          </w:r>
          <w:r>
            <w:instrText>PAGE</w:instrText>
          </w:r>
          <w:r>
            <w:fldChar w:fldCharType="separate"/>
          </w:r>
          <w:r w:rsidR="009B0FA1">
            <w:rPr>
              <w:noProof/>
            </w:rPr>
            <w:t>1</w:t>
          </w:r>
          <w:r>
            <w:fldChar w:fldCharType="end"/>
          </w:r>
        </w:p>
      </w:tc>
    </w:tr>
  </w:tbl>
  <w:p w14:paraId="36B1F248" w14:textId="5A9DC72C" w:rsidR="258EE9A6" w:rsidRDefault="258EE9A6" w:rsidP="258EE9A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0E8A70" w14:textId="77777777" w:rsidR="00BD26AC" w:rsidRDefault="00BD26A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FD3E47" w14:textId="77777777" w:rsidR="008373E0" w:rsidRDefault="008373E0">
      <w:pPr>
        <w:spacing w:after="0" w:line="240" w:lineRule="auto"/>
      </w:pPr>
      <w:r>
        <w:separator/>
      </w:r>
    </w:p>
  </w:footnote>
  <w:footnote w:type="continuationSeparator" w:id="0">
    <w:p w14:paraId="419B54C5" w14:textId="77777777" w:rsidR="008373E0" w:rsidRDefault="008373E0">
      <w:pPr>
        <w:spacing w:after="0" w:line="240" w:lineRule="auto"/>
      </w:pPr>
      <w:r>
        <w:continuationSeparator/>
      </w:r>
    </w:p>
  </w:footnote>
  <w:footnote w:type="continuationNotice" w:id="1">
    <w:p w14:paraId="1F26A35F" w14:textId="77777777" w:rsidR="008373E0" w:rsidRDefault="008373E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FA65AF" w14:textId="6B270663" w:rsidR="00BD26AC" w:rsidRDefault="00BD26A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AF4B7C" w14:textId="7285CC2D" w:rsidR="00D042D9" w:rsidRDefault="00D042D9">
    <w:pPr>
      <w:pStyle w:val="Kopfzeile"/>
    </w:pPr>
  </w:p>
  <w:p w14:paraId="42B7F953" w14:textId="532CE43F" w:rsidR="258EE9A6" w:rsidRDefault="258EE9A6" w:rsidP="258EE9A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E5C052" w14:textId="3F43F597" w:rsidR="00BD26AC" w:rsidRDefault="00303916">
    <w:pPr>
      <w:pStyle w:val="Kopfzeile"/>
    </w:pPr>
    <w:r>
      <w:rPr>
        <w:noProof/>
      </w:rPr>
      <w:drawing>
        <wp:anchor distT="0" distB="0" distL="114300" distR="114300" simplePos="0" relativeHeight="251658240" behindDoc="0" locked="0" layoutInCell="1" allowOverlap="1" wp14:anchorId="2D316AB0" wp14:editId="07F55BD0">
          <wp:simplePos x="0" y="0"/>
          <wp:positionH relativeFrom="page">
            <wp:align>left</wp:align>
          </wp:positionH>
          <wp:positionV relativeFrom="page">
            <wp:align>top</wp:align>
          </wp:positionV>
          <wp:extent cx="8704800" cy="10339200"/>
          <wp:effectExtent l="0" t="0" r="1270" b="5080"/>
          <wp:wrapNone/>
          <wp:docPr id="5" name="Grafik 5"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port-frontpage_1.png"/>
                  <pic:cNvPicPr/>
                </pic:nvPicPr>
                <pic:blipFill>
                  <a:blip r:embed="rId1">
                    <a:alphaModFix amt="70000"/>
                    <a:extLst>
                      <a:ext uri="{BEBA8EAE-BF5A-486C-A8C5-ECC9F3942E4B}">
                        <a14:imgProps xmlns:a14="http://schemas.microsoft.com/office/drawing/2010/main">
                          <a14:imgLayer r:embed="rId2">
                            <a14:imgEffect>
                              <a14:saturation sat="75000"/>
                            </a14:imgEffect>
                          </a14:imgLayer>
                        </a14:imgProps>
                      </a:ext>
                      <a:ext uri="{28A0092B-C50C-407E-A947-70E740481C1C}">
                        <a14:useLocalDpi xmlns:a14="http://schemas.microsoft.com/office/drawing/2010/main" val="0"/>
                      </a:ext>
                    </a:extLst>
                  </a:blip>
                  <a:stretch>
                    <a:fillRect/>
                  </a:stretch>
                </pic:blipFill>
                <pic:spPr>
                  <a:xfrm>
                    <a:off x="0" y="0"/>
                    <a:ext cx="8704800" cy="103392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770D08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D6EA8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27878E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302920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6C41F9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23C071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4E60C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E4C172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604D87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E889C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A47AB9"/>
    <w:multiLevelType w:val="hybridMultilevel"/>
    <w:tmpl w:val="E49A78D4"/>
    <w:lvl w:ilvl="0" w:tplc="9134DC8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E1021D4"/>
    <w:multiLevelType w:val="hybridMultilevel"/>
    <w:tmpl w:val="D11EE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F2832B4"/>
    <w:multiLevelType w:val="hybridMultilevel"/>
    <w:tmpl w:val="FFFFFFFF"/>
    <w:lvl w:ilvl="0" w:tplc="AE6A88EE">
      <w:start w:val="1"/>
      <w:numFmt w:val="bullet"/>
      <w:lvlText w:val=""/>
      <w:lvlJc w:val="left"/>
      <w:pPr>
        <w:ind w:left="720" w:hanging="360"/>
      </w:pPr>
      <w:rPr>
        <w:rFonts w:ascii="Symbol" w:hAnsi="Symbol" w:hint="default"/>
      </w:rPr>
    </w:lvl>
    <w:lvl w:ilvl="1" w:tplc="B15202B0">
      <w:start w:val="1"/>
      <w:numFmt w:val="bullet"/>
      <w:lvlText w:val="o"/>
      <w:lvlJc w:val="left"/>
      <w:pPr>
        <w:ind w:left="1440" w:hanging="360"/>
      </w:pPr>
      <w:rPr>
        <w:rFonts w:ascii="Courier New" w:hAnsi="Courier New" w:hint="default"/>
      </w:rPr>
    </w:lvl>
    <w:lvl w:ilvl="2" w:tplc="5C0A65F0">
      <w:start w:val="1"/>
      <w:numFmt w:val="bullet"/>
      <w:lvlText w:val=""/>
      <w:lvlJc w:val="left"/>
      <w:pPr>
        <w:ind w:left="2160" w:hanging="360"/>
      </w:pPr>
      <w:rPr>
        <w:rFonts w:ascii="Wingdings" w:hAnsi="Wingdings" w:hint="default"/>
      </w:rPr>
    </w:lvl>
    <w:lvl w:ilvl="3" w:tplc="43EAE5A4">
      <w:start w:val="1"/>
      <w:numFmt w:val="bullet"/>
      <w:lvlText w:val=""/>
      <w:lvlJc w:val="left"/>
      <w:pPr>
        <w:ind w:left="2880" w:hanging="360"/>
      </w:pPr>
      <w:rPr>
        <w:rFonts w:ascii="Symbol" w:hAnsi="Symbol" w:hint="default"/>
      </w:rPr>
    </w:lvl>
    <w:lvl w:ilvl="4" w:tplc="7CA4122E">
      <w:start w:val="1"/>
      <w:numFmt w:val="bullet"/>
      <w:lvlText w:val="o"/>
      <w:lvlJc w:val="left"/>
      <w:pPr>
        <w:ind w:left="3600" w:hanging="360"/>
      </w:pPr>
      <w:rPr>
        <w:rFonts w:ascii="Courier New" w:hAnsi="Courier New" w:hint="default"/>
      </w:rPr>
    </w:lvl>
    <w:lvl w:ilvl="5" w:tplc="F216F3A0">
      <w:start w:val="1"/>
      <w:numFmt w:val="bullet"/>
      <w:lvlText w:val=""/>
      <w:lvlJc w:val="left"/>
      <w:pPr>
        <w:ind w:left="4320" w:hanging="360"/>
      </w:pPr>
      <w:rPr>
        <w:rFonts w:ascii="Wingdings" w:hAnsi="Wingdings" w:hint="default"/>
      </w:rPr>
    </w:lvl>
    <w:lvl w:ilvl="6" w:tplc="E04434C6">
      <w:start w:val="1"/>
      <w:numFmt w:val="bullet"/>
      <w:lvlText w:val=""/>
      <w:lvlJc w:val="left"/>
      <w:pPr>
        <w:ind w:left="5040" w:hanging="360"/>
      </w:pPr>
      <w:rPr>
        <w:rFonts w:ascii="Symbol" w:hAnsi="Symbol" w:hint="default"/>
      </w:rPr>
    </w:lvl>
    <w:lvl w:ilvl="7" w:tplc="E35AA408">
      <w:start w:val="1"/>
      <w:numFmt w:val="bullet"/>
      <w:lvlText w:val="o"/>
      <w:lvlJc w:val="left"/>
      <w:pPr>
        <w:ind w:left="5760" w:hanging="360"/>
      </w:pPr>
      <w:rPr>
        <w:rFonts w:ascii="Courier New" w:hAnsi="Courier New" w:hint="default"/>
      </w:rPr>
    </w:lvl>
    <w:lvl w:ilvl="8" w:tplc="6C72D8B2">
      <w:start w:val="1"/>
      <w:numFmt w:val="bullet"/>
      <w:lvlText w:val=""/>
      <w:lvlJc w:val="left"/>
      <w:pPr>
        <w:ind w:left="6480" w:hanging="360"/>
      </w:pPr>
      <w:rPr>
        <w:rFonts w:ascii="Wingdings" w:hAnsi="Wingdings" w:hint="default"/>
      </w:rPr>
    </w:lvl>
  </w:abstractNum>
  <w:abstractNum w:abstractNumId="13" w15:restartNumberingAfterBreak="0">
    <w:nsid w:val="11023B11"/>
    <w:multiLevelType w:val="hybridMultilevel"/>
    <w:tmpl w:val="D05AB0BC"/>
    <w:lvl w:ilvl="0" w:tplc="7646BC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D34F8E"/>
    <w:multiLevelType w:val="hybridMultilevel"/>
    <w:tmpl w:val="88300636"/>
    <w:lvl w:ilvl="0" w:tplc="AB5443F6">
      <w:start w:val="1"/>
      <w:numFmt w:val="bullet"/>
      <w:lvlText w:val=""/>
      <w:lvlJc w:val="left"/>
      <w:pPr>
        <w:ind w:left="720" w:hanging="360"/>
      </w:pPr>
      <w:rPr>
        <w:rFonts w:ascii="Symbol" w:hAnsi="Symbol" w:hint="default"/>
      </w:rPr>
    </w:lvl>
    <w:lvl w:ilvl="1" w:tplc="9D1A6856">
      <w:start w:val="1"/>
      <w:numFmt w:val="bullet"/>
      <w:lvlText w:val="o"/>
      <w:lvlJc w:val="left"/>
      <w:pPr>
        <w:ind w:left="1440" w:hanging="360"/>
      </w:pPr>
      <w:rPr>
        <w:rFonts w:ascii="Courier New" w:hAnsi="Courier New" w:hint="default"/>
      </w:rPr>
    </w:lvl>
    <w:lvl w:ilvl="2" w:tplc="0A8E6A70">
      <w:start w:val="1"/>
      <w:numFmt w:val="bullet"/>
      <w:lvlText w:val=""/>
      <w:lvlJc w:val="left"/>
      <w:pPr>
        <w:ind w:left="2160" w:hanging="360"/>
      </w:pPr>
      <w:rPr>
        <w:rFonts w:ascii="Wingdings" w:hAnsi="Wingdings" w:hint="default"/>
      </w:rPr>
    </w:lvl>
    <w:lvl w:ilvl="3" w:tplc="B5065924">
      <w:start w:val="1"/>
      <w:numFmt w:val="bullet"/>
      <w:lvlText w:val=""/>
      <w:lvlJc w:val="left"/>
      <w:pPr>
        <w:ind w:left="2880" w:hanging="360"/>
      </w:pPr>
      <w:rPr>
        <w:rFonts w:ascii="Symbol" w:hAnsi="Symbol" w:hint="default"/>
      </w:rPr>
    </w:lvl>
    <w:lvl w:ilvl="4" w:tplc="38D21D54">
      <w:start w:val="1"/>
      <w:numFmt w:val="bullet"/>
      <w:lvlText w:val="o"/>
      <w:lvlJc w:val="left"/>
      <w:pPr>
        <w:ind w:left="3600" w:hanging="360"/>
      </w:pPr>
      <w:rPr>
        <w:rFonts w:ascii="Courier New" w:hAnsi="Courier New" w:hint="default"/>
      </w:rPr>
    </w:lvl>
    <w:lvl w:ilvl="5" w:tplc="88D011B2">
      <w:start w:val="1"/>
      <w:numFmt w:val="bullet"/>
      <w:lvlText w:val=""/>
      <w:lvlJc w:val="left"/>
      <w:pPr>
        <w:ind w:left="4320" w:hanging="360"/>
      </w:pPr>
      <w:rPr>
        <w:rFonts w:ascii="Wingdings" w:hAnsi="Wingdings" w:hint="default"/>
      </w:rPr>
    </w:lvl>
    <w:lvl w:ilvl="6" w:tplc="1CD2F87C">
      <w:start w:val="1"/>
      <w:numFmt w:val="bullet"/>
      <w:lvlText w:val=""/>
      <w:lvlJc w:val="left"/>
      <w:pPr>
        <w:ind w:left="5040" w:hanging="360"/>
      </w:pPr>
      <w:rPr>
        <w:rFonts w:ascii="Symbol" w:hAnsi="Symbol" w:hint="default"/>
      </w:rPr>
    </w:lvl>
    <w:lvl w:ilvl="7" w:tplc="3D1CBBDC">
      <w:start w:val="1"/>
      <w:numFmt w:val="bullet"/>
      <w:lvlText w:val="o"/>
      <w:lvlJc w:val="left"/>
      <w:pPr>
        <w:ind w:left="5760" w:hanging="360"/>
      </w:pPr>
      <w:rPr>
        <w:rFonts w:ascii="Courier New" w:hAnsi="Courier New" w:hint="default"/>
      </w:rPr>
    </w:lvl>
    <w:lvl w:ilvl="8" w:tplc="65780F66">
      <w:start w:val="1"/>
      <w:numFmt w:val="bullet"/>
      <w:lvlText w:val=""/>
      <w:lvlJc w:val="left"/>
      <w:pPr>
        <w:ind w:left="6480" w:hanging="360"/>
      </w:pPr>
      <w:rPr>
        <w:rFonts w:ascii="Wingdings" w:hAnsi="Wingdings" w:hint="default"/>
      </w:rPr>
    </w:lvl>
  </w:abstractNum>
  <w:abstractNum w:abstractNumId="15" w15:restartNumberingAfterBreak="0">
    <w:nsid w:val="1DCB2B98"/>
    <w:multiLevelType w:val="hybridMultilevel"/>
    <w:tmpl w:val="9DF090B0"/>
    <w:lvl w:ilvl="0" w:tplc="186666A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36A5D8C"/>
    <w:multiLevelType w:val="hybridMultilevel"/>
    <w:tmpl w:val="C4ACAE9C"/>
    <w:lvl w:ilvl="0" w:tplc="6A6E6D4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0E2623"/>
    <w:multiLevelType w:val="hybridMultilevel"/>
    <w:tmpl w:val="87507630"/>
    <w:lvl w:ilvl="0" w:tplc="AEB6F612">
      <w:start w:val="1"/>
      <w:numFmt w:val="decimal"/>
      <w:lvlText w:val="%1."/>
      <w:lvlJc w:val="left"/>
      <w:pPr>
        <w:ind w:left="720" w:hanging="360"/>
      </w:pPr>
    </w:lvl>
    <w:lvl w:ilvl="1" w:tplc="9BFC8F80">
      <w:start w:val="1"/>
      <w:numFmt w:val="lowerLetter"/>
      <w:lvlText w:val="%2."/>
      <w:lvlJc w:val="left"/>
      <w:pPr>
        <w:ind w:left="1440" w:hanging="360"/>
      </w:pPr>
    </w:lvl>
    <w:lvl w:ilvl="2" w:tplc="C0D416BA">
      <w:start w:val="1"/>
      <w:numFmt w:val="lowerRoman"/>
      <w:lvlText w:val="%3."/>
      <w:lvlJc w:val="right"/>
      <w:pPr>
        <w:ind w:left="2160" w:hanging="180"/>
      </w:pPr>
    </w:lvl>
    <w:lvl w:ilvl="3" w:tplc="4CE8E740">
      <w:start w:val="1"/>
      <w:numFmt w:val="decimal"/>
      <w:lvlText w:val="%4."/>
      <w:lvlJc w:val="left"/>
      <w:pPr>
        <w:ind w:left="2880" w:hanging="360"/>
      </w:pPr>
    </w:lvl>
    <w:lvl w:ilvl="4" w:tplc="2D7EA696">
      <w:start w:val="1"/>
      <w:numFmt w:val="lowerLetter"/>
      <w:lvlText w:val="%5."/>
      <w:lvlJc w:val="left"/>
      <w:pPr>
        <w:ind w:left="3600" w:hanging="360"/>
      </w:pPr>
    </w:lvl>
    <w:lvl w:ilvl="5" w:tplc="47F61798">
      <w:start w:val="1"/>
      <w:numFmt w:val="lowerRoman"/>
      <w:lvlText w:val="%6."/>
      <w:lvlJc w:val="right"/>
      <w:pPr>
        <w:ind w:left="4320" w:hanging="180"/>
      </w:pPr>
    </w:lvl>
    <w:lvl w:ilvl="6" w:tplc="625A7F62">
      <w:start w:val="1"/>
      <w:numFmt w:val="decimal"/>
      <w:lvlText w:val="%7."/>
      <w:lvlJc w:val="left"/>
      <w:pPr>
        <w:ind w:left="5040" w:hanging="360"/>
      </w:pPr>
    </w:lvl>
    <w:lvl w:ilvl="7" w:tplc="3C3EA398">
      <w:start w:val="1"/>
      <w:numFmt w:val="lowerLetter"/>
      <w:lvlText w:val="%8."/>
      <w:lvlJc w:val="left"/>
      <w:pPr>
        <w:ind w:left="5760" w:hanging="360"/>
      </w:pPr>
    </w:lvl>
    <w:lvl w:ilvl="8" w:tplc="9EFA475E">
      <w:start w:val="1"/>
      <w:numFmt w:val="lowerRoman"/>
      <w:lvlText w:val="%9."/>
      <w:lvlJc w:val="right"/>
      <w:pPr>
        <w:ind w:left="6480" w:hanging="180"/>
      </w:pPr>
    </w:lvl>
  </w:abstractNum>
  <w:abstractNum w:abstractNumId="18" w15:restartNumberingAfterBreak="0">
    <w:nsid w:val="319B4F0F"/>
    <w:multiLevelType w:val="hybridMultilevel"/>
    <w:tmpl w:val="E8F21146"/>
    <w:lvl w:ilvl="0" w:tplc="F78090A0">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BF143D"/>
    <w:multiLevelType w:val="hybridMultilevel"/>
    <w:tmpl w:val="192644C6"/>
    <w:lvl w:ilvl="0" w:tplc="EF0A0996">
      <w:start w:val="1"/>
      <w:numFmt w:val="bullet"/>
      <w:lvlText w:val=""/>
      <w:lvlJc w:val="left"/>
      <w:pPr>
        <w:ind w:left="720" w:hanging="360"/>
      </w:pPr>
      <w:rPr>
        <w:rFonts w:ascii="Symbol" w:hAnsi="Symbol" w:hint="default"/>
      </w:rPr>
    </w:lvl>
    <w:lvl w:ilvl="1" w:tplc="21AC48AA">
      <w:start w:val="1"/>
      <w:numFmt w:val="bullet"/>
      <w:lvlText w:val="o"/>
      <w:lvlJc w:val="left"/>
      <w:pPr>
        <w:ind w:left="1440" w:hanging="360"/>
      </w:pPr>
      <w:rPr>
        <w:rFonts w:ascii="Courier New" w:hAnsi="Courier New" w:hint="default"/>
      </w:rPr>
    </w:lvl>
    <w:lvl w:ilvl="2" w:tplc="FF9EFED8">
      <w:start w:val="1"/>
      <w:numFmt w:val="bullet"/>
      <w:lvlText w:val=""/>
      <w:lvlJc w:val="left"/>
      <w:pPr>
        <w:ind w:left="2160" w:hanging="360"/>
      </w:pPr>
      <w:rPr>
        <w:rFonts w:ascii="Wingdings" w:hAnsi="Wingdings" w:hint="default"/>
      </w:rPr>
    </w:lvl>
    <w:lvl w:ilvl="3" w:tplc="65D6623A">
      <w:start w:val="1"/>
      <w:numFmt w:val="bullet"/>
      <w:lvlText w:val=""/>
      <w:lvlJc w:val="left"/>
      <w:pPr>
        <w:ind w:left="2880" w:hanging="360"/>
      </w:pPr>
      <w:rPr>
        <w:rFonts w:ascii="Symbol" w:hAnsi="Symbol" w:hint="default"/>
      </w:rPr>
    </w:lvl>
    <w:lvl w:ilvl="4" w:tplc="B308BFD0">
      <w:start w:val="1"/>
      <w:numFmt w:val="bullet"/>
      <w:lvlText w:val="o"/>
      <w:lvlJc w:val="left"/>
      <w:pPr>
        <w:ind w:left="3600" w:hanging="360"/>
      </w:pPr>
      <w:rPr>
        <w:rFonts w:ascii="Courier New" w:hAnsi="Courier New" w:hint="default"/>
      </w:rPr>
    </w:lvl>
    <w:lvl w:ilvl="5" w:tplc="4282F740">
      <w:start w:val="1"/>
      <w:numFmt w:val="bullet"/>
      <w:lvlText w:val=""/>
      <w:lvlJc w:val="left"/>
      <w:pPr>
        <w:ind w:left="4320" w:hanging="360"/>
      </w:pPr>
      <w:rPr>
        <w:rFonts w:ascii="Wingdings" w:hAnsi="Wingdings" w:hint="default"/>
      </w:rPr>
    </w:lvl>
    <w:lvl w:ilvl="6" w:tplc="F760E52C">
      <w:start w:val="1"/>
      <w:numFmt w:val="bullet"/>
      <w:lvlText w:val=""/>
      <w:lvlJc w:val="left"/>
      <w:pPr>
        <w:ind w:left="5040" w:hanging="360"/>
      </w:pPr>
      <w:rPr>
        <w:rFonts w:ascii="Symbol" w:hAnsi="Symbol" w:hint="default"/>
      </w:rPr>
    </w:lvl>
    <w:lvl w:ilvl="7" w:tplc="8D36E9E8">
      <w:start w:val="1"/>
      <w:numFmt w:val="bullet"/>
      <w:lvlText w:val="o"/>
      <w:lvlJc w:val="left"/>
      <w:pPr>
        <w:ind w:left="5760" w:hanging="360"/>
      </w:pPr>
      <w:rPr>
        <w:rFonts w:ascii="Courier New" w:hAnsi="Courier New" w:hint="default"/>
      </w:rPr>
    </w:lvl>
    <w:lvl w:ilvl="8" w:tplc="F1DABCA0">
      <w:start w:val="1"/>
      <w:numFmt w:val="bullet"/>
      <w:lvlText w:val=""/>
      <w:lvlJc w:val="left"/>
      <w:pPr>
        <w:ind w:left="6480" w:hanging="360"/>
      </w:pPr>
      <w:rPr>
        <w:rFonts w:ascii="Wingdings" w:hAnsi="Wingdings" w:hint="default"/>
      </w:rPr>
    </w:lvl>
  </w:abstractNum>
  <w:abstractNum w:abstractNumId="20" w15:restartNumberingAfterBreak="0">
    <w:nsid w:val="368F4AEB"/>
    <w:multiLevelType w:val="hybridMultilevel"/>
    <w:tmpl w:val="45680B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DC60C0D"/>
    <w:multiLevelType w:val="hybridMultilevel"/>
    <w:tmpl w:val="FFFFFFFF"/>
    <w:lvl w:ilvl="0" w:tplc="0FFCAFD6">
      <w:start w:val="1"/>
      <w:numFmt w:val="decimal"/>
      <w:lvlText w:val="%1."/>
      <w:lvlJc w:val="left"/>
      <w:pPr>
        <w:ind w:left="720" w:hanging="360"/>
      </w:pPr>
    </w:lvl>
    <w:lvl w:ilvl="1" w:tplc="51E06E0C">
      <w:start w:val="1"/>
      <w:numFmt w:val="lowerLetter"/>
      <w:lvlText w:val="%2."/>
      <w:lvlJc w:val="left"/>
      <w:pPr>
        <w:ind w:left="1440" w:hanging="360"/>
      </w:pPr>
    </w:lvl>
    <w:lvl w:ilvl="2" w:tplc="22E401CE">
      <w:start w:val="1"/>
      <w:numFmt w:val="lowerRoman"/>
      <w:lvlText w:val="%3."/>
      <w:lvlJc w:val="right"/>
      <w:pPr>
        <w:ind w:left="2160" w:hanging="180"/>
      </w:pPr>
    </w:lvl>
    <w:lvl w:ilvl="3" w:tplc="8FB202F2">
      <w:start w:val="1"/>
      <w:numFmt w:val="decimal"/>
      <w:lvlText w:val="%4."/>
      <w:lvlJc w:val="left"/>
      <w:pPr>
        <w:ind w:left="2880" w:hanging="360"/>
      </w:pPr>
    </w:lvl>
    <w:lvl w:ilvl="4" w:tplc="4986EC00">
      <w:start w:val="1"/>
      <w:numFmt w:val="lowerLetter"/>
      <w:lvlText w:val="%5."/>
      <w:lvlJc w:val="left"/>
      <w:pPr>
        <w:ind w:left="3600" w:hanging="360"/>
      </w:pPr>
    </w:lvl>
    <w:lvl w:ilvl="5" w:tplc="3A0E8716">
      <w:start w:val="1"/>
      <w:numFmt w:val="lowerRoman"/>
      <w:lvlText w:val="%6."/>
      <w:lvlJc w:val="right"/>
      <w:pPr>
        <w:ind w:left="4320" w:hanging="180"/>
      </w:pPr>
    </w:lvl>
    <w:lvl w:ilvl="6" w:tplc="DC30A292">
      <w:start w:val="1"/>
      <w:numFmt w:val="decimal"/>
      <w:lvlText w:val="%7."/>
      <w:lvlJc w:val="left"/>
      <w:pPr>
        <w:ind w:left="5040" w:hanging="360"/>
      </w:pPr>
    </w:lvl>
    <w:lvl w:ilvl="7" w:tplc="62F0F7F6">
      <w:start w:val="1"/>
      <w:numFmt w:val="lowerLetter"/>
      <w:lvlText w:val="%8."/>
      <w:lvlJc w:val="left"/>
      <w:pPr>
        <w:ind w:left="5760" w:hanging="360"/>
      </w:pPr>
    </w:lvl>
    <w:lvl w:ilvl="8" w:tplc="61C4302A">
      <w:start w:val="1"/>
      <w:numFmt w:val="lowerRoman"/>
      <w:lvlText w:val="%9."/>
      <w:lvlJc w:val="right"/>
      <w:pPr>
        <w:ind w:left="6480" w:hanging="180"/>
      </w:pPr>
    </w:lvl>
  </w:abstractNum>
  <w:abstractNum w:abstractNumId="22" w15:restartNumberingAfterBreak="0">
    <w:nsid w:val="55364689"/>
    <w:multiLevelType w:val="hybridMultilevel"/>
    <w:tmpl w:val="EBD87AF0"/>
    <w:lvl w:ilvl="0" w:tplc="3A1C9E7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8993455"/>
    <w:multiLevelType w:val="hybridMultilevel"/>
    <w:tmpl w:val="454832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FB60C88"/>
    <w:multiLevelType w:val="hybridMultilevel"/>
    <w:tmpl w:val="48207688"/>
    <w:lvl w:ilvl="0" w:tplc="745C48E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E34A6A"/>
    <w:multiLevelType w:val="hybridMultilevel"/>
    <w:tmpl w:val="B73AD82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5CF495F"/>
    <w:multiLevelType w:val="hybridMultilevel"/>
    <w:tmpl w:val="1C52BFCC"/>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8EC54CA"/>
    <w:multiLevelType w:val="hybridMultilevel"/>
    <w:tmpl w:val="07E2C3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D533C61"/>
    <w:multiLevelType w:val="hybridMultilevel"/>
    <w:tmpl w:val="A3FC6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7"/>
  </w:num>
  <w:num w:numId="3">
    <w:abstractNumId w:val="19"/>
  </w:num>
  <w:num w:numId="4">
    <w:abstractNumId w:val="21"/>
  </w:num>
  <w:num w:numId="5">
    <w:abstractNumId w:val="12"/>
  </w:num>
  <w:num w:numId="6">
    <w:abstractNumId w:val="15"/>
  </w:num>
  <w:num w:numId="7">
    <w:abstractNumId w:val="26"/>
  </w:num>
  <w:num w:numId="8">
    <w:abstractNumId w:val="13"/>
  </w:num>
  <w:num w:numId="9">
    <w:abstractNumId w:val="24"/>
  </w:num>
  <w:num w:numId="10">
    <w:abstractNumId w:val="18"/>
  </w:num>
  <w:num w:numId="11">
    <w:abstractNumId w:val="16"/>
  </w:num>
  <w:num w:numId="12">
    <w:abstractNumId w:val="25"/>
  </w:num>
  <w:num w:numId="13">
    <w:abstractNumId w:val="28"/>
  </w:num>
  <w:num w:numId="14">
    <w:abstractNumId w:val="22"/>
  </w:num>
  <w:num w:numId="15">
    <w:abstractNumId w:val="10"/>
  </w:num>
  <w:num w:numId="16">
    <w:abstractNumId w:val="27"/>
  </w:num>
  <w:num w:numId="17">
    <w:abstractNumId w:val="23"/>
  </w:num>
  <w:num w:numId="18">
    <w:abstractNumId w:val="11"/>
  </w:num>
  <w:num w:numId="19">
    <w:abstractNumId w:val="20"/>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8"/>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UwNDUwMDA1tTAztrBQ0lEKTi0uzszPAykwqQUAxJw76ywAAAA="/>
  </w:docVars>
  <w:rsids>
    <w:rsidRoot w:val="78322AD8"/>
    <w:rsid w:val="00000186"/>
    <w:rsid w:val="00000188"/>
    <w:rsid w:val="00000408"/>
    <w:rsid w:val="00000583"/>
    <w:rsid w:val="000007AA"/>
    <w:rsid w:val="000007BC"/>
    <w:rsid w:val="00000BF3"/>
    <w:rsid w:val="00000C34"/>
    <w:rsid w:val="0000138A"/>
    <w:rsid w:val="000020BB"/>
    <w:rsid w:val="000029CB"/>
    <w:rsid w:val="00002D1A"/>
    <w:rsid w:val="000031E7"/>
    <w:rsid w:val="00003740"/>
    <w:rsid w:val="0000396F"/>
    <w:rsid w:val="0000442B"/>
    <w:rsid w:val="000044AC"/>
    <w:rsid w:val="00004C7F"/>
    <w:rsid w:val="00004D3C"/>
    <w:rsid w:val="000052A5"/>
    <w:rsid w:val="000052C7"/>
    <w:rsid w:val="000054C3"/>
    <w:rsid w:val="00005CDE"/>
    <w:rsid w:val="00006403"/>
    <w:rsid w:val="000065EB"/>
    <w:rsid w:val="000065FD"/>
    <w:rsid w:val="0000667B"/>
    <w:rsid w:val="000066FA"/>
    <w:rsid w:val="00006C7E"/>
    <w:rsid w:val="00007057"/>
    <w:rsid w:val="000072CC"/>
    <w:rsid w:val="00007980"/>
    <w:rsid w:val="00007E30"/>
    <w:rsid w:val="00010302"/>
    <w:rsid w:val="0001071F"/>
    <w:rsid w:val="00010A07"/>
    <w:rsid w:val="00010E38"/>
    <w:rsid w:val="00011596"/>
    <w:rsid w:val="00011C8C"/>
    <w:rsid w:val="00012CE4"/>
    <w:rsid w:val="00013113"/>
    <w:rsid w:val="00013276"/>
    <w:rsid w:val="0001409B"/>
    <w:rsid w:val="00014490"/>
    <w:rsid w:val="00014661"/>
    <w:rsid w:val="00014D64"/>
    <w:rsid w:val="00015395"/>
    <w:rsid w:val="000156D3"/>
    <w:rsid w:val="00017401"/>
    <w:rsid w:val="00020358"/>
    <w:rsid w:val="000205B2"/>
    <w:rsid w:val="00020CBF"/>
    <w:rsid w:val="0002188D"/>
    <w:rsid w:val="000218C7"/>
    <w:rsid w:val="00021AD7"/>
    <w:rsid w:val="00021F61"/>
    <w:rsid w:val="000221AB"/>
    <w:rsid w:val="000225C0"/>
    <w:rsid w:val="0002289C"/>
    <w:rsid w:val="00022D44"/>
    <w:rsid w:val="00023344"/>
    <w:rsid w:val="0002376C"/>
    <w:rsid w:val="00023891"/>
    <w:rsid w:val="00023D66"/>
    <w:rsid w:val="00023E1F"/>
    <w:rsid w:val="00024061"/>
    <w:rsid w:val="000246D6"/>
    <w:rsid w:val="00024B0D"/>
    <w:rsid w:val="00025B84"/>
    <w:rsid w:val="00025C1F"/>
    <w:rsid w:val="000262EB"/>
    <w:rsid w:val="00026558"/>
    <w:rsid w:val="000269CF"/>
    <w:rsid w:val="00026FD5"/>
    <w:rsid w:val="000274F3"/>
    <w:rsid w:val="00027535"/>
    <w:rsid w:val="00027D82"/>
    <w:rsid w:val="00027ED2"/>
    <w:rsid w:val="000303E8"/>
    <w:rsid w:val="000306DA"/>
    <w:rsid w:val="00030822"/>
    <w:rsid w:val="00030C32"/>
    <w:rsid w:val="00030CBD"/>
    <w:rsid w:val="00030D33"/>
    <w:rsid w:val="000314AD"/>
    <w:rsid w:val="000314DF"/>
    <w:rsid w:val="00031611"/>
    <w:rsid w:val="00031BBA"/>
    <w:rsid w:val="00031F62"/>
    <w:rsid w:val="000322C5"/>
    <w:rsid w:val="00032A05"/>
    <w:rsid w:val="00032A6E"/>
    <w:rsid w:val="000332B3"/>
    <w:rsid w:val="000333D9"/>
    <w:rsid w:val="000335AB"/>
    <w:rsid w:val="00033646"/>
    <w:rsid w:val="0003367F"/>
    <w:rsid w:val="00033AAF"/>
    <w:rsid w:val="00033C6A"/>
    <w:rsid w:val="0003436F"/>
    <w:rsid w:val="000348E1"/>
    <w:rsid w:val="00034A09"/>
    <w:rsid w:val="00034D94"/>
    <w:rsid w:val="00034EB6"/>
    <w:rsid w:val="00035518"/>
    <w:rsid w:val="000356BB"/>
    <w:rsid w:val="000357A6"/>
    <w:rsid w:val="00035A83"/>
    <w:rsid w:val="00035C0C"/>
    <w:rsid w:val="0003602D"/>
    <w:rsid w:val="00036140"/>
    <w:rsid w:val="00036AA4"/>
    <w:rsid w:val="00036AE5"/>
    <w:rsid w:val="00037090"/>
    <w:rsid w:val="00037151"/>
    <w:rsid w:val="00037257"/>
    <w:rsid w:val="00037260"/>
    <w:rsid w:val="00037AC6"/>
    <w:rsid w:val="000400CD"/>
    <w:rsid w:val="0004048D"/>
    <w:rsid w:val="00040781"/>
    <w:rsid w:val="00040951"/>
    <w:rsid w:val="00040A60"/>
    <w:rsid w:val="00040B1E"/>
    <w:rsid w:val="00040CEC"/>
    <w:rsid w:val="00040D5C"/>
    <w:rsid w:val="000413B1"/>
    <w:rsid w:val="00041799"/>
    <w:rsid w:val="000419A4"/>
    <w:rsid w:val="00041AA9"/>
    <w:rsid w:val="000422E4"/>
    <w:rsid w:val="0004239E"/>
    <w:rsid w:val="00042DCC"/>
    <w:rsid w:val="00043408"/>
    <w:rsid w:val="000434DD"/>
    <w:rsid w:val="00043D2F"/>
    <w:rsid w:val="000444EC"/>
    <w:rsid w:val="0004468C"/>
    <w:rsid w:val="00045604"/>
    <w:rsid w:val="000456BE"/>
    <w:rsid w:val="00045947"/>
    <w:rsid w:val="000461E3"/>
    <w:rsid w:val="0004661D"/>
    <w:rsid w:val="0004778A"/>
    <w:rsid w:val="00047A29"/>
    <w:rsid w:val="00047C76"/>
    <w:rsid w:val="00047D17"/>
    <w:rsid w:val="00047DCD"/>
    <w:rsid w:val="000509BA"/>
    <w:rsid w:val="00050D32"/>
    <w:rsid w:val="00050EB9"/>
    <w:rsid w:val="00050F0E"/>
    <w:rsid w:val="000510C7"/>
    <w:rsid w:val="000511DD"/>
    <w:rsid w:val="000513FC"/>
    <w:rsid w:val="00051689"/>
    <w:rsid w:val="000517C2"/>
    <w:rsid w:val="00051828"/>
    <w:rsid w:val="00051A4B"/>
    <w:rsid w:val="00051BAC"/>
    <w:rsid w:val="00051E1D"/>
    <w:rsid w:val="000520BA"/>
    <w:rsid w:val="00052892"/>
    <w:rsid w:val="00052A28"/>
    <w:rsid w:val="00052AE4"/>
    <w:rsid w:val="00052B01"/>
    <w:rsid w:val="00052F17"/>
    <w:rsid w:val="00052F67"/>
    <w:rsid w:val="0005302B"/>
    <w:rsid w:val="000530C4"/>
    <w:rsid w:val="000531A4"/>
    <w:rsid w:val="0005359A"/>
    <w:rsid w:val="000539BE"/>
    <w:rsid w:val="00054814"/>
    <w:rsid w:val="00055066"/>
    <w:rsid w:val="0005583A"/>
    <w:rsid w:val="0005584C"/>
    <w:rsid w:val="000558EF"/>
    <w:rsid w:val="00055F9A"/>
    <w:rsid w:val="00056335"/>
    <w:rsid w:val="00056644"/>
    <w:rsid w:val="0005683A"/>
    <w:rsid w:val="000568A8"/>
    <w:rsid w:val="00056BF7"/>
    <w:rsid w:val="00057A76"/>
    <w:rsid w:val="00057D18"/>
    <w:rsid w:val="000606E4"/>
    <w:rsid w:val="00060F12"/>
    <w:rsid w:val="00061051"/>
    <w:rsid w:val="00061496"/>
    <w:rsid w:val="00061973"/>
    <w:rsid w:val="00061AE2"/>
    <w:rsid w:val="00061D1F"/>
    <w:rsid w:val="00062EC6"/>
    <w:rsid w:val="00062FC9"/>
    <w:rsid w:val="000638D2"/>
    <w:rsid w:val="00063B40"/>
    <w:rsid w:val="00063FAC"/>
    <w:rsid w:val="0006418F"/>
    <w:rsid w:val="000644BC"/>
    <w:rsid w:val="0006471E"/>
    <w:rsid w:val="00064767"/>
    <w:rsid w:val="00064F70"/>
    <w:rsid w:val="0006521F"/>
    <w:rsid w:val="000657F2"/>
    <w:rsid w:val="00065AB6"/>
    <w:rsid w:val="0006618F"/>
    <w:rsid w:val="000663F5"/>
    <w:rsid w:val="00066509"/>
    <w:rsid w:val="00066651"/>
    <w:rsid w:val="000673ED"/>
    <w:rsid w:val="0006770D"/>
    <w:rsid w:val="00067732"/>
    <w:rsid w:val="00067A6F"/>
    <w:rsid w:val="00070165"/>
    <w:rsid w:val="0007065D"/>
    <w:rsid w:val="00070D6F"/>
    <w:rsid w:val="000710B5"/>
    <w:rsid w:val="000713D8"/>
    <w:rsid w:val="0007204D"/>
    <w:rsid w:val="000722AE"/>
    <w:rsid w:val="00072512"/>
    <w:rsid w:val="000738AD"/>
    <w:rsid w:val="00073C57"/>
    <w:rsid w:val="00073D98"/>
    <w:rsid w:val="00073FAD"/>
    <w:rsid w:val="00074662"/>
    <w:rsid w:val="00074750"/>
    <w:rsid w:val="00074BED"/>
    <w:rsid w:val="00074CD5"/>
    <w:rsid w:val="0007548B"/>
    <w:rsid w:val="00075AB3"/>
    <w:rsid w:val="00075BDF"/>
    <w:rsid w:val="00075C39"/>
    <w:rsid w:val="00075D06"/>
    <w:rsid w:val="00075F23"/>
    <w:rsid w:val="00076074"/>
    <w:rsid w:val="000760AA"/>
    <w:rsid w:val="000761FE"/>
    <w:rsid w:val="0007635C"/>
    <w:rsid w:val="00076698"/>
    <w:rsid w:val="00076AA9"/>
    <w:rsid w:val="00076D35"/>
    <w:rsid w:val="00076F4B"/>
    <w:rsid w:val="000770EB"/>
    <w:rsid w:val="000778A2"/>
    <w:rsid w:val="00077D9F"/>
    <w:rsid w:val="0008004C"/>
    <w:rsid w:val="000805EE"/>
    <w:rsid w:val="00080D20"/>
    <w:rsid w:val="00080E4A"/>
    <w:rsid w:val="0008160E"/>
    <w:rsid w:val="00081730"/>
    <w:rsid w:val="000819EB"/>
    <w:rsid w:val="000820DC"/>
    <w:rsid w:val="0008241D"/>
    <w:rsid w:val="00082C0A"/>
    <w:rsid w:val="00082FA9"/>
    <w:rsid w:val="0008334C"/>
    <w:rsid w:val="00083811"/>
    <w:rsid w:val="00083B88"/>
    <w:rsid w:val="000841D5"/>
    <w:rsid w:val="000846DE"/>
    <w:rsid w:val="000849B4"/>
    <w:rsid w:val="00084AFF"/>
    <w:rsid w:val="000852B9"/>
    <w:rsid w:val="000857B3"/>
    <w:rsid w:val="00085AC2"/>
    <w:rsid w:val="00085DB2"/>
    <w:rsid w:val="00085F35"/>
    <w:rsid w:val="000861CE"/>
    <w:rsid w:val="000863B9"/>
    <w:rsid w:val="00086B72"/>
    <w:rsid w:val="00086E61"/>
    <w:rsid w:val="00086E79"/>
    <w:rsid w:val="00087566"/>
    <w:rsid w:val="00087C03"/>
    <w:rsid w:val="00087E70"/>
    <w:rsid w:val="00090102"/>
    <w:rsid w:val="00090B1D"/>
    <w:rsid w:val="00090F0E"/>
    <w:rsid w:val="00091BE0"/>
    <w:rsid w:val="00091D94"/>
    <w:rsid w:val="00092EA1"/>
    <w:rsid w:val="000937AA"/>
    <w:rsid w:val="00094091"/>
    <w:rsid w:val="00094148"/>
    <w:rsid w:val="00094220"/>
    <w:rsid w:val="00094380"/>
    <w:rsid w:val="00095452"/>
    <w:rsid w:val="00095C7E"/>
    <w:rsid w:val="00096C68"/>
    <w:rsid w:val="000973CF"/>
    <w:rsid w:val="0009771A"/>
    <w:rsid w:val="00097CD2"/>
    <w:rsid w:val="000A0040"/>
    <w:rsid w:val="000A06D9"/>
    <w:rsid w:val="000A089E"/>
    <w:rsid w:val="000A121D"/>
    <w:rsid w:val="000A1462"/>
    <w:rsid w:val="000A2436"/>
    <w:rsid w:val="000A2573"/>
    <w:rsid w:val="000A28A2"/>
    <w:rsid w:val="000A29D1"/>
    <w:rsid w:val="000A3415"/>
    <w:rsid w:val="000A34AC"/>
    <w:rsid w:val="000A356E"/>
    <w:rsid w:val="000A364D"/>
    <w:rsid w:val="000A3942"/>
    <w:rsid w:val="000A4544"/>
    <w:rsid w:val="000A46BB"/>
    <w:rsid w:val="000A4B91"/>
    <w:rsid w:val="000A5147"/>
    <w:rsid w:val="000A5220"/>
    <w:rsid w:val="000A6D8A"/>
    <w:rsid w:val="000A6E82"/>
    <w:rsid w:val="000A7131"/>
    <w:rsid w:val="000A789B"/>
    <w:rsid w:val="000B012D"/>
    <w:rsid w:val="000B033F"/>
    <w:rsid w:val="000B03C7"/>
    <w:rsid w:val="000B1B93"/>
    <w:rsid w:val="000B1FFF"/>
    <w:rsid w:val="000B2474"/>
    <w:rsid w:val="000B2513"/>
    <w:rsid w:val="000B30C9"/>
    <w:rsid w:val="000B38D5"/>
    <w:rsid w:val="000B40F0"/>
    <w:rsid w:val="000B4263"/>
    <w:rsid w:val="000B428F"/>
    <w:rsid w:val="000B4306"/>
    <w:rsid w:val="000B4B9B"/>
    <w:rsid w:val="000B55E7"/>
    <w:rsid w:val="000B5CE6"/>
    <w:rsid w:val="000B62D4"/>
    <w:rsid w:val="000B638C"/>
    <w:rsid w:val="000B65C6"/>
    <w:rsid w:val="000B661F"/>
    <w:rsid w:val="000B70E8"/>
    <w:rsid w:val="000B78BB"/>
    <w:rsid w:val="000C043D"/>
    <w:rsid w:val="000C096B"/>
    <w:rsid w:val="000C0D1E"/>
    <w:rsid w:val="000C10F0"/>
    <w:rsid w:val="000C1210"/>
    <w:rsid w:val="000C1AE5"/>
    <w:rsid w:val="000C20D8"/>
    <w:rsid w:val="000C2697"/>
    <w:rsid w:val="000C2DBD"/>
    <w:rsid w:val="000C35B3"/>
    <w:rsid w:val="000C3760"/>
    <w:rsid w:val="000C3A54"/>
    <w:rsid w:val="000C3C1A"/>
    <w:rsid w:val="000C4094"/>
    <w:rsid w:val="000C41FE"/>
    <w:rsid w:val="000C4373"/>
    <w:rsid w:val="000C44EC"/>
    <w:rsid w:val="000C46E2"/>
    <w:rsid w:val="000C4DE7"/>
    <w:rsid w:val="000C5417"/>
    <w:rsid w:val="000C563D"/>
    <w:rsid w:val="000C5B81"/>
    <w:rsid w:val="000C5C02"/>
    <w:rsid w:val="000C5F8A"/>
    <w:rsid w:val="000C6009"/>
    <w:rsid w:val="000C6687"/>
    <w:rsid w:val="000C66C7"/>
    <w:rsid w:val="000C6F71"/>
    <w:rsid w:val="000C70D3"/>
    <w:rsid w:val="000C734A"/>
    <w:rsid w:val="000C7594"/>
    <w:rsid w:val="000C7AAA"/>
    <w:rsid w:val="000C7CA9"/>
    <w:rsid w:val="000D0008"/>
    <w:rsid w:val="000D0388"/>
    <w:rsid w:val="000D0693"/>
    <w:rsid w:val="000D0952"/>
    <w:rsid w:val="000D09A5"/>
    <w:rsid w:val="000D0FDB"/>
    <w:rsid w:val="000D12D6"/>
    <w:rsid w:val="000D13FD"/>
    <w:rsid w:val="000D1628"/>
    <w:rsid w:val="000D1674"/>
    <w:rsid w:val="000D1783"/>
    <w:rsid w:val="000D18F1"/>
    <w:rsid w:val="000D1F6C"/>
    <w:rsid w:val="000D1F7F"/>
    <w:rsid w:val="000D29AE"/>
    <w:rsid w:val="000D29DA"/>
    <w:rsid w:val="000D2AA7"/>
    <w:rsid w:val="000D3156"/>
    <w:rsid w:val="000D31DE"/>
    <w:rsid w:val="000D3562"/>
    <w:rsid w:val="000D3E6B"/>
    <w:rsid w:val="000D422B"/>
    <w:rsid w:val="000D438A"/>
    <w:rsid w:val="000D43E5"/>
    <w:rsid w:val="000D490C"/>
    <w:rsid w:val="000D5006"/>
    <w:rsid w:val="000D515B"/>
    <w:rsid w:val="000D55FC"/>
    <w:rsid w:val="000D5F0A"/>
    <w:rsid w:val="000D6004"/>
    <w:rsid w:val="000D6AF6"/>
    <w:rsid w:val="000D6D02"/>
    <w:rsid w:val="000D6D4B"/>
    <w:rsid w:val="000D6FAA"/>
    <w:rsid w:val="000D73C8"/>
    <w:rsid w:val="000D7773"/>
    <w:rsid w:val="000E01C5"/>
    <w:rsid w:val="000E0A0E"/>
    <w:rsid w:val="000E0C43"/>
    <w:rsid w:val="000E15A2"/>
    <w:rsid w:val="000E1A95"/>
    <w:rsid w:val="000E1D23"/>
    <w:rsid w:val="000E2466"/>
    <w:rsid w:val="000E29A7"/>
    <w:rsid w:val="000E2ACB"/>
    <w:rsid w:val="000E2AF7"/>
    <w:rsid w:val="000E2B58"/>
    <w:rsid w:val="000E2DAA"/>
    <w:rsid w:val="000E333B"/>
    <w:rsid w:val="000E33EA"/>
    <w:rsid w:val="000E33ED"/>
    <w:rsid w:val="000E45CD"/>
    <w:rsid w:val="000E4A8D"/>
    <w:rsid w:val="000E53D9"/>
    <w:rsid w:val="000E6015"/>
    <w:rsid w:val="000E6535"/>
    <w:rsid w:val="000E6538"/>
    <w:rsid w:val="000E66BE"/>
    <w:rsid w:val="000E684E"/>
    <w:rsid w:val="000E6948"/>
    <w:rsid w:val="000E6F9E"/>
    <w:rsid w:val="000E73EC"/>
    <w:rsid w:val="000E7501"/>
    <w:rsid w:val="000E7B4D"/>
    <w:rsid w:val="000E7B64"/>
    <w:rsid w:val="000E7BB4"/>
    <w:rsid w:val="000E7C7C"/>
    <w:rsid w:val="000E7E10"/>
    <w:rsid w:val="000F06E4"/>
    <w:rsid w:val="000F0C98"/>
    <w:rsid w:val="000F0E13"/>
    <w:rsid w:val="000F125A"/>
    <w:rsid w:val="000F1477"/>
    <w:rsid w:val="000F1603"/>
    <w:rsid w:val="000F1760"/>
    <w:rsid w:val="000F1B3A"/>
    <w:rsid w:val="000F1E9C"/>
    <w:rsid w:val="000F2415"/>
    <w:rsid w:val="000F2496"/>
    <w:rsid w:val="000F272B"/>
    <w:rsid w:val="000F292C"/>
    <w:rsid w:val="000F2A0B"/>
    <w:rsid w:val="000F2D82"/>
    <w:rsid w:val="000F3067"/>
    <w:rsid w:val="000F36C1"/>
    <w:rsid w:val="000F3C51"/>
    <w:rsid w:val="000F410E"/>
    <w:rsid w:val="000F48D6"/>
    <w:rsid w:val="000F4AB4"/>
    <w:rsid w:val="000F5C00"/>
    <w:rsid w:val="000F5C19"/>
    <w:rsid w:val="000F5D76"/>
    <w:rsid w:val="000F659D"/>
    <w:rsid w:val="000F6DC9"/>
    <w:rsid w:val="000F7234"/>
    <w:rsid w:val="000F72B6"/>
    <w:rsid w:val="000F733C"/>
    <w:rsid w:val="000F7654"/>
    <w:rsid w:val="000F7A56"/>
    <w:rsid w:val="000F7CEF"/>
    <w:rsid w:val="000F7E63"/>
    <w:rsid w:val="00100312"/>
    <w:rsid w:val="0010079B"/>
    <w:rsid w:val="00100BBC"/>
    <w:rsid w:val="00100F7A"/>
    <w:rsid w:val="001012C0"/>
    <w:rsid w:val="0010183D"/>
    <w:rsid w:val="0010189B"/>
    <w:rsid w:val="00101DB5"/>
    <w:rsid w:val="00101F6F"/>
    <w:rsid w:val="00102054"/>
    <w:rsid w:val="0010245F"/>
    <w:rsid w:val="00102476"/>
    <w:rsid w:val="0010255B"/>
    <w:rsid w:val="00102597"/>
    <w:rsid w:val="00102F1E"/>
    <w:rsid w:val="00103688"/>
    <w:rsid w:val="00103EC4"/>
    <w:rsid w:val="001041F7"/>
    <w:rsid w:val="00104336"/>
    <w:rsid w:val="00104534"/>
    <w:rsid w:val="001049F8"/>
    <w:rsid w:val="00104B52"/>
    <w:rsid w:val="001056B1"/>
    <w:rsid w:val="001056B6"/>
    <w:rsid w:val="00105A58"/>
    <w:rsid w:val="0010615D"/>
    <w:rsid w:val="001062EB"/>
    <w:rsid w:val="001066AA"/>
    <w:rsid w:val="00106C53"/>
    <w:rsid w:val="00106FF1"/>
    <w:rsid w:val="00107882"/>
    <w:rsid w:val="00107D73"/>
    <w:rsid w:val="00110E71"/>
    <w:rsid w:val="00110FD0"/>
    <w:rsid w:val="0011145B"/>
    <w:rsid w:val="001118CD"/>
    <w:rsid w:val="0011198B"/>
    <w:rsid w:val="00111A85"/>
    <w:rsid w:val="0011202B"/>
    <w:rsid w:val="001126D8"/>
    <w:rsid w:val="00112820"/>
    <w:rsid w:val="00112C1D"/>
    <w:rsid w:val="00112D18"/>
    <w:rsid w:val="00113165"/>
    <w:rsid w:val="00113563"/>
    <w:rsid w:val="00113E90"/>
    <w:rsid w:val="001141D6"/>
    <w:rsid w:val="0011425A"/>
    <w:rsid w:val="00114A31"/>
    <w:rsid w:val="00114F3F"/>
    <w:rsid w:val="0011506F"/>
    <w:rsid w:val="00115174"/>
    <w:rsid w:val="00115935"/>
    <w:rsid w:val="00115ACE"/>
    <w:rsid w:val="00115B95"/>
    <w:rsid w:val="00116065"/>
    <w:rsid w:val="00116130"/>
    <w:rsid w:val="001161F8"/>
    <w:rsid w:val="001162C8"/>
    <w:rsid w:val="00116AA6"/>
    <w:rsid w:val="00116B7B"/>
    <w:rsid w:val="00117259"/>
    <w:rsid w:val="00117BD2"/>
    <w:rsid w:val="0012007B"/>
    <w:rsid w:val="001207EE"/>
    <w:rsid w:val="001208E8"/>
    <w:rsid w:val="00120B3D"/>
    <w:rsid w:val="0012132B"/>
    <w:rsid w:val="0012136A"/>
    <w:rsid w:val="00121A72"/>
    <w:rsid w:val="00121C32"/>
    <w:rsid w:val="001223A8"/>
    <w:rsid w:val="00123038"/>
    <w:rsid w:val="00123187"/>
    <w:rsid w:val="001232C2"/>
    <w:rsid w:val="0012387A"/>
    <w:rsid w:val="00123AB9"/>
    <w:rsid w:val="0012482C"/>
    <w:rsid w:val="001248BD"/>
    <w:rsid w:val="00124F11"/>
    <w:rsid w:val="0012576E"/>
    <w:rsid w:val="001259E5"/>
    <w:rsid w:val="00126247"/>
    <w:rsid w:val="00126387"/>
    <w:rsid w:val="001264EA"/>
    <w:rsid w:val="0012659B"/>
    <w:rsid w:val="001265E9"/>
    <w:rsid w:val="00126857"/>
    <w:rsid w:val="00126B33"/>
    <w:rsid w:val="00126C70"/>
    <w:rsid w:val="00126E55"/>
    <w:rsid w:val="00127399"/>
    <w:rsid w:val="00127514"/>
    <w:rsid w:val="00127670"/>
    <w:rsid w:val="001313F1"/>
    <w:rsid w:val="001314D9"/>
    <w:rsid w:val="00131A24"/>
    <w:rsid w:val="00131E08"/>
    <w:rsid w:val="00131F60"/>
    <w:rsid w:val="0013240E"/>
    <w:rsid w:val="00133431"/>
    <w:rsid w:val="0013366F"/>
    <w:rsid w:val="0013377E"/>
    <w:rsid w:val="00133CD6"/>
    <w:rsid w:val="00133EF6"/>
    <w:rsid w:val="0013401D"/>
    <w:rsid w:val="00134105"/>
    <w:rsid w:val="001344F5"/>
    <w:rsid w:val="001347F5"/>
    <w:rsid w:val="00135825"/>
    <w:rsid w:val="001359A3"/>
    <w:rsid w:val="001359AB"/>
    <w:rsid w:val="00135B3D"/>
    <w:rsid w:val="00135CB5"/>
    <w:rsid w:val="00136068"/>
    <w:rsid w:val="001360C1"/>
    <w:rsid w:val="001360D1"/>
    <w:rsid w:val="001366FC"/>
    <w:rsid w:val="00136C38"/>
    <w:rsid w:val="00137714"/>
    <w:rsid w:val="00137D93"/>
    <w:rsid w:val="00140741"/>
    <w:rsid w:val="001419DA"/>
    <w:rsid w:val="00141C84"/>
    <w:rsid w:val="00141E7C"/>
    <w:rsid w:val="00142556"/>
    <w:rsid w:val="001426C2"/>
    <w:rsid w:val="00142B77"/>
    <w:rsid w:val="00142C58"/>
    <w:rsid w:val="00142DCD"/>
    <w:rsid w:val="00143324"/>
    <w:rsid w:val="001436AB"/>
    <w:rsid w:val="00143BF0"/>
    <w:rsid w:val="0014417F"/>
    <w:rsid w:val="001445D5"/>
    <w:rsid w:val="001450B9"/>
    <w:rsid w:val="001450BD"/>
    <w:rsid w:val="001455A9"/>
    <w:rsid w:val="0014604D"/>
    <w:rsid w:val="00146304"/>
    <w:rsid w:val="001465D8"/>
    <w:rsid w:val="001468F9"/>
    <w:rsid w:val="00146AF1"/>
    <w:rsid w:val="00146BB1"/>
    <w:rsid w:val="00150128"/>
    <w:rsid w:val="00150670"/>
    <w:rsid w:val="00150899"/>
    <w:rsid w:val="00150ACB"/>
    <w:rsid w:val="00150B60"/>
    <w:rsid w:val="00150C29"/>
    <w:rsid w:val="00150C40"/>
    <w:rsid w:val="001510DF"/>
    <w:rsid w:val="0015183B"/>
    <w:rsid w:val="001523E9"/>
    <w:rsid w:val="001525DD"/>
    <w:rsid w:val="00152820"/>
    <w:rsid w:val="00152F3D"/>
    <w:rsid w:val="00152F70"/>
    <w:rsid w:val="00153003"/>
    <w:rsid w:val="001535B9"/>
    <w:rsid w:val="00153774"/>
    <w:rsid w:val="001537ED"/>
    <w:rsid w:val="001538E3"/>
    <w:rsid w:val="001538FA"/>
    <w:rsid w:val="0015398E"/>
    <w:rsid w:val="00153A67"/>
    <w:rsid w:val="001542EC"/>
    <w:rsid w:val="00154DFB"/>
    <w:rsid w:val="00154E07"/>
    <w:rsid w:val="0015515F"/>
    <w:rsid w:val="001560AE"/>
    <w:rsid w:val="001564D8"/>
    <w:rsid w:val="00156596"/>
    <w:rsid w:val="00157022"/>
    <w:rsid w:val="00157443"/>
    <w:rsid w:val="0015789D"/>
    <w:rsid w:val="00157975"/>
    <w:rsid w:val="00157A37"/>
    <w:rsid w:val="00157B02"/>
    <w:rsid w:val="001600B8"/>
    <w:rsid w:val="00160E50"/>
    <w:rsid w:val="00161DF2"/>
    <w:rsid w:val="00161F9D"/>
    <w:rsid w:val="001620DE"/>
    <w:rsid w:val="001622E1"/>
    <w:rsid w:val="00162478"/>
    <w:rsid w:val="00162A60"/>
    <w:rsid w:val="001632B9"/>
    <w:rsid w:val="001638B5"/>
    <w:rsid w:val="00163DE0"/>
    <w:rsid w:val="00164035"/>
    <w:rsid w:val="0016459F"/>
    <w:rsid w:val="001645DF"/>
    <w:rsid w:val="00165457"/>
    <w:rsid w:val="001656CF"/>
    <w:rsid w:val="0016570D"/>
    <w:rsid w:val="0016598C"/>
    <w:rsid w:val="0016669F"/>
    <w:rsid w:val="00166756"/>
    <w:rsid w:val="00166D82"/>
    <w:rsid w:val="001672F4"/>
    <w:rsid w:val="00167358"/>
    <w:rsid w:val="0016774D"/>
    <w:rsid w:val="00167FBA"/>
    <w:rsid w:val="00170378"/>
    <w:rsid w:val="00170B22"/>
    <w:rsid w:val="00170FBF"/>
    <w:rsid w:val="0017174B"/>
    <w:rsid w:val="001720E4"/>
    <w:rsid w:val="001728D3"/>
    <w:rsid w:val="00172AAC"/>
    <w:rsid w:val="0017399E"/>
    <w:rsid w:val="00173B12"/>
    <w:rsid w:val="00173C93"/>
    <w:rsid w:val="00173D20"/>
    <w:rsid w:val="00174057"/>
    <w:rsid w:val="0017438D"/>
    <w:rsid w:val="001745AB"/>
    <w:rsid w:val="0017462A"/>
    <w:rsid w:val="00174B7F"/>
    <w:rsid w:val="0017512E"/>
    <w:rsid w:val="001751B0"/>
    <w:rsid w:val="0017536E"/>
    <w:rsid w:val="001758FE"/>
    <w:rsid w:val="00175D28"/>
    <w:rsid w:val="00176145"/>
    <w:rsid w:val="00177192"/>
    <w:rsid w:val="00180353"/>
    <w:rsid w:val="00180B5D"/>
    <w:rsid w:val="00180BA8"/>
    <w:rsid w:val="00180C0D"/>
    <w:rsid w:val="001814E6"/>
    <w:rsid w:val="0018154A"/>
    <w:rsid w:val="0018174C"/>
    <w:rsid w:val="001818CA"/>
    <w:rsid w:val="001818E6"/>
    <w:rsid w:val="00181CCF"/>
    <w:rsid w:val="001820C3"/>
    <w:rsid w:val="0018224C"/>
    <w:rsid w:val="00182529"/>
    <w:rsid w:val="00182DD0"/>
    <w:rsid w:val="00183398"/>
    <w:rsid w:val="001836BA"/>
    <w:rsid w:val="0018371F"/>
    <w:rsid w:val="001839DB"/>
    <w:rsid w:val="0018410A"/>
    <w:rsid w:val="0018434D"/>
    <w:rsid w:val="00186382"/>
    <w:rsid w:val="00186773"/>
    <w:rsid w:val="0018694B"/>
    <w:rsid w:val="00186B33"/>
    <w:rsid w:val="00186BE0"/>
    <w:rsid w:val="00186E21"/>
    <w:rsid w:val="0018703F"/>
    <w:rsid w:val="0018728F"/>
    <w:rsid w:val="00190037"/>
    <w:rsid w:val="0019005B"/>
    <w:rsid w:val="0019040A"/>
    <w:rsid w:val="00190C41"/>
    <w:rsid w:val="001910C1"/>
    <w:rsid w:val="00191472"/>
    <w:rsid w:val="00191F70"/>
    <w:rsid w:val="001920AE"/>
    <w:rsid w:val="00192B52"/>
    <w:rsid w:val="00192BBF"/>
    <w:rsid w:val="00192F9A"/>
    <w:rsid w:val="00193C5D"/>
    <w:rsid w:val="00194047"/>
    <w:rsid w:val="0019515C"/>
    <w:rsid w:val="00195254"/>
    <w:rsid w:val="001952D1"/>
    <w:rsid w:val="00195468"/>
    <w:rsid w:val="00195B1F"/>
    <w:rsid w:val="00195E6A"/>
    <w:rsid w:val="00195F4F"/>
    <w:rsid w:val="00196655"/>
    <w:rsid w:val="00196729"/>
    <w:rsid w:val="00196ED8"/>
    <w:rsid w:val="001973AC"/>
    <w:rsid w:val="00197514"/>
    <w:rsid w:val="001975CE"/>
    <w:rsid w:val="00197686"/>
    <w:rsid w:val="00197812"/>
    <w:rsid w:val="001979AC"/>
    <w:rsid w:val="00197A10"/>
    <w:rsid w:val="00197BA4"/>
    <w:rsid w:val="00197C50"/>
    <w:rsid w:val="001A0602"/>
    <w:rsid w:val="001A0798"/>
    <w:rsid w:val="001A0B86"/>
    <w:rsid w:val="001A0C3D"/>
    <w:rsid w:val="001A0DD3"/>
    <w:rsid w:val="001A13AE"/>
    <w:rsid w:val="001A26CB"/>
    <w:rsid w:val="001A2A0D"/>
    <w:rsid w:val="001A2AE1"/>
    <w:rsid w:val="001A2C0F"/>
    <w:rsid w:val="001A2C86"/>
    <w:rsid w:val="001A31B1"/>
    <w:rsid w:val="001A32D9"/>
    <w:rsid w:val="001A3641"/>
    <w:rsid w:val="001A400F"/>
    <w:rsid w:val="001A4350"/>
    <w:rsid w:val="001A4CA6"/>
    <w:rsid w:val="001A50F7"/>
    <w:rsid w:val="001A55D5"/>
    <w:rsid w:val="001A569F"/>
    <w:rsid w:val="001A5987"/>
    <w:rsid w:val="001A5B58"/>
    <w:rsid w:val="001A5CDD"/>
    <w:rsid w:val="001A686E"/>
    <w:rsid w:val="001A6E78"/>
    <w:rsid w:val="001A6F9D"/>
    <w:rsid w:val="001A70B7"/>
    <w:rsid w:val="001A7536"/>
    <w:rsid w:val="001A76A7"/>
    <w:rsid w:val="001A7753"/>
    <w:rsid w:val="001A7756"/>
    <w:rsid w:val="001B0006"/>
    <w:rsid w:val="001B002C"/>
    <w:rsid w:val="001B0386"/>
    <w:rsid w:val="001B0569"/>
    <w:rsid w:val="001B0AFC"/>
    <w:rsid w:val="001B0B1C"/>
    <w:rsid w:val="001B0F9D"/>
    <w:rsid w:val="001B1A0F"/>
    <w:rsid w:val="001B1D2F"/>
    <w:rsid w:val="001B22FF"/>
    <w:rsid w:val="001B2709"/>
    <w:rsid w:val="001B2888"/>
    <w:rsid w:val="001B3277"/>
    <w:rsid w:val="001B32F7"/>
    <w:rsid w:val="001B339C"/>
    <w:rsid w:val="001B35A1"/>
    <w:rsid w:val="001B4202"/>
    <w:rsid w:val="001B42F1"/>
    <w:rsid w:val="001B5013"/>
    <w:rsid w:val="001B54BF"/>
    <w:rsid w:val="001B595C"/>
    <w:rsid w:val="001B597C"/>
    <w:rsid w:val="001B5AF8"/>
    <w:rsid w:val="001B5BAA"/>
    <w:rsid w:val="001B5CC8"/>
    <w:rsid w:val="001B60E6"/>
    <w:rsid w:val="001B6640"/>
    <w:rsid w:val="001B6E4F"/>
    <w:rsid w:val="001B7624"/>
    <w:rsid w:val="001B7A39"/>
    <w:rsid w:val="001B7AF2"/>
    <w:rsid w:val="001B7D26"/>
    <w:rsid w:val="001B7D92"/>
    <w:rsid w:val="001C032C"/>
    <w:rsid w:val="001C06CE"/>
    <w:rsid w:val="001C0896"/>
    <w:rsid w:val="001C0BBA"/>
    <w:rsid w:val="001C0C79"/>
    <w:rsid w:val="001C11F0"/>
    <w:rsid w:val="001C173C"/>
    <w:rsid w:val="001C17F5"/>
    <w:rsid w:val="001C1CCC"/>
    <w:rsid w:val="001C2380"/>
    <w:rsid w:val="001C2BF5"/>
    <w:rsid w:val="001C304B"/>
    <w:rsid w:val="001C3356"/>
    <w:rsid w:val="001C33BA"/>
    <w:rsid w:val="001C39F5"/>
    <w:rsid w:val="001C3C29"/>
    <w:rsid w:val="001C3D6A"/>
    <w:rsid w:val="001C4EAF"/>
    <w:rsid w:val="001C54DC"/>
    <w:rsid w:val="001C56C3"/>
    <w:rsid w:val="001C57FD"/>
    <w:rsid w:val="001C597B"/>
    <w:rsid w:val="001C6A7B"/>
    <w:rsid w:val="001C72C7"/>
    <w:rsid w:val="001C7361"/>
    <w:rsid w:val="001C7717"/>
    <w:rsid w:val="001C7857"/>
    <w:rsid w:val="001C7FDF"/>
    <w:rsid w:val="001D09D2"/>
    <w:rsid w:val="001D0CE4"/>
    <w:rsid w:val="001D0EEA"/>
    <w:rsid w:val="001D1677"/>
    <w:rsid w:val="001D1886"/>
    <w:rsid w:val="001D18FA"/>
    <w:rsid w:val="001D20F9"/>
    <w:rsid w:val="001D2515"/>
    <w:rsid w:val="001D25A8"/>
    <w:rsid w:val="001D277F"/>
    <w:rsid w:val="001D2DE3"/>
    <w:rsid w:val="001D2DF1"/>
    <w:rsid w:val="001D2EC0"/>
    <w:rsid w:val="001D33DC"/>
    <w:rsid w:val="001D368E"/>
    <w:rsid w:val="001D41E2"/>
    <w:rsid w:val="001D4300"/>
    <w:rsid w:val="001D4638"/>
    <w:rsid w:val="001D47AF"/>
    <w:rsid w:val="001D4D25"/>
    <w:rsid w:val="001D52C7"/>
    <w:rsid w:val="001D540E"/>
    <w:rsid w:val="001D5438"/>
    <w:rsid w:val="001D5466"/>
    <w:rsid w:val="001D559E"/>
    <w:rsid w:val="001D5647"/>
    <w:rsid w:val="001D65A3"/>
    <w:rsid w:val="001D6D71"/>
    <w:rsid w:val="001D726E"/>
    <w:rsid w:val="001D7E69"/>
    <w:rsid w:val="001E02A2"/>
    <w:rsid w:val="001E055F"/>
    <w:rsid w:val="001E0802"/>
    <w:rsid w:val="001E097F"/>
    <w:rsid w:val="001E1969"/>
    <w:rsid w:val="001E1CEF"/>
    <w:rsid w:val="001E2643"/>
    <w:rsid w:val="001E2F7A"/>
    <w:rsid w:val="001E3775"/>
    <w:rsid w:val="001E394B"/>
    <w:rsid w:val="001E4652"/>
    <w:rsid w:val="001E4FD1"/>
    <w:rsid w:val="001E5732"/>
    <w:rsid w:val="001E587E"/>
    <w:rsid w:val="001E5AB8"/>
    <w:rsid w:val="001E6062"/>
    <w:rsid w:val="001E6262"/>
    <w:rsid w:val="001E64FF"/>
    <w:rsid w:val="001E67F5"/>
    <w:rsid w:val="001E6960"/>
    <w:rsid w:val="001E6BD0"/>
    <w:rsid w:val="001E6F0E"/>
    <w:rsid w:val="001E706A"/>
    <w:rsid w:val="001E75B9"/>
    <w:rsid w:val="001E7C2C"/>
    <w:rsid w:val="001E7E2A"/>
    <w:rsid w:val="001F01C9"/>
    <w:rsid w:val="001F07EE"/>
    <w:rsid w:val="001F09FB"/>
    <w:rsid w:val="001F0C4C"/>
    <w:rsid w:val="001F1842"/>
    <w:rsid w:val="001F1B15"/>
    <w:rsid w:val="001F1FA3"/>
    <w:rsid w:val="001F1FC2"/>
    <w:rsid w:val="001F203B"/>
    <w:rsid w:val="001F2244"/>
    <w:rsid w:val="001F33FB"/>
    <w:rsid w:val="001F3752"/>
    <w:rsid w:val="001F3BF8"/>
    <w:rsid w:val="001F45B6"/>
    <w:rsid w:val="001F4AEA"/>
    <w:rsid w:val="001F5FBD"/>
    <w:rsid w:val="001F6219"/>
    <w:rsid w:val="001F6413"/>
    <w:rsid w:val="001F679B"/>
    <w:rsid w:val="001F6A11"/>
    <w:rsid w:val="001F7178"/>
    <w:rsid w:val="001F7334"/>
    <w:rsid w:val="002002D8"/>
    <w:rsid w:val="002002E7"/>
    <w:rsid w:val="00200532"/>
    <w:rsid w:val="00200C48"/>
    <w:rsid w:val="00201B2F"/>
    <w:rsid w:val="00201CF5"/>
    <w:rsid w:val="00201D00"/>
    <w:rsid w:val="00201F00"/>
    <w:rsid w:val="002021D6"/>
    <w:rsid w:val="00202332"/>
    <w:rsid w:val="0020298E"/>
    <w:rsid w:val="002037BF"/>
    <w:rsid w:val="00203960"/>
    <w:rsid w:val="002039D0"/>
    <w:rsid w:val="00204639"/>
    <w:rsid w:val="00205853"/>
    <w:rsid w:val="00205878"/>
    <w:rsid w:val="0020593C"/>
    <w:rsid w:val="00206312"/>
    <w:rsid w:val="00206640"/>
    <w:rsid w:val="002069DD"/>
    <w:rsid w:val="00206B7B"/>
    <w:rsid w:val="00207232"/>
    <w:rsid w:val="0020736E"/>
    <w:rsid w:val="002073C1"/>
    <w:rsid w:val="002074E4"/>
    <w:rsid w:val="00207D0D"/>
    <w:rsid w:val="00207D41"/>
    <w:rsid w:val="002103F5"/>
    <w:rsid w:val="00210822"/>
    <w:rsid w:val="00210C29"/>
    <w:rsid w:val="00210D0B"/>
    <w:rsid w:val="00210DF5"/>
    <w:rsid w:val="00211389"/>
    <w:rsid w:val="00211A22"/>
    <w:rsid w:val="00211C2F"/>
    <w:rsid w:val="0021277E"/>
    <w:rsid w:val="00213AA9"/>
    <w:rsid w:val="00213DE1"/>
    <w:rsid w:val="00214938"/>
    <w:rsid w:val="00215127"/>
    <w:rsid w:val="002153B2"/>
    <w:rsid w:val="0021568C"/>
    <w:rsid w:val="00216341"/>
    <w:rsid w:val="00216538"/>
    <w:rsid w:val="0021664F"/>
    <w:rsid w:val="002167BB"/>
    <w:rsid w:val="002167C2"/>
    <w:rsid w:val="00216B52"/>
    <w:rsid w:val="00216BC5"/>
    <w:rsid w:val="0021779F"/>
    <w:rsid w:val="0021789C"/>
    <w:rsid w:val="00217C57"/>
    <w:rsid w:val="002203F4"/>
    <w:rsid w:val="002206F5"/>
    <w:rsid w:val="0022073B"/>
    <w:rsid w:val="00220F29"/>
    <w:rsid w:val="002215A5"/>
    <w:rsid w:val="00221642"/>
    <w:rsid w:val="00221719"/>
    <w:rsid w:val="00221975"/>
    <w:rsid w:val="00221AF0"/>
    <w:rsid w:val="00221EBB"/>
    <w:rsid w:val="00222135"/>
    <w:rsid w:val="00222704"/>
    <w:rsid w:val="00222747"/>
    <w:rsid w:val="002227BA"/>
    <w:rsid w:val="0022280C"/>
    <w:rsid w:val="002229DF"/>
    <w:rsid w:val="00222B51"/>
    <w:rsid w:val="00222F02"/>
    <w:rsid w:val="002242F4"/>
    <w:rsid w:val="0022450F"/>
    <w:rsid w:val="00224693"/>
    <w:rsid w:val="00224D77"/>
    <w:rsid w:val="00224F7C"/>
    <w:rsid w:val="00225046"/>
    <w:rsid w:val="00225476"/>
    <w:rsid w:val="00226219"/>
    <w:rsid w:val="0022628F"/>
    <w:rsid w:val="0022650D"/>
    <w:rsid w:val="0022717B"/>
    <w:rsid w:val="0022785D"/>
    <w:rsid w:val="00227A18"/>
    <w:rsid w:val="00227ECD"/>
    <w:rsid w:val="002303B8"/>
    <w:rsid w:val="002306B5"/>
    <w:rsid w:val="0023082B"/>
    <w:rsid w:val="002308C4"/>
    <w:rsid w:val="00230A5B"/>
    <w:rsid w:val="00230E85"/>
    <w:rsid w:val="00230FCC"/>
    <w:rsid w:val="002313A0"/>
    <w:rsid w:val="00231C33"/>
    <w:rsid w:val="00231D27"/>
    <w:rsid w:val="00232298"/>
    <w:rsid w:val="002323CB"/>
    <w:rsid w:val="0023244B"/>
    <w:rsid w:val="0023314D"/>
    <w:rsid w:val="002333F8"/>
    <w:rsid w:val="00233581"/>
    <w:rsid w:val="00233C07"/>
    <w:rsid w:val="00233D68"/>
    <w:rsid w:val="002341BF"/>
    <w:rsid w:val="00234213"/>
    <w:rsid w:val="002347ED"/>
    <w:rsid w:val="00234B7A"/>
    <w:rsid w:val="00234C0D"/>
    <w:rsid w:val="00234CEE"/>
    <w:rsid w:val="00234E81"/>
    <w:rsid w:val="002361C8"/>
    <w:rsid w:val="00236C6D"/>
    <w:rsid w:val="002371D8"/>
    <w:rsid w:val="0024023B"/>
    <w:rsid w:val="002403BB"/>
    <w:rsid w:val="002404A3"/>
    <w:rsid w:val="0024060D"/>
    <w:rsid w:val="002406FC"/>
    <w:rsid w:val="002419DB"/>
    <w:rsid w:val="002426C6"/>
    <w:rsid w:val="00242762"/>
    <w:rsid w:val="0024288A"/>
    <w:rsid w:val="002438DB"/>
    <w:rsid w:val="002448C5"/>
    <w:rsid w:val="00244ED5"/>
    <w:rsid w:val="0024548E"/>
    <w:rsid w:val="002463A9"/>
    <w:rsid w:val="00246A8A"/>
    <w:rsid w:val="002474AC"/>
    <w:rsid w:val="002474E5"/>
    <w:rsid w:val="002507D1"/>
    <w:rsid w:val="00251256"/>
    <w:rsid w:val="00251436"/>
    <w:rsid w:val="00251AE3"/>
    <w:rsid w:val="00251F31"/>
    <w:rsid w:val="0025209B"/>
    <w:rsid w:val="00252358"/>
    <w:rsid w:val="002529B0"/>
    <w:rsid w:val="00252D90"/>
    <w:rsid w:val="00253C2F"/>
    <w:rsid w:val="00253F37"/>
    <w:rsid w:val="002542CA"/>
    <w:rsid w:val="00254656"/>
    <w:rsid w:val="00254F61"/>
    <w:rsid w:val="00255009"/>
    <w:rsid w:val="002550B2"/>
    <w:rsid w:val="00255191"/>
    <w:rsid w:val="00255CF1"/>
    <w:rsid w:val="00255E9E"/>
    <w:rsid w:val="00256025"/>
    <w:rsid w:val="00256ABD"/>
    <w:rsid w:val="00256EEB"/>
    <w:rsid w:val="00257020"/>
    <w:rsid w:val="002578CA"/>
    <w:rsid w:val="00257921"/>
    <w:rsid w:val="00257AA1"/>
    <w:rsid w:val="0026093C"/>
    <w:rsid w:val="002609A4"/>
    <w:rsid w:val="00261BDC"/>
    <w:rsid w:val="00261E7F"/>
    <w:rsid w:val="00261FAF"/>
    <w:rsid w:val="002629BE"/>
    <w:rsid w:val="00262C6F"/>
    <w:rsid w:val="00262E05"/>
    <w:rsid w:val="00263843"/>
    <w:rsid w:val="002638A3"/>
    <w:rsid w:val="002639EE"/>
    <w:rsid w:val="00263AFA"/>
    <w:rsid w:val="00263BA6"/>
    <w:rsid w:val="00263FB4"/>
    <w:rsid w:val="002641AF"/>
    <w:rsid w:val="00264208"/>
    <w:rsid w:val="00264676"/>
    <w:rsid w:val="0026493F"/>
    <w:rsid w:val="0026502D"/>
    <w:rsid w:val="00265255"/>
    <w:rsid w:val="00265815"/>
    <w:rsid w:val="00265A18"/>
    <w:rsid w:val="00265F13"/>
    <w:rsid w:val="00266034"/>
    <w:rsid w:val="00266AA1"/>
    <w:rsid w:val="002674BD"/>
    <w:rsid w:val="002675D5"/>
    <w:rsid w:val="0027011E"/>
    <w:rsid w:val="00270173"/>
    <w:rsid w:val="00270263"/>
    <w:rsid w:val="00270A7A"/>
    <w:rsid w:val="00270C25"/>
    <w:rsid w:val="00270E95"/>
    <w:rsid w:val="002710FA"/>
    <w:rsid w:val="0027189B"/>
    <w:rsid w:val="002720DA"/>
    <w:rsid w:val="0027241B"/>
    <w:rsid w:val="0027244F"/>
    <w:rsid w:val="00272592"/>
    <w:rsid w:val="002725A4"/>
    <w:rsid w:val="002725F9"/>
    <w:rsid w:val="00273149"/>
    <w:rsid w:val="00273E86"/>
    <w:rsid w:val="00274238"/>
    <w:rsid w:val="002742C8"/>
    <w:rsid w:val="002745A3"/>
    <w:rsid w:val="002745C9"/>
    <w:rsid w:val="00274B13"/>
    <w:rsid w:val="00274BD9"/>
    <w:rsid w:val="002750E5"/>
    <w:rsid w:val="00275316"/>
    <w:rsid w:val="0027579C"/>
    <w:rsid w:val="002757C2"/>
    <w:rsid w:val="0027582B"/>
    <w:rsid w:val="00275A68"/>
    <w:rsid w:val="002762D1"/>
    <w:rsid w:val="002762E0"/>
    <w:rsid w:val="00276487"/>
    <w:rsid w:val="00276830"/>
    <w:rsid w:val="00276D0E"/>
    <w:rsid w:val="00276F49"/>
    <w:rsid w:val="0027706D"/>
    <w:rsid w:val="002772F1"/>
    <w:rsid w:val="00277945"/>
    <w:rsid w:val="00277C32"/>
    <w:rsid w:val="0028050B"/>
    <w:rsid w:val="002805E4"/>
    <w:rsid w:val="00280B3D"/>
    <w:rsid w:val="00280B94"/>
    <w:rsid w:val="0028103F"/>
    <w:rsid w:val="0028130B"/>
    <w:rsid w:val="002813E1"/>
    <w:rsid w:val="0028158E"/>
    <w:rsid w:val="00281F0B"/>
    <w:rsid w:val="00281FDA"/>
    <w:rsid w:val="002827AC"/>
    <w:rsid w:val="00282AD3"/>
    <w:rsid w:val="00282D32"/>
    <w:rsid w:val="00282F36"/>
    <w:rsid w:val="0028323F"/>
    <w:rsid w:val="0028350F"/>
    <w:rsid w:val="002836C9"/>
    <w:rsid w:val="00283903"/>
    <w:rsid w:val="002839CE"/>
    <w:rsid w:val="00284149"/>
    <w:rsid w:val="00284551"/>
    <w:rsid w:val="00284721"/>
    <w:rsid w:val="0028537B"/>
    <w:rsid w:val="00285617"/>
    <w:rsid w:val="00285708"/>
    <w:rsid w:val="00285F63"/>
    <w:rsid w:val="00286076"/>
    <w:rsid w:val="002860CB"/>
    <w:rsid w:val="002862A5"/>
    <w:rsid w:val="002863DE"/>
    <w:rsid w:val="00286748"/>
    <w:rsid w:val="00286A5D"/>
    <w:rsid w:val="00287455"/>
    <w:rsid w:val="0028756C"/>
    <w:rsid w:val="00287B7D"/>
    <w:rsid w:val="00287EE1"/>
    <w:rsid w:val="00287EF9"/>
    <w:rsid w:val="00287F41"/>
    <w:rsid w:val="002902C5"/>
    <w:rsid w:val="002905E3"/>
    <w:rsid w:val="00290FFB"/>
    <w:rsid w:val="0029247D"/>
    <w:rsid w:val="00292E76"/>
    <w:rsid w:val="002936E3"/>
    <w:rsid w:val="002939C6"/>
    <w:rsid w:val="00293C79"/>
    <w:rsid w:val="00294D8A"/>
    <w:rsid w:val="00294E96"/>
    <w:rsid w:val="00295376"/>
    <w:rsid w:val="00295531"/>
    <w:rsid w:val="0029565C"/>
    <w:rsid w:val="00295721"/>
    <w:rsid w:val="00296C37"/>
    <w:rsid w:val="00296F86"/>
    <w:rsid w:val="00297194"/>
    <w:rsid w:val="002976AB"/>
    <w:rsid w:val="0029787F"/>
    <w:rsid w:val="00297AF7"/>
    <w:rsid w:val="002A0682"/>
    <w:rsid w:val="002A087F"/>
    <w:rsid w:val="002A17C0"/>
    <w:rsid w:val="002A1901"/>
    <w:rsid w:val="002A1C36"/>
    <w:rsid w:val="002A22BC"/>
    <w:rsid w:val="002A232F"/>
    <w:rsid w:val="002A2357"/>
    <w:rsid w:val="002A258A"/>
    <w:rsid w:val="002A277D"/>
    <w:rsid w:val="002A2780"/>
    <w:rsid w:val="002A2B1A"/>
    <w:rsid w:val="002A2F98"/>
    <w:rsid w:val="002A3887"/>
    <w:rsid w:val="002A3A75"/>
    <w:rsid w:val="002A3CBF"/>
    <w:rsid w:val="002A40C8"/>
    <w:rsid w:val="002A438E"/>
    <w:rsid w:val="002A4574"/>
    <w:rsid w:val="002A4684"/>
    <w:rsid w:val="002A4A67"/>
    <w:rsid w:val="002A500C"/>
    <w:rsid w:val="002A5364"/>
    <w:rsid w:val="002A53BD"/>
    <w:rsid w:val="002A53C6"/>
    <w:rsid w:val="002A55BB"/>
    <w:rsid w:val="002A58C1"/>
    <w:rsid w:val="002A6415"/>
    <w:rsid w:val="002A6546"/>
    <w:rsid w:val="002A6560"/>
    <w:rsid w:val="002A733B"/>
    <w:rsid w:val="002A749F"/>
    <w:rsid w:val="002A75C8"/>
    <w:rsid w:val="002A76CB"/>
    <w:rsid w:val="002A77B3"/>
    <w:rsid w:val="002A7886"/>
    <w:rsid w:val="002B0264"/>
    <w:rsid w:val="002B04DA"/>
    <w:rsid w:val="002B0C06"/>
    <w:rsid w:val="002B0C17"/>
    <w:rsid w:val="002B0E95"/>
    <w:rsid w:val="002B1800"/>
    <w:rsid w:val="002B2100"/>
    <w:rsid w:val="002B27C2"/>
    <w:rsid w:val="002B2CD8"/>
    <w:rsid w:val="002B2D9E"/>
    <w:rsid w:val="002B2FC2"/>
    <w:rsid w:val="002B33B7"/>
    <w:rsid w:val="002B37D8"/>
    <w:rsid w:val="002B3B40"/>
    <w:rsid w:val="002B3BB3"/>
    <w:rsid w:val="002B3E09"/>
    <w:rsid w:val="002B4131"/>
    <w:rsid w:val="002B43C9"/>
    <w:rsid w:val="002B45B6"/>
    <w:rsid w:val="002B4698"/>
    <w:rsid w:val="002B4F61"/>
    <w:rsid w:val="002B5755"/>
    <w:rsid w:val="002B5863"/>
    <w:rsid w:val="002B6330"/>
    <w:rsid w:val="002B646D"/>
    <w:rsid w:val="002B6CD9"/>
    <w:rsid w:val="002B6DD4"/>
    <w:rsid w:val="002B75E9"/>
    <w:rsid w:val="002B781D"/>
    <w:rsid w:val="002B7A7B"/>
    <w:rsid w:val="002B7C8C"/>
    <w:rsid w:val="002C071F"/>
    <w:rsid w:val="002C0774"/>
    <w:rsid w:val="002C0B12"/>
    <w:rsid w:val="002C0EDB"/>
    <w:rsid w:val="002C1FEF"/>
    <w:rsid w:val="002C20B6"/>
    <w:rsid w:val="002C21F0"/>
    <w:rsid w:val="002C2467"/>
    <w:rsid w:val="002C261F"/>
    <w:rsid w:val="002C2776"/>
    <w:rsid w:val="002C2A9C"/>
    <w:rsid w:val="002C2AA1"/>
    <w:rsid w:val="002C2C2F"/>
    <w:rsid w:val="002C305C"/>
    <w:rsid w:val="002C393A"/>
    <w:rsid w:val="002C3AF2"/>
    <w:rsid w:val="002C3CEF"/>
    <w:rsid w:val="002C404A"/>
    <w:rsid w:val="002C40FB"/>
    <w:rsid w:val="002C4266"/>
    <w:rsid w:val="002C42F5"/>
    <w:rsid w:val="002C453A"/>
    <w:rsid w:val="002C478E"/>
    <w:rsid w:val="002C479A"/>
    <w:rsid w:val="002C57D2"/>
    <w:rsid w:val="002C57FC"/>
    <w:rsid w:val="002C585C"/>
    <w:rsid w:val="002C5937"/>
    <w:rsid w:val="002C5FDC"/>
    <w:rsid w:val="002C6088"/>
    <w:rsid w:val="002C62B1"/>
    <w:rsid w:val="002C6397"/>
    <w:rsid w:val="002C66E4"/>
    <w:rsid w:val="002C74C8"/>
    <w:rsid w:val="002C799D"/>
    <w:rsid w:val="002C7CAB"/>
    <w:rsid w:val="002C7CCF"/>
    <w:rsid w:val="002D03EA"/>
    <w:rsid w:val="002D0D56"/>
    <w:rsid w:val="002D0F16"/>
    <w:rsid w:val="002D13CC"/>
    <w:rsid w:val="002D1549"/>
    <w:rsid w:val="002D1D77"/>
    <w:rsid w:val="002D20DE"/>
    <w:rsid w:val="002D2301"/>
    <w:rsid w:val="002D2F79"/>
    <w:rsid w:val="002D3381"/>
    <w:rsid w:val="002D43E7"/>
    <w:rsid w:val="002D4704"/>
    <w:rsid w:val="002D4A70"/>
    <w:rsid w:val="002D4DA1"/>
    <w:rsid w:val="002D582C"/>
    <w:rsid w:val="002D5992"/>
    <w:rsid w:val="002D5ED0"/>
    <w:rsid w:val="002D6926"/>
    <w:rsid w:val="002D6DAB"/>
    <w:rsid w:val="002D7258"/>
    <w:rsid w:val="002D7FDC"/>
    <w:rsid w:val="002E01C8"/>
    <w:rsid w:val="002E02B6"/>
    <w:rsid w:val="002E06A3"/>
    <w:rsid w:val="002E09B8"/>
    <w:rsid w:val="002E0DD4"/>
    <w:rsid w:val="002E1A9F"/>
    <w:rsid w:val="002E28A2"/>
    <w:rsid w:val="002E2957"/>
    <w:rsid w:val="002E2A93"/>
    <w:rsid w:val="002E2DC3"/>
    <w:rsid w:val="002E30DF"/>
    <w:rsid w:val="002E3242"/>
    <w:rsid w:val="002E334C"/>
    <w:rsid w:val="002E3EC4"/>
    <w:rsid w:val="002E4834"/>
    <w:rsid w:val="002E4893"/>
    <w:rsid w:val="002E4AC9"/>
    <w:rsid w:val="002E4C2F"/>
    <w:rsid w:val="002E5072"/>
    <w:rsid w:val="002E53AC"/>
    <w:rsid w:val="002E5477"/>
    <w:rsid w:val="002E5514"/>
    <w:rsid w:val="002E589F"/>
    <w:rsid w:val="002E5D2B"/>
    <w:rsid w:val="002E5D8F"/>
    <w:rsid w:val="002E5DE7"/>
    <w:rsid w:val="002E62E8"/>
    <w:rsid w:val="002E68BA"/>
    <w:rsid w:val="002E777B"/>
    <w:rsid w:val="002E7871"/>
    <w:rsid w:val="002F0211"/>
    <w:rsid w:val="002F0264"/>
    <w:rsid w:val="002F034C"/>
    <w:rsid w:val="002F07FC"/>
    <w:rsid w:val="002F07FF"/>
    <w:rsid w:val="002F1092"/>
    <w:rsid w:val="002F1167"/>
    <w:rsid w:val="002F251D"/>
    <w:rsid w:val="002F2B9D"/>
    <w:rsid w:val="002F2F65"/>
    <w:rsid w:val="002F3298"/>
    <w:rsid w:val="002F34F3"/>
    <w:rsid w:val="002F383E"/>
    <w:rsid w:val="002F3883"/>
    <w:rsid w:val="002F3B15"/>
    <w:rsid w:val="002F4055"/>
    <w:rsid w:val="002F4284"/>
    <w:rsid w:val="002F4807"/>
    <w:rsid w:val="002F4FDC"/>
    <w:rsid w:val="002F52CC"/>
    <w:rsid w:val="002F540F"/>
    <w:rsid w:val="002F570D"/>
    <w:rsid w:val="002F605E"/>
    <w:rsid w:val="002F69D0"/>
    <w:rsid w:val="002F7628"/>
    <w:rsid w:val="002F7A17"/>
    <w:rsid w:val="00300AB9"/>
    <w:rsid w:val="0030189C"/>
    <w:rsid w:val="00301E9E"/>
    <w:rsid w:val="00301F2C"/>
    <w:rsid w:val="00302AB0"/>
    <w:rsid w:val="00302D3A"/>
    <w:rsid w:val="00303916"/>
    <w:rsid w:val="00303B07"/>
    <w:rsid w:val="00303D82"/>
    <w:rsid w:val="003048F3"/>
    <w:rsid w:val="003049B0"/>
    <w:rsid w:val="003057E4"/>
    <w:rsid w:val="00305AB2"/>
    <w:rsid w:val="003063D8"/>
    <w:rsid w:val="003066FD"/>
    <w:rsid w:val="0030675B"/>
    <w:rsid w:val="0030697A"/>
    <w:rsid w:val="00306B4B"/>
    <w:rsid w:val="00306C71"/>
    <w:rsid w:val="00306EFC"/>
    <w:rsid w:val="00306F42"/>
    <w:rsid w:val="00307265"/>
    <w:rsid w:val="00307E9A"/>
    <w:rsid w:val="0031031E"/>
    <w:rsid w:val="003104E9"/>
    <w:rsid w:val="00310B2F"/>
    <w:rsid w:val="00310B84"/>
    <w:rsid w:val="0031100E"/>
    <w:rsid w:val="003118D5"/>
    <w:rsid w:val="003119E9"/>
    <w:rsid w:val="00311D1C"/>
    <w:rsid w:val="00311F48"/>
    <w:rsid w:val="003125B6"/>
    <w:rsid w:val="0031269D"/>
    <w:rsid w:val="003128F4"/>
    <w:rsid w:val="00312FD5"/>
    <w:rsid w:val="00313753"/>
    <w:rsid w:val="00314659"/>
    <w:rsid w:val="00314750"/>
    <w:rsid w:val="0031476D"/>
    <w:rsid w:val="00314E1B"/>
    <w:rsid w:val="00314F36"/>
    <w:rsid w:val="0031556C"/>
    <w:rsid w:val="00316331"/>
    <w:rsid w:val="00316663"/>
    <w:rsid w:val="00316712"/>
    <w:rsid w:val="00316B9C"/>
    <w:rsid w:val="00316EDD"/>
    <w:rsid w:val="00317B97"/>
    <w:rsid w:val="00317DA5"/>
    <w:rsid w:val="00317EFD"/>
    <w:rsid w:val="00320077"/>
    <w:rsid w:val="003200EC"/>
    <w:rsid w:val="00320186"/>
    <w:rsid w:val="0032040C"/>
    <w:rsid w:val="003206A2"/>
    <w:rsid w:val="003207EF"/>
    <w:rsid w:val="00320FCA"/>
    <w:rsid w:val="00320FDD"/>
    <w:rsid w:val="00321404"/>
    <w:rsid w:val="00321B5C"/>
    <w:rsid w:val="00321F61"/>
    <w:rsid w:val="003226DB"/>
    <w:rsid w:val="00322C21"/>
    <w:rsid w:val="0032366E"/>
    <w:rsid w:val="003238E8"/>
    <w:rsid w:val="00323ADA"/>
    <w:rsid w:val="00323FE7"/>
    <w:rsid w:val="00324D05"/>
    <w:rsid w:val="00324D48"/>
    <w:rsid w:val="00324F09"/>
    <w:rsid w:val="0032519B"/>
    <w:rsid w:val="0032554B"/>
    <w:rsid w:val="00325E68"/>
    <w:rsid w:val="0032671A"/>
    <w:rsid w:val="00326B87"/>
    <w:rsid w:val="00327000"/>
    <w:rsid w:val="003274F5"/>
    <w:rsid w:val="003276EC"/>
    <w:rsid w:val="00327CF7"/>
    <w:rsid w:val="00327F0F"/>
    <w:rsid w:val="00330404"/>
    <w:rsid w:val="003305DC"/>
    <w:rsid w:val="00330A86"/>
    <w:rsid w:val="00330E35"/>
    <w:rsid w:val="003318D8"/>
    <w:rsid w:val="003323C5"/>
    <w:rsid w:val="003324EF"/>
    <w:rsid w:val="0033256E"/>
    <w:rsid w:val="0033277A"/>
    <w:rsid w:val="00332BD3"/>
    <w:rsid w:val="003334CF"/>
    <w:rsid w:val="0033354E"/>
    <w:rsid w:val="0033475A"/>
    <w:rsid w:val="003349AE"/>
    <w:rsid w:val="00334D0E"/>
    <w:rsid w:val="00335394"/>
    <w:rsid w:val="0033583A"/>
    <w:rsid w:val="00335D7F"/>
    <w:rsid w:val="003368B2"/>
    <w:rsid w:val="00336E65"/>
    <w:rsid w:val="00336F1E"/>
    <w:rsid w:val="00337225"/>
    <w:rsid w:val="0033761E"/>
    <w:rsid w:val="0033787C"/>
    <w:rsid w:val="003404E2"/>
    <w:rsid w:val="00340E33"/>
    <w:rsid w:val="00340F67"/>
    <w:rsid w:val="00341441"/>
    <w:rsid w:val="0034150B"/>
    <w:rsid w:val="003416E3"/>
    <w:rsid w:val="003419D4"/>
    <w:rsid w:val="0034260C"/>
    <w:rsid w:val="003427E8"/>
    <w:rsid w:val="00342872"/>
    <w:rsid w:val="0034291B"/>
    <w:rsid w:val="003429A4"/>
    <w:rsid w:val="00342E47"/>
    <w:rsid w:val="0034341A"/>
    <w:rsid w:val="0034379B"/>
    <w:rsid w:val="00343D6F"/>
    <w:rsid w:val="003440FF"/>
    <w:rsid w:val="00344796"/>
    <w:rsid w:val="00344CFA"/>
    <w:rsid w:val="00345621"/>
    <w:rsid w:val="003457B1"/>
    <w:rsid w:val="0034592E"/>
    <w:rsid w:val="00345D87"/>
    <w:rsid w:val="00345DBB"/>
    <w:rsid w:val="00345F61"/>
    <w:rsid w:val="00346094"/>
    <w:rsid w:val="00346822"/>
    <w:rsid w:val="00351179"/>
    <w:rsid w:val="0035132C"/>
    <w:rsid w:val="003516F0"/>
    <w:rsid w:val="00351865"/>
    <w:rsid w:val="00351A99"/>
    <w:rsid w:val="003523C8"/>
    <w:rsid w:val="003525F4"/>
    <w:rsid w:val="0035267E"/>
    <w:rsid w:val="00352B4B"/>
    <w:rsid w:val="00352BE8"/>
    <w:rsid w:val="0035336F"/>
    <w:rsid w:val="003534BA"/>
    <w:rsid w:val="00353CC3"/>
    <w:rsid w:val="00353EFE"/>
    <w:rsid w:val="003549F4"/>
    <w:rsid w:val="00354EF6"/>
    <w:rsid w:val="00355025"/>
    <w:rsid w:val="003558B3"/>
    <w:rsid w:val="00355F6F"/>
    <w:rsid w:val="0035684F"/>
    <w:rsid w:val="00356E6C"/>
    <w:rsid w:val="00357505"/>
    <w:rsid w:val="00357966"/>
    <w:rsid w:val="00357F73"/>
    <w:rsid w:val="003602A5"/>
    <w:rsid w:val="00360484"/>
    <w:rsid w:val="00360587"/>
    <w:rsid w:val="0036068A"/>
    <w:rsid w:val="003607F6"/>
    <w:rsid w:val="00360C53"/>
    <w:rsid w:val="00360EE9"/>
    <w:rsid w:val="00361115"/>
    <w:rsid w:val="0036151A"/>
    <w:rsid w:val="00361D00"/>
    <w:rsid w:val="0036202F"/>
    <w:rsid w:val="003625BE"/>
    <w:rsid w:val="00362A1C"/>
    <w:rsid w:val="00362DD5"/>
    <w:rsid w:val="00362E83"/>
    <w:rsid w:val="00363069"/>
    <w:rsid w:val="003637E2"/>
    <w:rsid w:val="00364EA1"/>
    <w:rsid w:val="00365252"/>
    <w:rsid w:val="003652B1"/>
    <w:rsid w:val="003656EC"/>
    <w:rsid w:val="00365904"/>
    <w:rsid w:val="00365A57"/>
    <w:rsid w:val="00365D01"/>
    <w:rsid w:val="00366129"/>
    <w:rsid w:val="0036702C"/>
    <w:rsid w:val="00367CD2"/>
    <w:rsid w:val="00367E1B"/>
    <w:rsid w:val="003705E1"/>
    <w:rsid w:val="00370705"/>
    <w:rsid w:val="0037100D"/>
    <w:rsid w:val="00371210"/>
    <w:rsid w:val="00371321"/>
    <w:rsid w:val="003716AC"/>
    <w:rsid w:val="0037233D"/>
    <w:rsid w:val="00372352"/>
    <w:rsid w:val="0037264E"/>
    <w:rsid w:val="00372A45"/>
    <w:rsid w:val="00372A49"/>
    <w:rsid w:val="003730F3"/>
    <w:rsid w:val="003739ED"/>
    <w:rsid w:val="00373A5F"/>
    <w:rsid w:val="0037415C"/>
    <w:rsid w:val="0037434E"/>
    <w:rsid w:val="003746B7"/>
    <w:rsid w:val="00374827"/>
    <w:rsid w:val="00374D92"/>
    <w:rsid w:val="00375466"/>
    <w:rsid w:val="003756F7"/>
    <w:rsid w:val="0037642C"/>
    <w:rsid w:val="00376715"/>
    <w:rsid w:val="00376AE8"/>
    <w:rsid w:val="003771E4"/>
    <w:rsid w:val="003774FA"/>
    <w:rsid w:val="00377A50"/>
    <w:rsid w:val="00377CFB"/>
    <w:rsid w:val="00380199"/>
    <w:rsid w:val="00380554"/>
    <w:rsid w:val="00380569"/>
    <w:rsid w:val="00381207"/>
    <w:rsid w:val="003815E6"/>
    <w:rsid w:val="00381A55"/>
    <w:rsid w:val="00381E96"/>
    <w:rsid w:val="00382DCF"/>
    <w:rsid w:val="0038329D"/>
    <w:rsid w:val="003836E6"/>
    <w:rsid w:val="00383776"/>
    <w:rsid w:val="00383926"/>
    <w:rsid w:val="00384412"/>
    <w:rsid w:val="00384839"/>
    <w:rsid w:val="003848D7"/>
    <w:rsid w:val="003849B6"/>
    <w:rsid w:val="00384BF8"/>
    <w:rsid w:val="0038560A"/>
    <w:rsid w:val="003858BE"/>
    <w:rsid w:val="00385A89"/>
    <w:rsid w:val="00385BA5"/>
    <w:rsid w:val="0038613F"/>
    <w:rsid w:val="003863B4"/>
    <w:rsid w:val="00386447"/>
    <w:rsid w:val="003870D8"/>
    <w:rsid w:val="003872C7"/>
    <w:rsid w:val="00387752"/>
    <w:rsid w:val="0038795C"/>
    <w:rsid w:val="003901CE"/>
    <w:rsid w:val="00390303"/>
    <w:rsid w:val="003905D1"/>
    <w:rsid w:val="00390693"/>
    <w:rsid w:val="003906BB"/>
    <w:rsid w:val="00390780"/>
    <w:rsid w:val="00390BA0"/>
    <w:rsid w:val="00390E7F"/>
    <w:rsid w:val="00391D37"/>
    <w:rsid w:val="003924E3"/>
    <w:rsid w:val="0039270B"/>
    <w:rsid w:val="0039276D"/>
    <w:rsid w:val="003927E8"/>
    <w:rsid w:val="00392DB8"/>
    <w:rsid w:val="003936C1"/>
    <w:rsid w:val="00393DDE"/>
    <w:rsid w:val="00393EF8"/>
    <w:rsid w:val="00394092"/>
    <w:rsid w:val="0039487E"/>
    <w:rsid w:val="00394B19"/>
    <w:rsid w:val="003954BE"/>
    <w:rsid w:val="00395890"/>
    <w:rsid w:val="00395A13"/>
    <w:rsid w:val="00395C05"/>
    <w:rsid w:val="00395C78"/>
    <w:rsid w:val="00395FFF"/>
    <w:rsid w:val="003960BB"/>
    <w:rsid w:val="003967D3"/>
    <w:rsid w:val="003971CE"/>
    <w:rsid w:val="0039736B"/>
    <w:rsid w:val="00397684"/>
    <w:rsid w:val="00397967"/>
    <w:rsid w:val="00397F4E"/>
    <w:rsid w:val="003A00E9"/>
    <w:rsid w:val="003A0256"/>
    <w:rsid w:val="003A0478"/>
    <w:rsid w:val="003A058A"/>
    <w:rsid w:val="003A059C"/>
    <w:rsid w:val="003A060C"/>
    <w:rsid w:val="003A0756"/>
    <w:rsid w:val="003A1360"/>
    <w:rsid w:val="003A14DE"/>
    <w:rsid w:val="003A2277"/>
    <w:rsid w:val="003A2853"/>
    <w:rsid w:val="003A29BC"/>
    <w:rsid w:val="003A2AE0"/>
    <w:rsid w:val="003A2D2D"/>
    <w:rsid w:val="003A40A9"/>
    <w:rsid w:val="003A436D"/>
    <w:rsid w:val="003A4420"/>
    <w:rsid w:val="003A4B09"/>
    <w:rsid w:val="003A4CBE"/>
    <w:rsid w:val="003A52DF"/>
    <w:rsid w:val="003A532B"/>
    <w:rsid w:val="003A5742"/>
    <w:rsid w:val="003A5CB0"/>
    <w:rsid w:val="003A5DDD"/>
    <w:rsid w:val="003A6581"/>
    <w:rsid w:val="003A6B5D"/>
    <w:rsid w:val="003A7005"/>
    <w:rsid w:val="003A745E"/>
    <w:rsid w:val="003B0575"/>
    <w:rsid w:val="003B07C8"/>
    <w:rsid w:val="003B15AA"/>
    <w:rsid w:val="003B1BB8"/>
    <w:rsid w:val="003B2277"/>
    <w:rsid w:val="003B25EC"/>
    <w:rsid w:val="003B27F0"/>
    <w:rsid w:val="003B2889"/>
    <w:rsid w:val="003B2D33"/>
    <w:rsid w:val="003B2EAE"/>
    <w:rsid w:val="003B3270"/>
    <w:rsid w:val="003B3557"/>
    <w:rsid w:val="003B45BC"/>
    <w:rsid w:val="003B46F1"/>
    <w:rsid w:val="003B470A"/>
    <w:rsid w:val="003B49F0"/>
    <w:rsid w:val="003B50A4"/>
    <w:rsid w:val="003B5734"/>
    <w:rsid w:val="003B5E0A"/>
    <w:rsid w:val="003B6A95"/>
    <w:rsid w:val="003B6F61"/>
    <w:rsid w:val="003B756B"/>
    <w:rsid w:val="003B7668"/>
    <w:rsid w:val="003B7A60"/>
    <w:rsid w:val="003B7C8A"/>
    <w:rsid w:val="003B7C96"/>
    <w:rsid w:val="003B7EBD"/>
    <w:rsid w:val="003B7F4C"/>
    <w:rsid w:val="003B7FEC"/>
    <w:rsid w:val="003C0350"/>
    <w:rsid w:val="003C0CC9"/>
    <w:rsid w:val="003C191C"/>
    <w:rsid w:val="003C1FAC"/>
    <w:rsid w:val="003C21B3"/>
    <w:rsid w:val="003C272C"/>
    <w:rsid w:val="003C2930"/>
    <w:rsid w:val="003C2981"/>
    <w:rsid w:val="003C2A19"/>
    <w:rsid w:val="003C3234"/>
    <w:rsid w:val="003C4061"/>
    <w:rsid w:val="003C418D"/>
    <w:rsid w:val="003C4A3B"/>
    <w:rsid w:val="003C4DF5"/>
    <w:rsid w:val="003C5622"/>
    <w:rsid w:val="003C6208"/>
    <w:rsid w:val="003C6443"/>
    <w:rsid w:val="003C672D"/>
    <w:rsid w:val="003C6C28"/>
    <w:rsid w:val="003C6F73"/>
    <w:rsid w:val="003C7856"/>
    <w:rsid w:val="003C7DE1"/>
    <w:rsid w:val="003D014E"/>
    <w:rsid w:val="003D02FA"/>
    <w:rsid w:val="003D0509"/>
    <w:rsid w:val="003D0762"/>
    <w:rsid w:val="003D09E6"/>
    <w:rsid w:val="003D0AC2"/>
    <w:rsid w:val="003D10CF"/>
    <w:rsid w:val="003D1266"/>
    <w:rsid w:val="003D14A5"/>
    <w:rsid w:val="003D18E9"/>
    <w:rsid w:val="003D1BC0"/>
    <w:rsid w:val="003D1CFE"/>
    <w:rsid w:val="003D1ECF"/>
    <w:rsid w:val="003D2092"/>
    <w:rsid w:val="003D215C"/>
    <w:rsid w:val="003D2761"/>
    <w:rsid w:val="003D30BF"/>
    <w:rsid w:val="003D3B1B"/>
    <w:rsid w:val="003D435E"/>
    <w:rsid w:val="003D4FA5"/>
    <w:rsid w:val="003D5607"/>
    <w:rsid w:val="003D5B8C"/>
    <w:rsid w:val="003D612F"/>
    <w:rsid w:val="003D68BF"/>
    <w:rsid w:val="003D74DE"/>
    <w:rsid w:val="003D7B47"/>
    <w:rsid w:val="003D7C22"/>
    <w:rsid w:val="003D7FAC"/>
    <w:rsid w:val="003E0D66"/>
    <w:rsid w:val="003E0E25"/>
    <w:rsid w:val="003E0EDA"/>
    <w:rsid w:val="003E1270"/>
    <w:rsid w:val="003E1738"/>
    <w:rsid w:val="003E17CC"/>
    <w:rsid w:val="003E1862"/>
    <w:rsid w:val="003E1AAD"/>
    <w:rsid w:val="003E1B16"/>
    <w:rsid w:val="003E1DC8"/>
    <w:rsid w:val="003E2788"/>
    <w:rsid w:val="003E28E2"/>
    <w:rsid w:val="003E2C5C"/>
    <w:rsid w:val="003E2F14"/>
    <w:rsid w:val="003E303A"/>
    <w:rsid w:val="003E32A7"/>
    <w:rsid w:val="003E47A6"/>
    <w:rsid w:val="003E4C00"/>
    <w:rsid w:val="003E4CB4"/>
    <w:rsid w:val="003E5434"/>
    <w:rsid w:val="003E571F"/>
    <w:rsid w:val="003E59F4"/>
    <w:rsid w:val="003E5A47"/>
    <w:rsid w:val="003E5ECF"/>
    <w:rsid w:val="003E6297"/>
    <w:rsid w:val="003E6757"/>
    <w:rsid w:val="003E6FE5"/>
    <w:rsid w:val="003E71FA"/>
    <w:rsid w:val="003E7979"/>
    <w:rsid w:val="003E7B16"/>
    <w:rsid w:val="003F05D1"/>
    <w:rsid w:val="003F1032"/>
    <w:rsid w:val="003F1E56"/>
    <w:rsid w:val="003F2193"/>
    <w:rsid w:val="003F234E"/>
    <w:rsid w:val="003F37E7"/>
    <w:rsid w:val="003F3A8E"/>
    <w:rsid w:val="003F3BB5"/>
    <w:rsid w:val="003F3BEF"/>
    <w:rsid w:val="003F3C77"/>
    <w:rsid w:val="003F3DA1"/>
    <w:rsid w:val="003F3DF2"/>
    <w:rsid w:val="003F4155"/>
    <w:rsid w:val="003F4779"/>
    <w:rsid w:val="003F4785"/>
    <w:rsid w:val="003F4E6C"/>
    <w:rsid w:val="003F5AF7"/>
    <w:rsid w:val="003F5CC3"/>
    <w:rsid w:val="003F5CD8"/>
    <w:rsid w:val="003F5E1D"/>
    <w:rsid w:val="003F681F"/>
    <w:rsid w:val="003F69F6"/>
    <w:rsid w:val="003F6A0B"/>
    <w:rsid w:val="003F6A16"/>
    <w:rsid w:val="003F6E46"/>
    <w:rsid w:val="003F71DC"/>
    <w:rsid w:val="003F738E"/>
    <w:rsid w:val="003F7BDB"/>
    <w:rsid w:val="003F7EBE"/>
    <w:rsid w:val="0040014D"/>
    <w:rsid w:val="00400287"/>
    <w:rsid w:val="0040091F"/>
    <w:rsid w:val="00400C84"/>
    <w:rsid w:val="00400FA8"/>
    <w:rsid w:val="0040179F"/>
    <w:rsid w:val="0040194D"/>
    <w:rsid w:val="00401A41"/>
    <w:rsid w:val="00401C92"/>
    <w:rsid w:val="00401DD9"/>
    <w:rsid w:val="00401DF2"/>
    <w:rsid w:val="00401F9C"/>
    <w:rsid w:val="00402138"/>
    <w:rsid w:val="00402193"/>
    <w:rsid w:val="004022DC"/>
    <w:rsid w:val="0040274A"/>
    <w:rsid w:val="00402DA0"/>
    <w:rsid w:val="00403193"/>
    <w:rsid w:val="00403533"/>
    <w:rsid w:val="0040378B"/>
    <w:rsid w:val="00403926"/>
    <w:rsid w:val="004039A6"/>
    <w:rsid w:val="00403EC4"/>
    <w:rsid w:val="00403F23"/>
    <w:rsid w:val="004046A6"/>
    <w:rsid w:val="004048AB"/>
    <w:rsid w:val="00404F5B"/>
    <w:rsid w:val="00405062"/>
    <w:rsid w:val="00405213"/>
    <w:rsid w:val="00405533"/>
    <w:rsid w:val="00405CC1"/>
    <w:rsid w:val="004064A6"/>
    <w:rsid w:val="00406524"/>
    <w:rsid w:val="00406C55"/>
    <w:rsid w:val="0040721F"/>
    <w:rsid w:val="004072FC"/>
    <w:rsid w:val="0040740E"/>
    <w:rsid w:val="00407B3A"/>
    <w:rsid w:val="00407B57"/>
    <w:rsid w:val="00407D38"/>
    <w:rsid w:val="00410000"/>
    <w:rsid w:val="00410198"/>
    <w:rsid w:val="00410C49"/>
    <w:rsid w:val="00410F61"/>
    <w:rsid w:val="0041103F"/>
    <w:rsid w:val="004112B1"/>
    <w:rsid w:val="004116B6"/>
    <w:rsid w:val="00411962"/>
    <w:rsid w:val="00411B02"/>
    <w:rsid w:val="00411DB3"/>
    <w:rsid w:val="00412D4E"/>
    <w:rsid w:val="00413458"/>
    <w:rsid w:val="00413742"/>
    <w:rsid w:val="00413EA2"/>
    <w:rsid w:val="00414B14"/>
    <w:rsid w:val="00415410"/>
    <w:rsid w:val="00415768"/>
    <w:rsid w:val="00415E5B"/>
    <w:rsid w:val="004162DA"/>
    <w:rsid w:val="00416F37"/>
    <w:rsid w:val="004179C1"/>
    <w:rsid w:val="00420016"/>
    <w:rsid w:val="004202DD"/>
    <w:rsid w:val="004207AC"/>
    <w:rsid w:val="00420CA3"/>
    <w:rsid w:val="00421055"/>
    <w:rsid w:val="00421CA0"/>
    <w:rsid w:val="0042216E"/>
    <w:rsid w:val="00422887"/>
    <w:rsid w:val="00422B66"/>
    <w:rsid w:val="00422C53"/>
    <w:rsid w:val="00422D2D"/>
    <w:rsid w:val="00422F81"/>
    <w:rsid w:val="0042325F"/>
    <w:rsid w:val="004236AA"/>
    <w:rsid w:val="004237B6"/>
    <w:rsid w:val="00423A92"/>
    <w:rsid w:val="004240F1"/>
    <w:rsid w:val="00424921"/>
    <w:rsid w:val="00424B83"/>
    <w:rsid w:val="00424B8A"/>
    <w:rsid w:val="004253A0"/>
    <w:rsid w:val="0042573B"/>
    <w:rsid w:val="00425755"/>
    <w:rsid w:val="00425945"/>
    <w:rsid w:val="00425E64"/>
    <w:rsid w:val="00425FFF"/>
    <w:rsid w:val="00426C34"/>
    <w:rsid w:val="00427491"/>
    <w:rsid w:val="00427582"/>
    <w:rsid w:val="00427812"/>
    <w:rsid w:val="00427DE2"/>
    <w:rsid w:val="00431427"/>
    <w:rsid w:val="00431C00"/>
    <w:rsid w:val="004320C4"/>
    <w:rsid w:val="004325A2"/>
    <w:rsid w:val="00432655"/>
    <w:rsid w:val="004339D0"/>
    <w:rsid w:val="00433E3E"/>
    <w:rsid w:val="00434C85"/>
    <w:rsid w:val="00435267"/>
    <w:rsid w:val="00435420"/>
    <w:rsid w:val="00435617"/>
    <w:rsid w:val="0043583B"/>
    <w:rsid w:val="00435BB7"/>
    <w:rsid w:val="00435E79"/>
    <w:rsid w:val="00436148"/>
    <w:rsid w:val="00436872"/>
    <w:rsid w:val="00436EDC"/>
    <w:rsid w:val="00437892"/>
    <w:rsid w:val="00437EA5"/>
    <w:rsid w:val="00437F75"/>
    <w:rsid w:val="00440CAB"/>
    <w:rsid w:val="00441433"/>
    <w:rsid w:val="0044143C"/>
    <w:rsid w:val="0044183A"/>
    <w:rsid w:val="00441A10"/>
    <w:rsid w:val="00441DF7"/>
    <w:rsid w:val="00441E44"/>
    <w:rsid w:val="00442D8A"/>
    <w:rsid w:val="00442DFE"/>
    <w:rsid w:val="00442E73"/>
    <w:rsid w:val="00443626"/>
    <w:rsid w:val="00443A94"/>
    <w:rsid w:val="00443F25"/>
    <w:rsid w:val="004440D4"/>
    <w:rsid w:val="0044415D"/>
    <w:rsid w:val="004445B7"/>
    <w:rsid w:val="004445D1"/>
    <w:rsid w:val="00444A44"/>
    <w:rsid w:val="00445054"/>
    <w:rsid w:val="004452B3"/>
    <w:rsid w:val="00445322"/>
    <w:rsid w:val="004455B0"/>
    <w:rsid w:val="00445723"/>
    <w:rsid w:val="00445B44"/>
    <w:rsid w:val="0044719A"/>
    <w:rsid w:val="00447328"/>
    <w:rsid w:val="0044747C"/>
    <w:rsid w:val="00447B64"/>
    <w:rsid w:val="00447D9F"/>
    <w:rsid w:val="00447E2F"/>
    <w:rsid w:val="00450DA0"/>
    <w:rsid w:val="00450E86"/>
    <w:rsid w:val="00451775"/>
    <w:rsid w:val="00451A33"/>
    <w:rsid w:val="00452C2A"/>
    <w:rsid w:val="004533B5"/>
    <w:rsid w:val="0045474D"/>
    <w:rsid w:val="00455731"/>
    <w:rsid w:val="00455D99"/>
    <w:rsid w:val="00455FED"/>
    <w:rsid w:val="004561D3"/>
    <w:rsid w:val="00456875"/>
    <w:rsid w:val="004572B8"/>
    <w:rsid w:val="004573D5"/>
    <w:rsid w:val="00457486"/>
    <w:rsid w:val="00457709"/>
    <w:rsid w:val="00457E52"/>
    <w:rsid w:val="00460878"/>
    <w:rsid w:val="004608F7"/>
    <w:rsid w:val="00460B8B"/>
    <w:rsid w:val="00460BE0"/>
    <w:rsid w:val="00461B34"/>
    <w:rsid w:val="00461D90"/>
    <w:rsid w:val="00461F12"/>
    <w:rsid w:val="00462734"/>
    <w:rsid w:val="00462DAE"/>
    <w:rsid w:val="004633DB"/>
    <w:rsid w:val="004639F4"/>
    <w:rsid w:val="00464084"/>
    <w:rsid w:val="0046412C"/>
    <w:rsid w:val="004641CA"/>
    <w:rsid w:val="0046458D"/>
    <w:rsid w:val="004647BD"/>
    <w:rsid w:val="00464C65"/>
    <w:rsid w:val="00464D7B"/>
    <w:rsid w:val="00465899"/>
    <w:rsid w:val="004663D7"/>
    <w:rsid w:val="0046657B"/>
    <w:rsid w:val="004667BA"/>
    <w:rsid w:val="00466850"/>
    <w:rsid w:val="00466F0A"/>
    <w:rsid w:val="0046735F"/>
    <w:rsid w:val="00467873"/>
    <w:rsid w:val="0047058F"/>
    <w:rsid w:val="00470C83"/>
    <w:rsid w:val="004718F6"/>
    <w:rsid w:val="00471BAB"/>
    <w:rsid w:val="00471F7C"/>
    <w:rsid w:val="0047205B"/>
    <w:rsid w:val="004726CB"/>
    <w:rsid w:val="00472A13"/>
    <w:rsid w:val="00472A83"/>
    <w:rsid w:val="00472DAA"/>
    <w:rsid w:val="0047321E"/>
    <w:rsid w:val="0047337B"/>
    <w:rsid w:val="00473741"/>
    <w:rsid w:val="004737A1"/>
    <w:rsid w:val="00473C32"/>
    <w:rsid w:val="004743EA"/>
    <w:rsid w:val="0047487B"/>
    <w:rsid w:val="00474BD4"/>
    <w:rsid w:val="00474CE0"/>
    <w:rsid w:val="00475360"/>
    <w:rsid w:val="0047540A"/>
    <w:rsid w:val="00475497"/>
    <w:rsid w:val="004761B3"/>
    <w:rsid w:val="00476593"/>
    <w:rsid w:val="0047686D"/>
    <w:rsid w:val="00476A5D"/>
    <w:rsid w:val="00477CF9"/>
    <w:rsid w:val="00477F12"/>
    <w:rsid w:val="00477F8E"/>
    <w:rsid w:val="00480696"/>
    <w:rsid w:val="004808BD"/>
    <w:rsid w:val="00480D3D"/>
    <w:rsid w:val="00480F5E"/>
    <w:rsid w:val="004813E7"/>
    <w:rsid w:val="004814AD"/>
    <w:rsid w:val="00481665"/>
    <w:rsid w:val="0048176D"/>
    <w:rsid w:val="00481894"/>
    <w:rsid w:val="00481AE1"/>
    <w:rsid w:val="004830E5"/>
    <w:rsid w:val="004831A0"/>
    <w:rsid w:val="004836B3"/>
    <w:rsid w:val="004838EB"/>
    <w:rsid w:val="00483DA9"/>
    <w:rsid w:val="004842EB"/>
    <w:rsid w:val="00484B59"/>
    <w:rsid w:val="004851CE"/>
    <w:rsid w:val="00485509"/>
    <w:rsid w:val="004855EC"/>
    <w:rsid w:val="00485813"/>
    <w:rsid w:val="00485FDF"/>
    <w:rsid w:val="004861D8"/>
    <w:rsid w:val="00486A12"/>
    <w:rsid w:val="00486AD4"/>
    <w:rsid w:val="00487029"/>
    <w:rsid w:val="00487299"/>
    <w:rsid w:val="004876FC"/>
    <w:rsid w:val="00487863"/>
    <w:rsid w:val="00490196"/>
    <w:rsid w:val="004902D5"/>
    <w:rsid w:val="00490896"/>
    <w:rsid w:val="00490ABF"/>
    <w:rsid w:val="00490DD1"/>
    <w:rsid w:val="00490EAE"/>
    <w:rsid w:val="004913A4"/>
    <w:rsid w:val="00491549"/>
    <w:rsid w:val="0049162F"/>
    <w:rsid w:val="00492208"/>
    <w:rsid w:val="004926DD"/>
    <w:rsid w:val="0049278F"/>
    <w:rsid w:val="004927F5"/>
    <w:rsid w:val="0049368B"/>
    <w:rsid w:val="00493797"/>
    <w:rsid w:val="004938B9"/>
    <w:rsid w:val="00493F2A"/>
    <w:rsid w:val="00494923"/>
    <w:rsid w:val="00494B05"/>
    <w:rsid w:val="00494B55"/>
    <w:rsid w:val="0049563D"/>
    <w:rsid w:val="004958D4"/>
    <w:rsid w:val="00495C24"/>
    <w:rsid w:val="00495C48"/>
    <w:rsid w:val="00495CD1"/>
    <w:rsid w:val="004961C5"/>
    <w:rsid w:val="00496B91"/>
    <w:rsid w:val="00496F2B"/>
    <w:rsid w:val="0049704F"/>
    <w:rsid w:val="004976B0"/>
    <w:rsid w:val="00497BBF"/>
    <w:rsid w:val="004A0400"/>
    <w:rsid w:val="004A12A4"/>
    <w:rsid w:val="004A12D7"/>
    <w:rsid w:val="004A134D"/>
    <w:rsid w:val="004A14D6"/>
    <w:rsid w:val="004A19CC"/>
    <w:rsid w:val="004A1A3B"/>
    <w:rsid w:val="004A1ADF"/>
    <w:rsid w:val="004A1B31"/>
    <w:rsid w:val="004A1BA2"/>
    <w:rsid w:val="004A271D"/>
    <w:rsid w:val="004A2928"/>
    <w:rsid w:val="004A29C3"/>
    <w:rsid w:val="004A30BC"/>
    <w:rsid w:val="004A3213"/>
    <w:rsid w:val="004A34C8"/>
    <w:rsid w:val="004A41C7"/>
    <w:rsid w:val="004A4808"/>
    <w:rsid w:val="004A4DCF"/>
    <w:rsid w:val="004A55C4"/>
    <w:rsid w:val="004A59A0"/>
    <w:rsid w:val="004A5A78"/>
    <w:rsid w:val="004A5B06"/>
    <w:rsid w:val="004A5C54"/>
    <w:rsid w:val="004A661B"/>
    <w:rsid w:val="004A6A2B"/>
    <w:rsid w:val="004A6EFA"/>
    <w:rsid w:val="004A7264"/>
    <w:rsid w:val="004A730E"/>
    <w:rsid w:val="004A7494"/>
    <w:rsid w:val="004A7535"/>
    <w:rsid w:val="004A795F"/>
    <w:rsid w:val="004A7AEC"/>
    <w:rsid w:val="004A7C6B"/>
    <w:rsid w:val="004A7CB8"/>
    <w:rsid w:val="004B0724"/>
    <w:rsid w:val="004B076C"/>
    <w:rsid w:val="004B0C49"/>
    <w:rsid w:val="004B150E"/>
    <w:rsid w:val="004B16BF"/>
    <w:rsid w:val="004B1716"/>
    <w:rsid w:val="004B19F9"/>
    <w:rsid w:val="004B1FD9"/>
    <w:rsid w:val="004B283A"/>
    <w:rsid w:val="004B2AF5"/>
    <w:rsid w:val="004B3782"/>
    <w:rsid w:val="004B38A5"/>
    <w:rsid w:val="004B4DC0"/>
    <w:rsid w:val="004B5144"/>
    <w:rsid w:val="004B514C"/>
    <w:rsid w:val="004B52F3"/>
    <w:rsid w:val="004B5AD9"/>
    <w:rsid w:val="004B5C01"/>
    <w:rsid w:val="004B5EFD"/>
    <w:rsid w:val="004B6ABE"/>
    <w:rsid w:val="004B6DA0"/>
    <w:rsid w:val="004B6E38"/>
    <w:rsid w:val="004B7B87"/>
    <w:rsid w:val="004B7C5D"/>
    <w:rsid w:val="004C0514"/>
    <w:rsid w:val="004C0A2C"/>
    <w:rsid w:val="004C1305"/>
    <w:rsid w:val="004C154C"/>
    <w:rsid w:val="004C1821"/>
    <w:rsid w:val="004C287E"/>
    <w:rsid w:val="004C28F9"/>
    <w:rsid w:val="004C2954"/>
    <w:rsid w:val="004C30B5"/>
    <w:rsid w:val="004C3455"/>
    <w:rsid w:val="004C38BB"/>
    <w:rsid w:val="004C3A5E"/>
    <w:rsid w:val="004C444E"/>
    <w:rsid w:val="004C4685"/>
    <w:rsid w:val="004C4BE9"/>
    <w:rsid w:val="004C4E23"/>
    <w:rsid w:val="004C50D2"/>
    <w:rsid w:val="004C5D97"/>
    <w:rsid w:val="004C5EF6"/>
    <w:rsid w:val="004C6317"/>
    <w:rsid w:val="004C64AC"/>
    <w:rsid w:val="004C67FD"/>
    <w:rsid w:val="004C7450"/>
    <w:rsid w:val="004C7D64"/>
    <w:rsid w:val="004C7E97"/>
    <w:rsid w:val="004D0160"/>
    <w:rsid w:val="004D042B"/>
    <w:rsid w:val="004D04D8"/>
    <w:rsid w:val="004D0A25"/>
    <w:rsid w:val="004D0C7A"/>
    <w:rsid w:val="004D0FC5"/>
    <w:rsid w:val="004D1280"/>
    <w:rsid w:val="004D1479"/>
    <w:rsid w:val="004D155F"/>
    <w:rsid w:val="004D1ACF"/>
    <w:rsid w:val="004D3C9B"/>
    <w:rsid w:val="004D3DE7"/>
    <w:rsid w:val="004D3F7B"/>
    <w:rsid w:val="004D44BE"/>
    <w:rsid w:val="004D45B9"/>
    <w:rsid w:val="004D470B"/>
    <w:rsid w:val="004D4824"/>
    <w:rsid w:val="004D4B01"/>
    <w:rsid w:val="004D4E83"/>
    <w:rsid w:val="004D4F63"/>
    <w:rsid w:val="004D509F"/>
    <w:rsid w:val="004D5220"/>
    <w:rsid w:val="004D5450"/>
    <w:rsid w:val="004D5BCC"/>
    <w:rsid w:val="004D62D7"/>
    <w:rsid w:val="004D67B4"/>
    <w:rsid w:val="004D68CE"/>
    <w:rsid w:val="004D6CD7"/>
    <w:rsid w:val="004D708B"/>
    <w:rsid w:val="004D76DD"/>
    <w:rsid w:val="004D77C4"/>
    <w:rsid w:val="004D7F7E"/>
    <w:rsid w:val="004E0717"/>
    <w:rsid w:val="004E0833"/>
    <w:rsid w:val="004E0A85"/>
    <w:rsid w:val="004E1746"/>
    <w:rsid w:val="004E188A"/>
    <w:rsid w:val="004E1EA7"/>
    <w:rsid w:val="004E2261"/>
    <w:rsid w:val="004E271C"/>
    <w:rsid w:val="004E2BBD"/>
    <w:rsid w:val="004E2CE1"/>
    <w:rsid w:val="004E2FFF"/>
    <w:rsid w:val="004E32CC"/>
    <w:rsid w:val="004E32D0"/>
    <w:rsid w:val="004E3540"/>
    <w:rsid w:val="004E37FB"/>
    <w:rsid w:val="004E386C"/>
    <w:rsid w:val="004E3AD1"/>
    <w:rsid w:val="004E4465"/>
    <w:rsid w:val="004E4851"/>
    <w:rsid w:val="004E4B7E"/>
    <w:rsid w:val="004E4C97"/>
    <w:rsid w:val="004E4D78"/>
    <w:rsid w:val="004E561C"/>
    <w:rsid w:val="004E58FA"/>
    <w:rsid w:val="004E5C0C"/>
    <w:rsid w:val="004E5CAE"/>
    <w:rsid w:val="004E5EC8"/>
    <w:rsid w:val="004E5FDD"/>
    <w:rsid w:val="004E6C87"/>
    <w:rsid w:val="004E6EDA"/>
    <w:rsid w:val="004E7262"/>
    <w:rsid w:val="004E757D"/>
    <w:rsid w:val="004E7E8D"/>
    <w:rsid w:val="004F0392"/>
    <w:rsid w:val="004F04B2"/>
    <w:rsid w:val="004F0E20"/>
    <w:rsid w:val="004F0F7D"/>
    <w:rsid w:val="004F1533"/>
    <w:rsid w:val="004F15BA"/>
    <w:rsid w:val="004F15F7"/>
    <w:rsid w:val="004F19C3"/>
    <w:rsid w:val="004F1F08"/>
    <w:rsid w:val="004F232E"/>
    <w:rsid w:val="004F417E"/>
    <w:rsid w:val="004F441E"/>
    <w:rsid w:val="004F52A5"/>
    <w:rsid w:val="004F5914"/>
    <w:rsid w:val="004F5DFD"/>
    <w:rsid w:val="004F5F47"/>
    <w:rsid w:val="004F62C1"/>
    <w:rsid w:val="004F649D"/>
    <w:rsid w:val="004F66C2"/>
    <w:rsid w:val="004F69BB"/>
    <w:rsid w:val="004F69F3"/>
    <w:rsid w:val="004F6ACF"/>
    <w:rsid w:val="004F6C3D"/>
    <w:rsid w:val="004F70FB"/>
    <w:rsid w:val="004F7159"/>
    <w:rsid w:val="004F7263"/>
    <w:rsid w:val="004F7793"/>
    <w:rsid w:val="004F7B96"/>
    <w:rsid w:val="004F7BA9"/>
    <w:rsid w:val="004F7F3D"/>
    <w:rsid w:val="005003C3"/>
    <w:rsid w:val="005007D3"/>
    <w:rsid w:val="00500A4F"/>
    <w:rsid w:val="00500D07"/>
    <w:rsid w:val="00500D3E"/>
    <w:rsid w:val="005010E3"/>
    <w:rsid w:val="00501919"/>
    <w:rsid w:val="00501C60"/>
    <w:rsid w:val="00502971"/>
    <w:rsid w:val="00502D42"/>
    <w:rsid w:val="00502ED9"/>
    <w:rsid w:val="005030E7"/>
    <w:rsid w:val="005037AE"/>
    <w:rsid w:val="005038EA"/>
    <w:rsid w:val="00503F7D"/>
    <w:rsid w:val="005049DA"/>
    <w:rsid w:val="00504B39"/>
    <w:rsid w:val="00504BF0"/>
    <w:rsid w:val="0050500C"/>
    <w:rsid w:val="0050530E"/>
    <w:rsid w:val="0050580A"/>
    <w:rsid w:val="005058EE"/>
    <w:rsid w:val="0050693B"/>
    <w:rsid w:val="0050706B"/>
    <w:rsid w:val="00507576"/>
    <w:rsid w:val="00507887"/>
    <w:rsid w:val="00507A39"/>
    <w:rsid w:val="00507B8F"/>
    <w:rsid w:val="00507DEE"/>
    <w:rsid w:val="00507DF8"/>
    <w:rsid w:val="00507F56"/>
    <w:rsid w:val="005101BE"/>
    <w:rsid w:val="005103A5"/>
    <w:rsid w:val="00510DA8"/>
    <w:rsid w:val="00511C80"/>
    <w:rsid w:val="005126CB"/>
    <w:rsid w:val="00512ABB"/>
    <w:rsid w:val="00512B8D"/>
    <w:rsid w:val="00512BBB"/>
    <w:rsid w:val="00512DD7"/>
    <w:rsid w:val="00512F7F"/>
    <w:rsid w:val="00513058"/>
    <w:rsid w:val="005130BB"/>
    <w:rsid w:val="00513B1B"/>
    <w:rsid w:val="005147F4"/>
    <w:rsid w:val="0051743E"/>
    <w:rsid w:val="005178E9"/>
    <w:rsid w:val="00517B4E"/>
    <w:rsid w:val="00517BEC"/>
    <w:rsid w:val="00517D53"/>
    <w:rsid w:val="00517E39"/>
    <w:rsid w:val="005200C1"/>
    <w:rsid w:val="0052028A"/>
    <w:rsid w:val="005204B1"/>
    <w:rsid w:val="00520F09"/>
    <w:rsid w:val="00521017"/>
    <w:rsid w:val="0052140F"/>
    <w:rsid w:val="005217D4"/>
    <w:rsid w:val="00521D44"/>
    <w:rsid w:val="00521E16"/>
    <w:rsid w:val="00522001"/>
    <w:rsid w:val="0052244B"/>
    <w:rsid w:val="00522833"/>
    <w:rsid w:val="00522B7F"/>
    <w:rsid w:val="00522BAF"/>
    <w:rsid w:val="00522D1F"/>
    <w:rsid w:val="00523021"/>
    <w:rsid w:val="00523405"/>
    <w:rsid w:val="0052382E"/>
    <w:rsid w:val="00523C36"/>
    <w:rsid w:val="00523C6F"/>
    <w:rsid w:val="00523D6F"/>
    <w:rsid w:val="00523F70"/>
    <w:rsid w:val="00524256"/>
    <w:rsid w:val="00524BE3"/>
    <w:rsid w:val="00524E96"/>
    <w:rsid w:val="00525190"/>
    <w:rsid w:val="00525366"/>
    <w:rsid w:val="0052557B"/>
    <w:rsid w:val="005258E0"/>
    <w:rsid w:val="00525C50"/>
    <w:rsid w:val="00525D76"/>
    <w:rsid w:val="00526050"/>
    <w:rsid w:val="0052651C"/>
    <w:rsid w:val="00526AF8"/>
    <w:rsid w:val="00526EE6"/>
    <w:rsid w:val="005270E3"/>
    <w:rsid w:val="00527C33"/>
    <w:rsid w:val="00527C8B"/>
    <w:rsid w:val="0053021C"/>
    <w:rsid w:val="00530389"/>
    <w:rsid w:val="00530995"/>
    <w:rsid w:val="00531357"/>
    <w:rsid w:val="00531385"/>
    <w:rsid w:val="005316DF"/>
    <w:rsid w:val="00531936"/>
    <w:rsid w:val="00531B9F"/>
    <w:rsid w:val="00532410"/>
    <w:rsid w:val="00532513"/>
    <w:rsid w:val="005328DC"/>
    <w:rsid w:val="00532AF8"/>
    <w:rsid w:val="00532B90"/>
    <w:rsid w:val="00532D2C"/>
    <w:rsid w:val="00533A77"/>
    <w:rsid w:val="00534393"/>
    <w:rsid w:val="0053467D"/>
    <w:rsid w:val="005347E9"/>
    <w:rsid w:val="00534BC2"/>
    <w:rsid w:val="00534C59"/>
    <w:rsid w:val="00535BF4"/>
    <w:rsid w:val="00535CAD"/>
    <w:rsid w:val="0053686B"/>
    <w:rsid w:val="00536B9D"/>
    <w:rsid w:val="00537DB6"/>
    <w:rsid w:val="00540324"/>
    <w:rsid w:val="005409FA"/>
    <w:rsid w:val="00541359"/>
    <w:rsid w:val="00541FCE"/>
    <w:rsid w:val="005420B6"/>
    <w:rsid w:val="00542179"/>
    <w:rsid w:val="005424E5"/>
    <w:rsid w:val="005427E4"/>
    <w:rsid w:val="00542C8B"/>
    <w:rsid w:val="00543C1A"/>
    <w:rsid w:val="00543DF0"/>
    <w:rsid w:val="00543ECE"/>
    <w:rsid w:val="0054454D"/>
    <w:rsid w:val="00544C6E"/>
    <w:rsid w:val="005452C6"/>
    <w:rsid w:val="005454DC"/>
    <w:rsid w:val="00545688"/>
    <w:rsid w:val="005459B4"/>
    <w:rsid w:val="00545D0B"/>
    <w:rsid w:val="005462F4"/>
    <w:rsid w:val="0054711A"/>
    <w:rsid w:val="00547241"/>
    <w:rsid w:val="00547699"/>
    <w:rsid w:val="00547CE1"/>
    <w:rsid w:val="00547D3E"/>
    <w:rsid w:val="00547E4C"/>
    <w:rsid w:val="005500BE"/>
    <w:rsid w:val="005505CF"/>
    <w:rsid w:val="00550C48"/>
    <w:rsid w:val="00550CDA"/>
    <w:rsid w:val="00550D04"/>
    <w:rsid w:val="0055160F"/>
    <w:rsid w:val="00551B02"/>
    <w:rsid w:val="00551D55"/>
    <w:rsid w:val="00552D71"/>
    <w:rsid w:val="00552F7A"/>
    <w:rsid w:val="0055342C"/>
    <w:rsid w:val="00554075"/>
    <w:rsid w:val="005540BC"/>
    <w:rsid w:val="00554190"/>
    <w:rsid w:val="00554654"/>
    <w:rsid w:val="00554A99"/>
    <w:rsid w:val="0055507F"/>
    <w:rsid w:val="00555932"/>
    <w:rsid w:val="00556134"/>
    <w:rsid w:val="005561F8"/>
    <w:rsid w:val="00556D4B"/>
    <w:rsid w:val="0055739A"/>
    <w:rsid w:val="0055748A"/>
    <w:rsid w:val="00557889"/>
    <w:rsid w:val="00560C72"/>
    <w:rsid w:val="00560D51"/>
    <w:rsid w:val="00561127"/>
    <w:rsid w:val="00561BCC"/>
    <w:rsid w:val="00561F0B"/>
    <w:rsid w:val="00562888"/>
    <w:rsid w:val="00562A14"/>
    <w:rsid w:val="005630A6"/>
    <w:rsid w:val="00563C59"/>
    <w:rsid w:val="00563DF1"/>
    <w:rsid w:val="005646D0"/>
    <w:rsid w:val="0056480E"/>
    <w:rsid w:val="00564A96"/>
    <w:rsid w:val="00565165"/>
    <w:rsid w:val="005654D0"/>
    <w:rsid w:val="00565A19"/>
    <w:rsid w:val="00565A8D"/>
    <w:rsid w:val="00565B9F"/>
    <w:rsid w:val="00565EFB"/>
    <w:rsid w:val="00565FBC"/>
    <w:rsid w:val="0056648D"/>
    <w:rsid w:val="005701F8"/>
    <w:rsid w:val="0057027F"/>
    <w:rsid w:val="005704B6"/>
    <w:rsid w:val="00570898"/>
    <w:rsid w:val="00570E03"/>
    <w:rsid w:val="005712B7"/>
    <w:rsid w:val="00571A33"/>
    <w:rsid w:val="00571B97"/>
    <w:rsid w:val="00571C5C"/>
    <w:rsid w:val="00572229"/>
    <w:rsid w:val="00572496"/>
    <w:rsid w:val="00572B31"/>
    <w:rsid w:val="00572DE5"/>
    <w:rsid w:val="0057306C"/>
    <w:rsid w:val="005736F9"/>
    <w:rsid w:val="00573B56"/>
    <w:rsid w:val="00573D5E"/>
    <w:rsid w:val="00574BEB"/>
    <w:rsid w:val="0057529A"/>
    <w:rsid w:val="00575835"/>
    <w:rsid w:val="00575B18"/>
    <w:rsid w:val="00576233"/>
    <w:rsid w:val="0057625F"/>
    <w:rsid w:val="005765A7"/>
    <w:rsid w:val="00576FEA"/>
    <w:rsid w:val="00577623"/>
    <w:rsid w:val="00577F3B"/>
    <w:rsid w:val="0058092B"/>
    <w:rsid w:val="00580DB4"/>
    <w:rsid w:val="00580FC3"/>
    <w:rsid w:val="0058159E"/>
    <w:rsid w:val="00581AEB"/>
    <w:rsid w:val="00582246"/>
    <w:rsid w:val="005828FE"/>
    <w:rsid w:val="00582E0D"/>
    <w:rsid w:val="00583671"/>
    <w:rsid w:val="00584082"/>
    <w:rsid w:val="00584631"/>
    <w:rsid w:val="00584842"/>
    <w:rsid w:val="0058593E"/>
    <w:rsid w:val="005860F3"/>
    <w:rsid w:val="005866A5"/>
    <w:rsid w:val="00586B28"/>
    <w:rsid w:val="0058705B"/>
    <w:rsid w:val="00587295"/>
    <w:rsid w:val="005874F5"/>
    <w:rsid w:val="005877EC"/>
    <w:rsid w:val="00587D5D"/>
    <w:rsid w:val="00587D99"/>
    <w:rsid w:val="00587FEE"/>
    <w:rsid w:val="00590155"/>
    <w:rsid w:val="005912A7"/>
    <w:rsid w:val="00591375"/>
    <w:rsid w:val="005913B9"/>
    <w:rsid w:val="005918AC"/>
    <w:rsid w:val="00591A6E"/>
    <w:rsid w:val="00591EE4"/>
    <w:rsid w:val="00592416"/>
    <w:rsid w:val="005925AA"/>
    <w:rsid w:val="005930C3"/>
    <w:rsid w:val="005931B2"/>
    <w:rsid w:val="005935D3"/>
    <w:rsid w:val="00593A3A"/>
    <w:rsid w:val="00593B9E"/>
    <w:rsid w:val="005944EB"/>
    <w:rsid w:val="00594874"/>
    <w:rsid w:val="005948D7"/>
    <w:rsid w:val="0059510F"/>
    <w:rsid w:val="00595648"/>
    <w:rsid w:val="00595661"/>
    <w:rsid w:val="0059593D"/>
    <w:rsid w:val="00595999"/>
    <w:rsid w:val="0059599D"/>
    <w:rsid w:val="005967CD"/>
    <w:rsid w:val="005970D2"/>
    <w:rsid w:val="0059719D"/>
    <w:rsid w:val="00597283"/>
    <w:rsid w:val="0059756F"/>
    <w:rsid w:val="00597A18"/>
    <w:rsid w:val="00597EEE"/>
    <w:rsid w:val="005A03B0"/>
    <w:rsid w:val="005A0671"/>
    <w:rsid w:val="005A08A6"/>
    <w:rsid w:val="005A0C04"/>
    <w:rsid w:val="005A0DC3"/>
    <w:rsid w:val="005A0F54"/>
    <w:rsid w:val="005A15BF"/>
    <w:rsid w:val="005A1871"/>
    <w:rsid w:val="005A1C90"/>
    <w:rsid w:val="005A1D5A"/>
    <w:rsid w:val="005A1F25"/>
    <w:rsid w:val="005A22A4"/>
    <w:rsid w:val="005A2DCB"/>
    <w:rsid w:val="005A3125"/>
    <w:rsid w:val="005A33C9"/>
    <w:rsid w:val="005A3EC4"/>
    <w:rsid w:val="005A4079"/>
    <w:rsid w:val="005A41D9"/>
    <w:rsid w:val="005A4D1B"/>
    <w:rsid w:val="005A4D25"/>
    <w:rsid w:val="005A51E8"/>
    <w:rsid w:val="005A5201"/>
    <w:rsid w:val="005A521A"/>
    <w:rsid w:val="005A57B7"/>
    <w:rsid w:val="005A5813"/>
    <w:rsid w:val="005A5C6E"/>
    <w:rsid w:val="005A6042"/>
    <w:rsid w:val="005A626C"/>
    <w:rsid w:val="005A632D"/>
    <w:rsid w:val="005A6C65"/>
    <w:rsid w:val="005A74D6"/>
    <w:rsid w:val="005A76A5"/>
    <w:rsid w:val="005A7D0B"/>
    <w:rsid w:val="005A7EF3"/>
    <w:rsid w:val="005B003C"/>
    <w:rsid w:val="005B03FA"/>
    <w:rsid w:val="005B09FB"/>
    <w:rsid w:val="005B0F38"/>
    <w:rsid w:val="005B15D3"/>
    <w:rsid w:val="005B1859"/>
    <w:rsid w:val="005B1966"/>
    <w:rsid w:val="005B23B0"/>
    <w:rsid w:val="005B23FF"/>
    <w:rsid w:val="005B252F"/>
    <w:rsid w:val="005B273E"/>
    <w:rsid w:val="005B3006"/>
    <w:rsid w:val="005B31F7"/>
    <w:rsid w:val="005B33A5"/>
    <w:rsid w:val="005B3E3F"/>
    <w:rsid w:val="005B489F"/>
    <w:rsid w:val="005B5244"/>
    <w:rsid w:val="005B52F7"/>
    <w:rsid w:val="005B53BC"/>
    <w:rsid w:val="005B5A4E"/>
    <w:rsid w:val="005B697E"/>
    <w:rsid w:val="005B6B7F"/>
    <w:rsid w:val="005B6C80"/>
    <w:rsid w:val="005B72F0"/>
    <w:rsid w:val="005B74D1"/>
    <w:rsid w:val="005C0AC2"/>
    <w:rsid w:val="005C0E23"/>
    <w:rsid w:val="005C114D"/>
    <w:rsid w:val="005C13C0"/>
    <w:rsid w:val="005C164F"/>
    <w:rsid w:val="005C1E48"/>
    <w:rsid w:val="005C2102"/>
    <w:rsid w:val="005C22A1"/>
    <w:rsid w:val="005C232F"/>
    <w:rsid w:val="005C2C4E"/>
    <w:rsid w:val="005C2E61"/>
    <w:rsid w:val="005C2F20"/>
    <w:rsid w:val="005C32B9"/>
    <w:rsid w:val="005C337F"/>
    <w:rsid w:val="005C3660"/>
    <w:rsid w:val="005C3D5C"/>
    <w:rsid w:val="005C3EB9"/>
    <w:rsid w:val="005C3FCD"/>
    <w:rsid w:val="005C4297"/>
    <w:rsid w:val="005C4445"/>
    <w:rsid w:val="005C4948"/>
    <w:rsid w:val="005C497D"/>
    <w:rsid w:val="005C4C2B"/>
    <w:rsid w:val="005C5211"/>
    <w:rsid w:val="005C52AD"/>
    <w:rsid w:val="005C5389"/>
    <w:rsid w:val="005C56AC"/>
    <w:rsid w:val="005C72F6"/>
    <w:rsid w:val="005C744B"/>
    <w:rsid w:val="005C75D0"/>
    <w:rsid w:val="005C7836"/>
    <w:rsid w:val="005C7B7C"/>
    <w:rsid w:val="005C7F30"/>
    <w:rsid w:val="005D0212"/>
    <w:rsid w:val="005D0D99"/>
    <w:rsid w:val="005D0E9C"/>
    <w:rsid w:val="005D10BB"/>
    <w:rsid w:val="005D1F89"/>
    <w:rsid w:val="005D24AD"/>
    <w:rsid w:val="005D2E5A"/>
    <w:rsid w:val="005D352D"/>
    <w:rsid w:val="005D36CB"/>
    <w:rsid w:val="005D3766"/>
    <w:rsid w:val="005D3A43"/>
    <w:rsid w:val="005D41BC"/>
    <w:rsid w:val="005D45C6"/>
    <w:rsid w:val="005D50B1"/>
    <w:rsid w:val="005D51B9"/>
    <w:rsid w:val="005D534A"/>
    <w:rsid w:val="005D5A08"/>
    <w:rsid w:val="005D5B2D"/>
    <w:rsid w:val="005D5F50"/>
    <w:rsid w:val="005D61DA"/>
    <w:rsid w:val="005D6242"/>
    <w:rsid w:val="005D6415"/>
    <w:rsid w:val="005D7025"/>
    <w:rsid w:val="005D7B72"/>
    <w:rsid w:val="005E0579"/>
    <w:rsid w:val="005E064F"/>
    <w:rsid w:val="005E0E99"/>
    <w:rsid w:val="005E1163"/>
    <w:rsid w:val="005E11BB"/>
    <w:rsid w:val="005E13CC"/>
    <w:rsid w:val="005E208C"/>
    <w:rsid w:val="005E2234"/>
    <w:rsid w:val="005E22DA"/>
    <w:rsid w:val="005E25A1"/>
    <w:rsid w:val="005E268A"/>
    <w:rsid w:val="005E2F3E"/>
    <w:rsid w:val="005E3011"/>
    <w:rsid w:val="005E3242"/>
    <w:rsid w:val="005E3537"/>
    <w:rsid w:val="005E4023"/>
    <w:rsid w:val="005E44A1"/>
    <w:rsid w:val="005E45BA"/>
    <w:rsid w:val="005E4D41"/>
    <w:rsid w:val="005E5187"/>
    <w:rsid w:val="005E5CCF"/>
    <w:rsid w:val="005E659F"/>
    <w:rsid w:val="005E6780"/>
    <w:rsid w:val="005E7041"/>
    <w:rsid w:val="005E7577"/>
    <w:rsid w:val="005E7DE1"/>
    <w:rsid w:val="005F05A2"/>
    <w:rsid w:val="005F05CE"/>
    <w:rsid w:val="005F0E35"/>
    <w:rsid w:val="005F145C"/>
    <w:rsid w:val="005F1DC9"/>
    <w:rsid w:val="005F1FA9"/>
    <w:rsid w:val="005F2269"/>
    <w:rsid w:val="005F2553"/>
    <w:rsid w:val="005F27FA"/>
    <w:rsid w:val="005F2CE6"/>
    <w:rsid w:val="005F329A"/>
    <w:rsid w:val="005F33A4"/>
    <w:rsid w:val="005F3440"/>
    <w:rsid w:val="005F36FC"/>
    <w:rsid w:val="005F3F4D"/>
    <w:rsid w:val="005F4B83"/>
    <w:rsid w:val="005F4C33"/>
    <w:rsid w:val="005F4FCE"/>
    <w:rsid w:val="005F5692"/>
    <w:rsid w:val="005F57F3"/>
    <w:rsid w:val="005F589F"/>
    <w:rsid w:val="005F5A3B"/>
    <w:rsid w:val="005F5D67"/>
    <w:rsid w:val="005F60B9"/>
    <w:rsid w:val="005F63BE"/>
    <w:rsid w:val="005F64CD"/>
    <w:rsid w:val="005F667E"/>
    <w:rsid w:val="005F6B1C"/>
    <w:rsid w:val="005F6BA5"/>
    <w:rsid w:val="005F75A0"/>
    <w:rsid w:val="005F7A8A"/>
    <w:rsid w:val="005F7B23"/>
    <w:rsid w:val="005F7B8F"/>
    <w:rsid w:val="00600328"/>
    <w:rsid w:val="006004D7"/>
    <w:rsid w:val="00600992"/>
    <w:rsid w:val="006009A1"/>
    <w:rsid w:val="0060123F"/>
    <w:rsid w:val="0060165F"/>
    <w:rsid w:val="00601690"/>
    <w:rsid w:val="006017B4"/>
    <w:rsid w:val="00601B82"/>
    <w:rsid w:val="00601C87"/>
    <w:rsid w:val="00602BB9"/>
    <w:rsid w:val="0060342F"/>
    <w:rsid w:val="00603ED5"/>
    <w:rsid w:val="00604073"/>
    <w:rsid w:val="006046BA"/>
    <w:rsid w:val="00604C78"/>
    <w:rsid w:val="00604E52"/>
    <w:rsid w:val="00605057"/>
    <w:rsid w:val="00605340"/>
    <w:rsid w:val="0060538F"/>
    <w:rsid w:val="0060565C"/>
    <w:rsid w:val="00605DF0"/>
    <w:rsid w:val="006064AC"/>
    <w:rsid w:val="00606616"/>
    <w:rsid w:val="00606974"/>
    <w:rsid w:val="00606DDE"/>
    <w:rsid w:val="0060719A"/>
    <w:rsid w:val="006071AE"/>
    <w:rsid w:val="00607A1F"/>
    <w:rsid w:val="00607E83"/>
    <w:rsid w:val="00607EA5"/>
    <w:rsid w:val="00607F0A"/>
    <w:rsid w:val="0061011E"/>
    <w:rsid w:val="006102A1"/>
    <w:rsid w:val="006102B7"/>
    <w:rsid w:val="006104DF"/>
    <w:rsid w:val="00610633"/>
    <w:rsid w:val="006107B6"/>
    <w:rsid w:val="006108BA"/>
    <w:rsid w:val="0061094A"/>
    <w:rsid w:val="00610B86"/>
    <w:rsid w:val="00611771"/>
    <w:rsid w:val="00611CC8"/>
    <w:rsid w:val="00611E40"/>
    <w:rsid w:val="006132FC"/>
    <w:rsid w:val="00613399"/>
    <w:rsid w:val="00613C94"/>
    <w:rsid w:val="00613C9F"/>
    <w:rsid w:val="00613DEB"/>
    <w:rsid w:val="00614385"/>
    <w:rsid w:val="00614969"/>
    <w:rsid w:val="00614D63"/>
    <w:rsid w:val="00614F5D"/>
    <w:rsid w:val="00614FEA"/>
    <w:rsid w:val="00615211"/>
    <w:rsid w:val="00615D45"/>
    <w:rsid w:val="00615D6E"/>
    <w:rsid w:val="00616451"/>
    <w:rsid w:val="00616666"/>
    <w:rsid w:val="00616A9D"/>
    <w:rsid w:val="00616ADD"/>
    <w:rsid w:val="00616C3E"/>
    <w:rsid w:val="00616C76"/>
    <w:rsid w:val="00617A5E"/>
    <w:rsid w:val="0062081A"/>
    <w:rsid w:val="0062083D"/>
    <w:rsid w:val="00620F6A"/>
    <w:rsid w:val="00621064"/>
    <w:rsid w:val="006215E9"/>
    <w:rsid w:val="00621964"/>
    <w:rsid w:val="00621AB0"/>
    <w:rsid w:val="00621BC3"/>
    <w:rsid w:val="00621F7E"/>
    <w:rsid w:val="0062216F"/>
    <w:rsid w:val="006234B0"/>
    <w:rsid w:val="00623A29"/>
    <w:rsid w:val="00623F05"/>
    <w:rsid w:val="00624CCA"/>
    <w:rsid w:val="00624D34"/>
    <w:rsid w:val="00625672"/>
    <w:rsid w:val="00626110"/>
    <w:rsid w:val="006261D6"/>
    <w:rsid w:val="006266B3"/>
    <w:rsid w:val="0062686D"/>
    <w:rsid w:val="006268A4"/>
    <w:rsid w:val="006269EB"/>
    <w:rsid w:val="00626BC6"/>
    <w:rsid w:val="00626CD4"/>
    <w:rsid w:val="00626F89"/>
    <w:rsid w:val="006272AA"/>
    <w:rsid w:val="00627475"/>
    <w:rsid w:val="006278A7"/>
    <w:rsid w:val="00627C5B"/>
    <w:rsid w:val="00627D78"/>
    <w:rsid w:val="00630348"/>
    <w:rsid w:val="00630798"/>
    <w:rsid w:val="006312C2"/>
    <w:rsid w:val="00631645"/>
    <w:rsid w:val="00631C1F"/>
    <w:rsid w:val="00632043"/>
    <w:rsid w:val="00632798"/>
    <w:rsid w:val="00632E9C"/>
    <w:rsid w:val="0063328A"/>
    <w:rsid w:val="0063343E"/>
    <w:rsid w:val="0063383E"/>
    <w:rsid w:val="006343C0"/>
    <w:rsid w:val="00634D74"/>
    <w:rsid w:val="00634EAC"/>
    <w:rsid w:val="00634F75"/>
    <w:rsid w:val="00635075"/>
    <w:rsid w:val="0063518F"/>
    <w:rsid w:val="006351F2"/>
    <w:rsid w:val="0063530E"/>
    <w:rsid w:val="006355B4"/>
    <w:rsid w:val="00636336"/>
    <w:rsid w:val="00636667"/>
    <w:rsid w:val="0063680A"/>
    <w:rsid w:val="00636ADC"/>
    <w:rsid w:val="00636BE4"/>
    <w:rsid w:val="00636EE6"/>
    <w:rsid w:val="00636F47"/>
    <w:rsid w:val="00636FCB"/>
    <w:rsid w:val="006371BE"/>
    <w:rsid w:val="0063792F"/>
    <w:rsid w:val="00637BAF"/>
    <w:rsid w:val="00640762"/>
    <w:rsid w:val="00640C3D"/>
    <w:rsid w:val="00640E69"/>
    <w:rsid w:val="00641129"/>
    <w:rsid w:val="006416A7"/>
    <w:rsid w:val="00641E87"/>
    <w:rsid w:val="00642547"/>
    <w:rsid w:val="006429B2"/>
    <w:rsid w:val="00642A03"/>
    <w:rsid w:val="00642C1F"/>
    <w:rsid w:val="00643056"/>
    <w:rsid w:val="006431F3"/>
    <w:rsid w:val="00643B58"/>
    <w:rsid w:val="006440EB"/>
    <w:rsid w:val="0064451D"/>
    <w:rsid w:val="00644C81"/>
    <w:rsid w:val="00645C46"/>
    <w:rsid w:val="0064615F"/>
    <w:rsid w:val="00646237"/>
    <w:rsid w:val="0064676C"/>
    <w:rsid w:val="00647822"/>
    <w:rsid w:val="00647B3A"/>
    <w:rsid w:val="00647E7E"/>
    <w:rsid w:val="0065037A"/>
    <w:rsid w:val="0065042C"/>
    <w:rsid w:val="00650508"/>
    <w:rsid w:val="00650694"/>
    <w:rsid w:val="00650B2E"/>
    <w:rsid w:val="00650EBD"/>
    <w:rsid w:val="00651056"/>
    <w:rsid w:val="00651266"/>
    <w:rsid w:val="00651A16"/>
    <w:rsid w:val="00651D36"/>
    <w:rsid w:val="0065217F"/>
    <w:rsid w:val="0065224E"/>
    <w:rsid w:val="00653014"/>
    <w:rsid w:val="00653E8F"/>
    <w:rsid w:val="00653F7B"/>
    <w:rsid w:val="006542EF"/>
    <w:rsid w:val="00654359"/>
    <w:rsid w:val="00654ED9"/>
    <w:rsid w:val="0065599C"/>
    <w:rsid w:val="00655FA8"/>
    <w:rsid w:val="0065683E"/>
    <w:rsid w:val="00657890"/>
    <w:rsid w:val="006578FE"/>
    <w:rsid w:val="00660446"/>
    <w:rsid w:val="006608EF"/>
    <w:rsid w:val="00660A7F"/>
    <w:rsid w:val="006611CA"/>
    <w:rsid w:val="00662407"/>
    <w:rsid w:val="00662493"/>
    <w:rsid w:val="006628E1"/>
    <w:rsid w:val="00662EF9"/>
    <w:rsid w:val="00662EFA"/>
    <w:rsid w:val="00663444"/>
    <w:rsid w:val="006637AE"/>
    <w:rsid w:val="00663AD7"/>
    <w:rsid w:val="0066416B"/>
    <w:rsid w:val="0066459A"/>
    <w:rsid w:val="00664AF7"/>
    <w:rsid w:val="00664BF5"/>
    <w:rsid w:val="0066543A"/>
    <w:rsid w:val="006659DF"/>
    <w:rsid w:val="00665D6F"/>
    <w:rsid w:val="0066630A"/>
    <w:rsid w:val="00666811"/>
    <w:rsid w:val="00666B0F"/>
    <w:rsid w:val="00667055"/>
    <w:rsid w:val="006674FF"/>
    <w:rsid w:val="0066799B"/>
    <w:rsid w:val="006703D7"/>
    <w:rsid w:val="00670682"/>
    <w:rsid w:val="006709E8"/>
    <w:rsid w:val="00670BB3"/>
    <w:rsid w:val="00670CAC"/>
    <w:rsid w:val="00670EDC"/>
    <w:rsid w:val="00670F1C"/>
    <w:rsid w:val="006712C5"/>
    <w:rsid w:val="00671810"/>
    <w:rsid w:val="00671A1C"/>
    <w:rsid w:val="00671C24"/>
    <w:rsid w:val="00671DE5"/>
    <w:rsid w:val="00671E2A"/>
    <w:rsid w:val="00671F49"/>
    <w:rsid w:val="00672252"/>
    <w:rsid w:val="006727B6"/>
    <w:rsid w:val="00673425"/>
    <w:rsid w:val="0067347F"/>
    <w:rsid w:val="006737F8"/>
    <w:rsid w:val="0067392A"/>
    <w:rsid w:val="00673E09"/>
    <w:rsid w:val="00674394"/>
    <w:rsid w:val="00674895"/>
    <w:rsid w:val="00674B8A"/>
    <w:rsid w:val="00675098"/>
    <w:rsid w:val="00675408"/>
    <w:rsid w:val="006757C4"/>
    <w:rsid w:val="006757E0"/>
    <w:rsid w:val="006758CD"/>
    <w:rsid w:val="00675B2B"/>
    <w:rsid w:val="00675E9D"/>
    <w:rsid w:val="00676759"/>
    <w:rsid w:val="00676D7C"/>
    <w:rsid w:val="006776A0"/>
    <w:rsid w:val="0067777D"/>
    <w:rsid w:val="00677BBC"/>
    <w:rsid w:val="00677C92"/>
    <w:rsid w:val="00677CC3"/>
    <w:rsid w:val="00677F86"/>
    <w:rsid w:val="00680569"/>
    <w:rsid w:val="00680585"/>
    <w:rsid w:val="0068090C"/>
    <w:rsid w:val="00680D52"/>
    <w:rsid w:val="0068100A"/>
    <w:rsid w:val="0068104C"/>
    <w:rsid w:val="006811E8"/>
    <w:rsid w:val="00681236"/>
    <w:rsid w:val="0068173D"/>
    <w:rsid w:val="00681DF6"/>
    <w:rsid w:val="00681E92"/>
    <w:rsid w:val="00681ED5"/>
    <w:rsid w:val="00682A98"/>
    <w:rsid w:val="00682FD1"/>
    <w:rsid w:val="0068306C"/>
    <w:rsid w:val="0068333D"/>
    <w:rsid w:val="00683DB1"/>
    <w:rsid w:val="00684277"/>
    <w:rsid w:val="00684ACD"/>
    <w:rsid w:val="00685A30"/>
    <w:rsid w:val="00685AD3"/>
    <w:rsid w:val="00685D24"/>
    <w:rsid w:val="00685EC1"/>
    <w:rsid w:val="006867B5"/>
    <w:rsid w:val="00686AD8"/>
    <w:rsid w:val="00686DB1"/>
    <w:rsid w:val="00686EF4"/>
    <w:rsid w:val="0068762B"/>
    <w:rsid w:val="0068766C"/>
    <w:rsid w:val="00687865"/>
    <w:rsid w:val="0069075C"/>
    <w:rsid w:val="00690813"/>
    <w:rsid w:val="006908B6"/>
    <w:rsid w:val="00690A00"/>
    <w:rsid w:val="006916A7"/>
    <w:rsid w:val="00691720"/>
    <w:rsid w:val="00691799"/>
    <w:rsid w:val="0069188D"/>
    <w:rsid w:val="006919CF"/>
    <w:rsid w:val="0069207F"/>
    <w:rsid w:val="006920BC"/>
    <w:rsid w:val="0069256B"/>
    <w:rsid w:val="006925BE"/>
    <w:rsid w:val="00693551"/>
    <w:rsid w:val="006935D9"/>
    <w:rsid w:val="0069406D"/>
    <w:rsid w:val="0069408A"/>
    <w:rsid w:val="00694160"/>
    <w:rsid w:val="006947BE"/>
    <w:rsid w:val="00695406"/>
    <w:rsid w:val="00695CD8"/>
    <w:rsid w:val="006964C8"/>
    <w:rsid w:val="006969BC"/>
    <w:rsid w:val="00696BBE"/>
    <w:rsid w:val="00696DA1"/>
    <w:rsid w:val="006973FF"/>
    <w:rsid w:val="00697ACC"/>
    <w:rsid w:val="00697C09"/>
    <w:rsid w:val="006A0362"/>
    <w:rsid w:val="006A03EB"/>
    <w:rsid w:val="006A05F4"/>
    <w:rsid w:val="006A0656"/>
    <w:rsid w:val="006A09ED"/>
    <w:rsid w:val="006A0ABB"/>
    <w:rsid w:val="006A0E6E"/>
    <w:rsid w:val="006A1414"/>
    <w:rsid w:val="006A14AF"/>
    <w:rsid w:val="006A1737"/>
    <w:rsid w:val="006A2002"/>
    <w:rsid w:val="006A2053"/>
    <w:rsid w:val="006A2660"/>
    <w:rsid w:val="006A3749"/>
    <w:rsid w:val="006A4C1B"/>
    <w:rsid w:val="006A5130"/>
    <w:rsid w:val="006A5262"/>
    <w:rsid w:val="006A529A"/>
    <w:rsid w:val="006A579D"/>
    <w:rsid w:val="006A5A51"/>
    <w:rsid w:val="006A5A5D"/>
    <w:rsid w:val="006A5FC6"/>
    <w:rsid w:val="006A660F"/>
    <w:rsid w:val="006A69F5"/>
    <w:rsid w:val="006A6E65"/>
    <w:rsid w:val="006A6F07"/>
    <w:rsid w:val="006A70C5"/>
    <w:rsid w:val="006A75B8"/>
    <w:rsid w:val="006A767C"/>
    <w:rsid w:val="006A7750"/>
    <w:rsid w:val="006A7B44"/>
    <w:rsid w:val="006A7F1D"/>
    <w:rsid w:val="006B017D"/>
    <w:rsid w:val="006B09EA"/>
    <w:rsid w:val="006B0D23"/>
    <w:rsid w:val="006B114E"/>
    <w:rsid w:val="006B16AC"/>
    <w:rsid w:val="006B2989"/>
    <w:rsid w:val="006B2D16"/>
    <w:rsid w:val="006B30BB"/>
    <w:rsid w:val="006B31D5"/>
    <w:rsid w:val="006B334A"/>
    <w:rsid w:val="006B33DE"/>
    <w:rsid w:val="006B3574"/>
    <w:rsid w:val="006B45BE"/>
    <w:rsid w:val="006B50EC"/>
    <w:rsid w:val="006B5837"/>
    <w:rsid w:val="006B5BF2"/>
    <w:rsid w:val="006B6204"/>
    <w:rsid w:val="006B6418"/>
    <w:rsid w:val="006B64B3"/>
    <w:rsid w:val="006B6763"/>
    <w:rsid w:val="006B6919"/>
    <w:rsid w:val="006B6C1D"/>
    <w:rsid w:val="006B7051"/>
    <w:rsid w:val="006B74D1"/>
    <w:rsid w:val="006B7538"/>
    <w:rsid w:val="006B7770"/>
    <w:rsid w:val="006B7FA7"/>
    <w:rsid w:val="006C07F0"/>
    <w:rsid w:val="006C0AA0"/>
    <w:rsid w:val="006C0F4E"/>
    <w:rsid w:val="006C1671"/>
    <w:rsid w:val="006C1941"/>
    <w:rsid w:val="006C1D9D"/>
    <w:rsid w:val="006C2233"/>
    <w:rsid w:val="006C2B28"/>
    <w:rsid w:val="006C2C1F"/>
    <w:rsid w:val="006C2CB5"/>
    <w:rsid w:val="006C36E9"/>
    <w:rsid w:val="006C372F"/>
    <w:rsid w:val="006C3894"/>
    <w:rsid w:val="006C3ACD"/>
    <w:rsid w:val="006C44D5"/>
    <w:rsid w:val="006C5463"/>
    <w:rsid w:val="006C5724"/>
    <w:rsid w:val="006C5B92"/>
    <w:rsid w:val="006C5BD0"/>
    <w:rsid w:val="006C5C2D"/>
    <w:rsid w:val="006C5E7D"/>
    <w:rsid w:val="006C5F75"/>
    <w:rsid w:val="006C6684"/>
    <w:rsid w:val="006C7C8A"/>
    <w:rsid w:val="006D064B"/>
    <w:rsid w:val="006D069A"/>
    <w:rsid w:val="006D078F"/>
    <w:rsid w:val="006D0BF8"/>
    <w:rsid w:val="006D0D7A"/>
    <w:rsid w:val="006D18B7"/>
    <w:rsid w:val="006D1938"/>
    <w:rsid w:val="006D2726"/>
    <w:rsid w:val="006D2E32"/>
    <w:rsid w:val="006D3029"/>
    <w:rsid w:val="006D33E0"/>
    <w:rsid w:val="006D3582"/>
    <w:rsid w:val="006D399C"/>
    <w:rsid w:val="006D3AEF"/>
    <w:rsid w:val="006D40FA"/>
    <w:rsid w:val="006D4B50"/>
    <w:rsid w:val="006D4E2F"/>
    <w:rsid w:val="006D51A4"/>
    <w:rsid w:val="006D54AD"/>
    <w:rsid w:val="006D5EA2"/>
    <w:rsid w:val="006D5FD8"/>
    <w:rsid w:val="006D6109"/>
    <w:rsid w:val="006D6FA1"/>
    <w:rsid w:val="006D7FA6"/>
    <w:rsid w:val="006E008D"/>
    <w:rsid w:val="006E0769"/>
    <w:rsid w:val="006E2185"/>
    <w:rsid w:val="006E266F"/>
    <w:rsid w:val="006E344B"/>
    <w:rsid w:val="006E352A"/>
    <w:rsid w:val="006E3D86"/>
    <w:rsid w:val="006E3DC0"/>
    <w:rsid w:val="006E404D"/>
    <w:rsid w:val="006E4082"/>
    <w:rsid w:val="006E4397"/>
    <w:rsid w:val="006E5051"/>
    <w:rsid w:val="006E5095"/>
    <w:rsid w:val="006E55C7"/>
    <w:rsid w:val="006E5982"/>
    <w:rsid w:val="006E5D14"/>
    <w:rsid w:val="006E5E02"/>
    <w:rsid w:val="006E6320"/>
    <w:rsid w:val="006E634A"/>
    <w:rsid w:val="006E6CBC"/>
    <w:rsid w:val="006E71D1"/>
    <w:rsid w:val="006E789B"/>
    <w:rsid w:val="006E7B3E"/>
    <w:rsid w:val="006F050E"/>
    <w:rsid w:val="006F0A79"/>
    <w:rsid w:val="006F0CDB"/>
    <w:rsid w:val="006F0D8F"/>
    <w:rsid w:val="006F12F4"/>
    <w:rsid w:val="006F1309"/>
    <w:rsid w:val="006F13F2"/>
    <w:rsid w:val="006F1905"/>
    <w:rsid w:val="006F1A85"/>
    <w:rsid w:val="006F1B65"/>
    <w:rsid w:val="006F1C9B"/>
    <w:rsid w:val="006F201F"/>
    <w:rsid w:val="006F3117"/>
    <w:rsid w:val="006F3511"/>
    <w:rsid w:val="006F39B2"/>
    <w:rsid w:val="006F3A91"/>
    <w:rsid w:val="006F3B5C"/>
    <w:rsid w:val="006F4422"/>
    <w:rsid w:val="006F45EB"/>
    <w:rsid w:val="006F45FF"/>
    <w:rsid w:val="006F499E"/>
    <w:rsid w:val="006F4CDF"/>
    <w:rsid w:val="006F4F38"/>
    <w:rsid w:val="006F59E8"/>
    <w:rsid w:val="006F5A2D"/>
    <w:rsid w:val="006F6110"/>
    <w:rsid w:val="006F6792"/>
    <w:rsid w:val="006F74FF"/>
    <w:rsid w:val="006F753C"/>
    <w:rsid w:val="006F75C0"/>
    <w:rsid w:val="0070026C"/>
    <w:rsid w:val="007006B2"/>
    <w:rsid w:val="00700B43"/>
    <w:rsid w:val="00700C1D"/>
    <w:rsid w:val="00700CDC"/>
    <w:rsid w:val="00701171"/>
    <w:rsid w:val="007031C7"/>
    <w:rsid w:val="00703409"/>
    <w:rsid w:val="00703542"/>
    <w:rsid w:val="00703BB6"/>
    <w:rsid w:val="00703C84"/>
    <w:rsid w:val="00703D29"/>
    <w:rsid w:val="007040C8"/>
    <w:rsid w:val="00704786"/>
    <w:rsid w:val="00704A28"/>
    <w:rsid w:val="00704BC0"/>
    <w:rsid w:val="00704EBE"/>
    <w:rsid w:val="0070528F"/>
    <w:rsid w:val="00705D2F"/>
    <w:rsid w:val="00706A94"/>
    <w:rsid w:val="00706E9B"/>
    <w:rsid w:val="00707A03"/>
    <w:rsid w:val="00707A3A"/>
    <w:rsid w:val="00707FEC"/>
    <w:rsid w:val="00710B2F"/>
    <w:rsid w:val="00710B4E"/>
    <w:rsid w:val="00710C69"/>
    <w:rsid w:val="00710CD4"/>
    <w:rsid w:val="0071133C"/>
    <w:rsid w:val="00711679"/>
    <w:rsid w:val="007119AF"/>
    <w:rsid w:val="00711DC5"/>
    <w:rsid w:val="007123E6"/>
    <w:rsid w:val="007127F5"/>
    <w:rsid w:val="00712C5B"/>
    <w:rsid w:val="00713287"/>
    <w:rsid w:val="00713676"/>
    <w:rsid w:val="00713E68"/>
    <w:rsid w:val="007142CB"/>
    <w:rsid w:val="00714319"/>
    <w:rsid w:val="007144A7"/>
    <w:rsid w:val="007146E3"/>
    <w:rsid w:val="00714CC3"/>
    <w:rsid w:val="007154B5"/>
    <w:rsid w:val="00715FA3"/>
    <w:rsid w:val="00716B4E"/>
    <w:rsid w:val="00716B9A"/>
    <w:rsid w:val="00716C2A"/>
    <w:rsid w:val="00716F6F"/>
    <w:rsid w:val="00716FB2"/>
    <w:rsid w:val="00717CDF"/>
    <w:rsid w:val="00717FD9"/>
    <w:rsid w:val="0072013A"/>
    <w:rsid w:val="0072020B"/>
    <w:rsid w:val="0072080E"/>
    <w:rsid w:val="0072089C"/>
    <w:rsid w:val="00720A9C"/>
    <w:rsid w:val="00720C95"/>
    <w:rsid w:val="00720CA0"/>
    <w:rsid w:val="00720DA7"/>
    <w:rsid w:val="00720EA1"/>
    <w:rsid w:val="007216CA"/>
    <w:rsid w:val="00722A23"/>
    <w:rsid w:val="00722D7C"/>
    <w:rsid w:val="00722F75"/>
    <w:rsid w:val="007231ED"/>
    <w:rsid w:val="00723B71"/>
    <w:rsid w:val="00724149"/>
    <w:rsid w:val="00724768"/>
    <w:rsid w:val="00724BC2"/>
    <w:rsid w:val="0072518A"/>
    <w:rsid w:val="0072523B"/>
    <w:rsid w:val="0072536C"/>
    <w:rsid w:val="00725735"/>
    <w:rsid w:val="00726697"/>
    <w:rsid w:val="0072678B"/>
    <w:rsid w:val="00726C8C"/>
    <w:rsid w:val="00727595"/>
    <w:rsid w:val="00727D6C"/>
    <w:rsid w:val="00730412"/>
    <w:rsid w:val="00730989"/>
    <w:rsid w:val="00730B41"/>
    <w:rsid w:val="00730E6A"/>
    <w:rsid w:val="007312B6"/>
    <w:rsid w:val="007312F4"/>
    <w:rsid w:val="0073157D"/>
    <w:rsid w:val="00731874"/>
    <w:rsid w:val="00731A94"/>
    <w:rsid w:val="00731CA5"/>
    <w:rsid w:val="007329AF"/>
    <w:rsid w:val="00733030"/>
    <w:rsid w:val="007336D0"/>
    <w:rsid w:val="00733775"/>
    <w:rsid w:val="007337BE"/>
    <w:rsid w:val="00733B98"/>
    <w:rsid w:val="00733DF1"/>
    <w:rsid w:val="00734CD4"/>
    <w:rsid w:val="007351DB"/>
    <w:rsid w:val="00735315"/>
    <w:rsid w:val="0073532C"/>
    <w:rsid w:val="00735779"/>
    <w:rsid w:val="00735DD6"/>
    <w:rsid w:val="00735F02"/>
    <w:rsid w:val="007367DE"/>
    <w:rsid w:val="00736FDF"/>
    <w:rsid w:val="007372DF"/>
    <w:rsid w:val="00737916"/>
    <w:rsid w:val="00737D8E"/>
    <w:rsid w:val="00737E4C"/>
    <w:rsid w:val="007404CB"/>
    <w:rsid w:val="0074084F"/>
    <w:rsid w:val="00740BA0"/>
    <w:rsid w:val="00740E45"/>
    <w:rsid w:val="00741621"/>
    <w:rsid w:val="00741852"/>
    <w:rsid w:val="00741A56"/>
    <w:rsid w:val="0074252B"/>
    <w:rsid w:val="0074296E"/>
    <w:rsid w:val="00742FED"/>
    <w:rsid w:val="007432CF"/>
    <w:rsid w:val="00743421"/>
    <w:rsid w:val="00743866"/>
    <w:rsid w:val="007438A3"/>
    <w:rsid w:val="00743EBB"/>
    <w:rsid w:val="00743FD0"/>
    <w:rsid w:val="0074458B"/>
    <w:rsid w:val="0074473E"/>
    <w:rsid w:val="0074520B"/>
    <w:rsid w:val="007456EE"/>
    <w:rsid w:val="007466E9"/>
    <w:rsid w:val="007466F1"/>
    <w:rsid w:val="00746934"/>
    <w:rsid w:val="00746975"/>
    <w:rsid w:val="00746A75"/>
    <w:rsid w:val="00746FDE"/>
    <w:rsid w:val="00747240"/>
    <w:rsid w:val="00747860"/>
    <w:rsid w:val="00747A4D"/>
    <w:rsid w:val="00750345"/>
    <w:rsid w:val="0075048B"/>
    <w:rsid w:val="007507DC"/>
    <w:rsid w:val="00750AFB"/>
    <w:rsid w:val="007517A9"/>
    <w:rsid w:val="00751A50"/>
    <w:rsid w:val="00751D31"/>
    <w:rsid w:val="00751EB1"/>
    <w:rsid w:val="00752041"/>
    <w:rsid w:val="0075209B"/>
    <w:rsid w:val="00752483"/>
    <w:rsid w:val="00752948"/>
    <w:rsid w:val="0075318E"/>
    <w:rsid w:val="007534EC"/>
    <w:rsid w:val="007535DD"/>
    <w:rsid w:val="007539DA"/>
    <w:rsid w:val="00753BED"/>
    <w:rsid w:val="00753E36"/>
    <w:rsid w:val="00753F3B"/>
    <w:rsid w:val="00754225"/>
    <w:rsid w:val="00754941"/>
    <w:rsid w:val="00754945"/>
    <w:rsid w:val="007549C3"/>
    <w:rsid w:val="0075561C"/>
    <w:rsid w:val="00755F42"/>
    <w:rsid w:val="00756CE6"/>
    <w:rsid w:val="00757606"/>
    <w:rsid w:val="00757D5C"/>
    <w:rsid w:val="007602C3"/>
    <w:rsid w:val="00760458"/>
    <w:rsid w:val="00760C51"/>
    <w:rsid w:val="007617B1"/>
    <w:rsid w:val="00761852"/>
    <w:rsid w:val="007625FA"/>
    <w:rsid w:val="007626EB"/>
    <w:rsid w:val="00762965"/>
    <w:rsid w:val="00762CE5"/>
    <w:rsid w:val="00762F05"/>
    <w:rsid w:val="00763239"/>
    <w:rsid w:val="00763377"/>
    <w:rsid w:val="00763C21"/>
    <w:rsid w:val="00763E6F"/>
    <w:rsid w:val="00763FB6"/>
    <w:rsid w:val="0076416B"/>
    <w:rsid w:val="0076429E"/>
    <w:rsid w:val="00764498"/>
    <w:rsid w:val="00764E91"/>
    <w:rsid w:val="0076533A"/>
    <w:rsid w:val="00765FC2"/>
    <w:rsid w:val="007662C7"/>
    <w:rsid w:val="0076671B"/>
    <w:rsid w:val="00766799"/>
    <w:rsid w:val="00766FB7"/>
    <w:rsid w:val="007700F0"/>
    <w:rsid w:val="007700F1"/>
    <w:rsid w:val="007703BC"/>
    <w:rsid w:val="0077068C"/>
    <w:rsid w:val="0077080F"/>
    <w:rsid w:val="0077091B"/>
    <w:rsid w:val="00771228"/>
    <w:rsid w:val="007714B0"/>
    <w:rsid w:val="007715AB"/>
    <w:rsid w:val="00773289"/>
    <w:rsid w:val="00773401"/>
    <w:rsid w:val="007735DD"/>
    <w:rsid w:val="0077392C"/>
    <w:rsid w:val="00773DA8"/>
    <w:rsid w:val="007740D4"/>
    <w:rsid w:val="00774428"/>
    <w:rsid w:val="00774E14"/>
    <w:rsid w:val="007754E2"/>
    <w:rsid w:val="00776271"/>
    <w:rsid w:val="00776689"/>
    <w:rsid w:val="0077692A"/>
    <w:rsid w:val="0077697C"/>
    <w:rsid w:val="0077699D"/>
    <w:rsid w:val="00776B24"/>
    <w:rsid w:val="00776F38"/>
    <w:rsid w:val="007779A9"/>
    <w:rsid w:val="00777DF1"/>
    <w:rsid w:val="00777EAE"/>
    <w:rsid w:val="007811B3"/>
    <w:rsid w:val="0078161C"/>
    <w:rsid w:val="00781EE2"/>
    <w:rsid w:val="007820FC"/>
    <w:rsid w:val="007822AC"/>
    <w:rsid w:val="00783156"/>
    <w:rsid w:val="00783647"/>
    <w:rsid w:val="007836C2"/>
    <w:rsid w:val="00783FA8"/>
    <w:rsid w:val="007841F7"/>
    <w:rsid w:val="00784AC1"/>
    <w:rsid w:val="00784DC3"/>
    <w:rsid w:val="00784E6C"/>
    <w:rsid w:val="00785099"/>
    <w:rsid w:val="00785892"/>
    <w:rsid w:val="00785F6E"/>
    <w:rsid w:val="00786410"/>
    <w:rsid w:val="00786B5D"/>
    <w:rsid w:val="00787DCE"/>
    <w:rsid w:val="00787EF8"/>
    <w:rsid w:val="007902D3"/>
    <w:rsid w:val="007906FC"/>
    <w:rsid w:val="00790960"/>
    <w:rsid w:val="00790A8C"/>
    <w:rsid w:val="00790E67"/>
    <w:rsid w:val="00790EF8"/>
    <w:rsid w:val="007911A3"/>
    <w:rsid w:val="00791561"/>
    <w:rsid w:val="00791DFC"/>
    <w:rsid w:val="007921AD"/>
    <w:rsid w:val="0079335B"/>
    <w:rsid w:val="0079349A"/>
    <w:rsid w:val="00794341"/>
    <w:rsid w:val="007946DD"/>
    <w:rsid w:val="00794D7D"/>
    <w:rsid w:val="007953CC"/>
    <w:rsid w:val="007957E4"/>
    <w:rsid w:val="00795AE6"/>
    <w:rsid w:val="00795CD7"/>
    <w:rsid w:val="00795CF8"/>
    <w:rsid w:val="007960FE"/>
    <w:rsid w:val="007969E0"/>
    <w:rsid w:val="00796A63"/>
    <w:rsid w:val="00796EE6"/>
    <w:rsid w:val="007975AB"/>
    <w:rsid w:val="007979FB"/>
    <w:rsid w:val="00797A17"/>
    <w:rsid w:val="00797BB6"/>
    <w:rsid w:val="007A03AF"/>
    <w:rsid w:val="007A0442"/>
    <w:rsid w:val="007A0452"/>
    <w:rsid w:val="007A04EF"/>
    <w:rsid w:val="007A06B2"/>
    <w:rsid w:val="007A0C76"/>
    <w:rsid w:val="007A0DEF"/>
    <w:rsid w:val="007A14B3"/>
    <w:rsid w:val="007A1565"/>
    <w:rsid w:val="007A1710"/>
    <w:rsid w:val="007A1851"/>
    <w:rsid w:val="007A198B"/>
    <w:rsid w:val="007A24A1"/>
    <w:rsid w:val="007A320F"/>
    <w:rsid w:val="007A32D7"/>
    <w:rsid w:val="007A3800"/>
    <w:rsid w:val="007A394E"/>
    <w:rsid w:val="007A3997"/>
    <w:rsid w:val="007A3E11"/>
    <w:rsid w:val="007A431A"/>
    <w:rsid w:val="007A4401"/>
    <w:rsid w:val="007A4712"/>
    <w:rsid w:val="007A537A"/>
    <w:rsid w:val="007A542E"/>
    <w:rsid w:val="007A59A2"/>
    <w:rsid w:val="007A5B12"/>
    <w:rsid w:val="007A6396"/>
    <w:rsid w:val="007A68BE"/>
    <w:rsid w:val="007A70F6"/>
    <w:rsid w:val="007A7581"/>
    <w:rsid w:val="007A791C"/>
    <w:rsid w:val="007A7EC4"/>
    <w:rsid w:val="007B0000"/>
    <w:rsid w:val="007B02B2"/>
    <w:rsid w:val="007B0524"/>
    <w:rsid w:val="007B0B3C"/>
    <w:rsid w:val="007B1F08"/>
    <w:rsid w:val="007B1FEC"/>
    <w:rsid w:val="007B2042"/>
    <w:rsid w:val="007B2162"/>
    <w:rsid w:val="007B24B8"/>
    <w:rsid w:val="007B2758"/>
    <w:rsid w:val="007B2F62"/>
    <w:rsid w:val="007B308E"/>
    <w:rsid w:val="007B3170"/>
    <w:rsid w:val="007B3214"/>
    <w:rsid w:val="007B32DF"/>
    <w:rsid w:val="007B373C"/>
    <w:rsid w:val="007B3B9B"/>
    <w:rsid w:val="007B48D5"/>
    <w:rsid w:val="007B52A0"/>
    <w:rsid w:val="007B5400"/>
    <w:rsid w:val="007B56D3"/>
    <w:rsid w:val="007B5DAB"/>
    <w:rsid w:val="007B6ED1"/>
    <w:rsid w:val="007B6F3E"/>
    <w:rsid w:val="007B7233"/>
    <w:rsid w:val="007B72E6"/>
    <w:rsid w:val="007B755C"/>
    <w:rsid w:val="007B76D0"/>
    <w:rsid w:val="007B78E4"/>
    <w:rsid w:val="007B7DEE"/>
    <w:rsid w:val="007C0024"/>
    <w:rsid w:val="007C0278"/>
    <w:rsid w:val="007C0CD0"/>
    <w:rsid w:val="007C0D23"/>
    <w:rsid w:val="007C1318"/>
    <w:rsid w:val="007C156D"/>
    <w:rsid w:val="007C1D60"/>
    <w:rsid w:val="007C2599"/>
    <w:rsid w:val="007C2CA2"/>
    <w:rsid w:val="007C2D0E"/>
    <w:rsid w:val="007C3291"/>
    <w:rsid w:val="007C3B6F"/>
    <w:rsid w:val="007C3E5C"/>
    <w:rsid w:val="007C43F3"/>
    <w:rsid w:val="007C45A2"/>
    <w:rsid w:val="007C5064"/>
    <w:rsid w:val="007C53AB"/>
    <w:rsid w:val="007C5BC0"/>
    <w:rsid w:val="007C5C15"/>
    <w:rsid w:val="007C5D95"/>
    <w:rsid w:val="007C5F39"/>
    <w:rsid w:val="007C606E"/>
    <w:rsid w:val="007C6173"/>
    <w:rsid w:val="007C66C0"/>
    <w:rsid w:val="007C68D7"/>
    <w:rsid w:val="007C6950"/>
    <w:rsid w:val="007C69C7"/>
    <w:rsid w:val="007C6E94"/>
    <w:rsid w:val="007C6F9E"/>
    <w:rsid w:val="007C77C9"/>
    <w:rsid w:val="007C7D97"/>
    <w:rsid w:val="007D0587"/>
    <w:rsid w:val="007D0674"/>
    <w:rsid w:val="007D0E5C"/>
    <w:rsid w:val="007D1279"/>
    <w:rsid w:val="007D133E"/>
    <w:rsid w:val="007D1EED"/>
    <w:rsid w:val="007D2068"/>
    <w:rsid w:val="007D2097"/>
    <w:rsid w:val="007D315B"/>
    <w:rsid w:val="007D351B"/>
    <w:rsid w:val="007D3AB5"/>
    <w:rsid w:val="007D4284"/>
    <w:rsid w:val="007D43DB"/>
    <w:rsid w:val="007D4A8E"/>
    <w:rsid w:val="007D4EC7"/>
    <w:rsid w:val="007D5089"/>
    <w:rsid w:val="007D5B11"/>
    <w:rsid w:val="007D5C08"/>
    <w:rsid w:val="007D639A"/>
    <w:rsid w:val="007D7050"/>
    <w:rsid w:val="007D7115"/>
    <w:rsid w:val="007D72D0"/>
    <w:rsid w:val="007D7434"/>
    <w:rsid w:val="007D76C8"/>
    <w:rsid w:val="007D7AB4"/>
    <w:rsid w:val="007D7EA2"/>
    <w:rsid w:val="007E18C2"/>
    <w:rsid w:val="007E299A"/>
    <w:rsid w:val="007E2B23"/>
    <w:rsid w:val="007E3E84"/>
    <w:rsid w:val="007E3F6F"/>
    <w:rsid w:val="007E4011"/>
    <w:rsid w:val="007E401A"/>
    <w:rsid w:val="007E463E"/>
    <w:rsid w:val="007E477F"/>
    <w:rsid w:val="007E5BF2"/>
    <w:rsid w:val="007E628A"/>
    <w:rsid w:val="007E6EA1"/>
    <w:rsid w:val="007E7152"/>
    <w:rsid w:val="007E7628"/>
    <w:rsid w:val="007E76FF"/>
    <w:rsid w:val="007E7CA4"/>
    <w:rsid w:val="007E7E38"/>
    <w:rsid w:val="007F057D"/>
    <w:rsid w:val="007F0637"/>
    <w:rsid w:val="007F1117"/>
    <w:rsid w:val="007F15D9"/>
    <w:rsid w:val="007F1601"/>
    <w:rsid w:val="007F1A45"/>
    <w:rsid w:val="007F220E"/>
    <w:rsid w:val="007F24BF"/>
    <w:rsid w:val="007F28BD"/>
    <w:rsid w:val="007F2DD2"/>
    <w:rsid w:val="007F35F8"/>
    <w:rsid w:val="007F3A39"/>
    <w:rsid w:val="007F3A80"/>
    <w:rsid w:val="007F3A84"/>
    <w:rsid w:val="007F41AD"/>
    <w:rsid w:val="007F425B"/>
    <w:rsid w:val="007F4F53"/>
    <w:rsid w:val="007F5DDF"/>
    <w:rsid w:val="007F60FA"/>
    <w:rsid w:val="007F6491"/>
    <w:rsid w:val="007F6666"/>
    <w:rsid w:val="007F67A2"/>
    <w:rsid w:val="007F6ADC"/>
    <w:rsid w:val="007F6C6F"/>
    <w:rsid w:val="007F7693"/>
    <w:rsid w:val="007F76EC"/>
    <w:rsid w:val="007F776B"/>
    <w:rsid w:val="007F7953"/>
    <w:rsid w:val="007F7C07"/>
    <w:rsid w:val="008002B3"/>
    <w:rsid w:val="00800413"/>
    <w:rsid w:val="0080057F"/>
    <w:rsid w:val="0080067A"/>
    <w:rsid w:val="00800CE3"/>
    <w:rsid w:val="00801216"/>
    <w:rsid w:val="008019D7"/>
    <w:rsid w:val="00801A11"/>
    <w:rsid w:val="00801F07"/>
    <w:rsid w:val="00802149"/>
    <w:rsid w:val="008024C4"/>
    <w:rsid w:val="00802783"/>
    <w:rsid w:val="00802FF8"/>
    <w:rsid w:val="008033BC"/>
    <w:rsid w:val="0080431E"/>
    <w:rsid w:val="00804B19"/>
    <w:rsid w:val="008051B5"/>
    <w:rsid w:val="0080522A"/>
    <w:rsid w:val="0080586F"/>
    <w:rsid w:val="00805A9D"/>
    <w:rsid w:val="00805B88"/>
    <w:rsid w:val="00805C3F"/>
    <w:rsid w:val="00806A80"/>
    <w:rsid w:val="00807646"/>
    <w:rsid w:val="0080779E"/>
    <w:rsid w:val="00807B9B"/>
    <w:rsid w:val="00807BA3"/>
    <w:rsid w:val="00807DBB"/>
    <w:rsid w:val="008101EE"/>
    <w:rsid w:val="00810312"/>
    <w:rsid w:val="00811FEF"/>
    <w:rsid w:val="008123EC"/>
    <w:rsid w:val="00812641"/>
    <w:rsid w:val="0081278C"/>
    <w:rsid w:val="008129D6"/>
    <w:rsid w:val="0081313B"/>
    <w:rsid w:val="00813278"/>
    <w:rsid w:val="008132B1"/>
    <w:rsid w:val="0081335B"/>
    <w:rsid w:val="008136BB"/>
    <w:rsid w:val="00813B33"/>
    <w:rsid w:val="00813D8F"/>
    <w:rsid w:val="00814216"/>
    <w:rsid w:val="008146AD"/>
    <w:rsid w:val="008146C2"/>
    <w:rsid w:val="00814BAB"/>
    <w:rsid w:val="00815020"/>
    <w:rsid w:val="0081552C"/>
    <w:rsid w:val="008158FF"/>
    <w:rsid w:val="008159B1"/>
    <w:rsid w:val="00815AD3"/>
    <w:rsid w:val="00815E87"/>
    <w:rsid w:val="0081626E"/>
    <w:rsid w:val="008164D7"/>
    <w:rsid w:val="008167F0"/>
    <w:rsid w:val="00816F2F"/>
    <w:rsid w:val="008172B9"/>
    <w:rsid w:val="00817B15"/>
    <w:rsid w:val="00817B97"/>
    <w:rsid w:val="00817FD6"/>
    <w:rsid w:val="00820554"/>
    <w:rsid w:val="00820CD4"/>
    <w:rsid w:val="008216BA"/>
    <w:rsid w:val="008216CC"/>
    <w:rsid w:val="00821DAF"/>
    <w:rsid w:val="00821F61"/>
    <w:rsid w:val="00823442"/>
    <w:rsid w:val="00823D66"/>
    <w:rsid w:val="00824222"/>
    <w:rsid w:val="00824B0D"/>
    <w:rsid w:val="00825205"/>
    <w:rsid w:val="008253F8"/>
    <w:rsid w:val="0082593D"/>
    <w:rsid w:val="00825B9D"/>
    <w:rsid w:val="00826544"/>
    <w:rsid w:val="008269A2"/>
    <w:rsid w:val="00826A98"/>
    <w:rsid w:val="0082704E"/>
    <w:rsid w:val="008272CE"/>
    <w:rsid w:val="00827622"/>
    <w:rsid w:val="00827A4C"/>
    <w:rsid w:val="008304D0"/>
    <w:rsid w:val="00830505"/>
    <w:rsid w:val="008305BA"/>
    <w:rsid w:val="00830800"/>
    <w:rsid w:val="00830C1C"/>
    <w:rsid w:val="00830D12"/>
    <w:rsid w:val="00830D81"/>
    <w:rsid w:val="008310A3"/>
    <w:rsid w:val="008311FB"/>
    <w:rsid w:val="008312A0"/>
    <w:rsid w:val="008314D5"/>
    <w:rsid w:val="008319ED"/>
    <w:rsid w:val="00831C25"/>
    <w:rsid w:val="00831DA7"/>
    <w:rsid w:val="00831FA9"/>
    <w:rsid w:val="0083200B"/>
    <w:rsid w:val="0083234A"/>
    <w:rsid w:val="00832757"/>
    <w:rsid w:val="00833003"/>
    <w:rsid w:val="008339D1"/>
    <w:rsid w:val="00833A91"/>
    <w:rsid w:val="00833FC7"/>
    <w:rsid w:val="00834863"/>
    <w:rsid w:val="00834A16"/>
    <w:rsid w:val="0083527F"/>
    <w:rsid w:val="0083528A"/>
    <w:rsid w:val="00835937"/>
    <w:rsid w:val="00835EDE"/>
    <w:rsid w:val="00836385"/>
    <w:rsid w:val="008368A8"/>
    <w:rsid w:val="00837286"/>
    <w:rsid w:val="008373E0"/>
    <w:rsid w:val="00837540"/>
    <w:rsid w:val="00837580"/>
    <w:rsid w:val="00837DCA"/>
    <w:rsid w:val="0084026F"/>
    <w:rsid w:val="00840CAB"/>
    <w:rsid w:val="00842D20"/>
    <w:rsid w:val="00843992"/>
    <w:rsid w:val="00843A72"/>
    <w:rsid w:val="008440CF"/>
    <w:rsid w:val="008442CF"/>
    <w:rsid w:val="00844FF1"/>
    <w:rsid w:val="00845385"/>
    <w:rsid w:val="008456DC"/>
    <w:rsid w:val="008457BE"/>
    <w:rsid w:val="00845D9A"/>
    <w:rsid w:val="00846786"/>
    <w:rsid w:val="00846A11"/>
    <w:rsid w:val="00846F4A"/>
    <w:rsid w:val="0084718C"/>
    <w:rsid w:val="008474A9"/>
    <w:rsid w:val="008477F1"/>
    <w:rsid w:val="00847CD3"/>
    <w:rsid w:val="00847F0F"/>
    <w:rsid w:val="0085080E"/>
    <w:rsid w:val="008509AA"/>
    <w:rsid w:val="00850BDE"/>
    <w:rsid w:val="008512EA"/>
    <w:rsid w:val="008513E4"/>
    <w:rsid w:val="00852550"/>
    <w:rsid w:val="0085266B"/>
    <w:rsid w:val="008530FD"/>
    <w:rsid w:val="0085392B"/>
    <w:rsid w:val="008541EA"/>
    <w:rsid w:val="00854312"/>
    <w:rsid w:val="00854637"/>
    <w:rsid w:val="00854651"/>
    <w:rsid w:val="0085494E"/>
    <w:rsid w:val="008549DF"/>
    <w:rsid w:val="00854B9C"/>
    <w:rsid w:val="00855080"/>
    <w:rsid w:val="00855088"/>
    <w:rsid w:val="008551E5"/>
    <w:rsid w:val="00855AF0"/>
    <w:rsid w:val="0085626E"/>
    <w:rsid w:val="0085688B"/>
    <w:rsid w:val="00856A8B"/>
    <w:rsid w:val="0085705E"/>
    <w:rsid w:val="00857171"/>
    <w:rsid w:val="0085729E"/>
    <w:rsid w:val="00857772"/>
    <w:rsid w:val="00857B4D"/>
    <w:rsid w:val="00857D35"/>
    <w:rsid w:val="0086012C"/>
    <w:rsid w:val="00860F12"/>
    <w:rsid w:val="00861AD1"/>
    <w:rsid w:val="00861CB6"/>
    <w:rsid w:val="00861CF1"/>
    <w:rsid w:val="00861F31"/>
    <w:rsid w:val="00862440"/>
    <w:rsid w:val="008624BE"/>
    <w:rsid w:val="00862907"/>
    <w:rsid w:val="00862D24"/>
    <w:rsid w:val="00862E8F"/>
    <w:rsid w:val="0086309B"/>
    <w:rsid w:val="008631E5"/>
    <w:rsid w:val="008635D0"/>
    <w:rsid w:val="00863628"/>
    <w:rsid w:val="00863C8F"/>
    <w:rsid w:val="00864382"/>
    <w:rsid w:val="0086473A"/>
    <w:rsid w:val="0086506E"/>
    <w:rsid w:val="00865716"/>
    <w:rsid w:val="00865760"/>
    <w:rsid w:val="0086662C"/>
    <w:rsid w:val="00866667"/>
    <w:rsid w:val="00866902"/>
    <w:rsid w:val="00866C8E"/>
    <w:rsid w:val="00866DE3"/>
    <w:rsid w:val="00867606"/>
    <w:rsid w:val="00867938"/>
    <w:rsid w:val="00867C10"/>
    <w:rsid w:val="00867CF5"/>
    <w:rsid w:val="008700ED"/>
    <w:rsid w:val="00870399"/>
    <w:rsid w:val="00870560"/>
    <w:rsid w:val="0087170F"/>
    <w:rsid w:val="00871B47"/>
    <w:rsid w:val="00871BC7"/>
    <w:rsid w:val="00871F7A"/>
    <w:rsid w:val="00872AA5"/>
    <w:rsid w:val="0087322F"/>
    <w:rsid w:val="00873959"/>
    <w:rsid w:val="00873CE9"/>
    <w:rsid w:val="0087424F"/>
    <w:rsid w:val="00874607"/>
    <w:rsid w:val="00874BA3"/>
    <w:rsid w:val="0087533B"/>
    <w:rsid w:val="00875AFF"/>
    <w:rsid w:val="00875E68"/>
    <w:rsid w:val="00875F08"/>
    <w:rsid w:val="00876450"/>
    <w:rsid w:val="0087699D"/>
    <w:rsid w:val="00876D00"/>
    <w:rsid w:val="00877BB0"/>
    <w:rsid w:val="00880315"/>
    <w:rsid w:val="00880CA7"/>
    <w:rsid w:val="00882146"/>
    <w:rsid w:val="00882520"/>
    <w:rsid w:val="00882D91"/>
    <w:rsid w:val="008833B5"/>
    <w:rsid w:val="0088360E"/>
    <w:rsid w:val="00883BB3"/>
    <w:rsid w:val="008841C8"/>
    <w:rsid w:val="00884226"/>
    <w:rsid w:val="008847A1"/>
    <w:rsid w:val="00884A92"/>
    <w:rsid w:val="00884D5A"/>
    <w:rsid w:val="00884EF2"/>
    <w:rsid w:val="008850BF"/>
    <w:rsid w:val="00885857"/>
    <w:rsid w:val="00885E39"/>
    <w:rsid w:val="00886304"/>
    <w:rsid w:val="0088643F"/>
    <w:rsid w:val="008869D0"/>
    <w:rsid w:val="00886C87"/>
    <w:rsid w:val="0088724F"/>
    <w:rsid w:val="00887466"/>
    <w:rsid w:val="00887580"/>
    <w:rsid w:val="008900A5"/>
    <w:rsid w:val="00890295"/>
    <w:rsid w:val="0089048A"/>
    <w:rsid w:val="008905E8"/>
    <w:rsid w:val="0089060A"/>
    <w:rsid w:val="00890AE9"/>
    <w:rsid w:val="00890B58"/>
    <w:rsid w:val="00890D19"/>
    <w:rsid w:val="00890EC2"/>
    <w:rsid w:val="00891251"/>
    <w:rsid w:val="008915D8"/>
    <w:rsid w:val="00891A0B"/>
    <w:rsid w:val="008924AD"/>
    <w:rsid w:val="008927DE"/>
    <w:rsid w:val="00892E36"/>
    <w:rsid w:val="00892FE1"/>
    <w:rsid w:val="008933C4"/>
    <w:rsid w:val="00893A33"/>
    <w:rsid w:val="00893CB0"/>
    <w:rsid w:val="00893F87"/>
    <w:rsid w:val="0089440C"/>
    <w:rsid w:val="0089451F"/>
    <w:rsid w:val="008949E7"/>
    <w:rsid w:val="00894A9F"/>
    <w:rsid w:val="00894D80"/>
    <w:rsid w:val="00895010"/>
    <w:rsid w:val="0089520A"/>
    <w:rsid w:val="008952BF"/>
    <w:rsid w:val="0089613D"/>
    <w:rsid w:val="008966DE"/>
    <w:rsid w:val="00896EA5"/>
    <w:rsid w:val="00896FD4"/>
    <w:rsid w:val="008973B3"/>
    <w:rsid w:val="0089799B"/>
    <w:rsid w:val="00897D3F"/>
    <w:rsid w:val="008A0146"/>
    <w:rsid w:val="008A0529"/>
    <w:rsid w:val="008A0592"/>
    <w:rsid w:val="008A05A7"/>
    <w:rsid w:val="008A0AAD"/>
    <w:rsid w:val="008A0BC4"/>
    <w:rsid w:val="008A100A"/>
    <w:rsid w:val="008A11A5"/>
    <w:rsid w:val="008A1454"/>
    <w:rsid w:val="008A1854"/>
    <w:rsid w:val="008A1CFE"/>
    <w:rsid w:val="008A23E5"/>
    <w:rsid w:val="008A26D2"/>
    <w:rsid w:val="008A283C"/>
    <w:rsid w:val="008A2923"/>
    <w:rsid w:val="008A29E6"/>
    <w:rsid w:val="008A2EAA"/>
    <w:rsid w:val="008A3889"/>
    <w:rsid w:val="008A406A"/>
    <w:rsid w:val="008A45CE"/>
    <w:rsid w:val="008A5034"/>
    <w:rsid w:val="008A51CE"/>
    <w:rsid w:val="008A5E3F"/>
    <w:rsid w:val="008A6208"/>
    <w:rsid w:val="008A696A"/>
    <w:rsid w:val="008A69C2"/>
    <w:rsid w:val="008A6A97"/>
    <w:rsid w:val="008A6C49"/>
    <w:rsid w:val="008A6F2B"/>
    <w:rsid w:val="008A7329"/>
    <w:rsid w:val="008A7A8F"/>
    <w:rsid w:val="008A7D10"/>
    <w:rsid w:val="008B03A7"/>
    <w:rsid w:val="008B03D2"/>
    <w:rsid w:val="008B0804"/>
    <w:rsid w:val="008B0D3F"/>
    <w:rsid w:val="008B0DB1"/>
    <w:rsid w:val="008B1A74"/>
    <w:rsid w:val="008B205B"/>
    <w:rsid w:val="008B2A49"/>
    <w:rsid w:val="008B3153"/>
    <w:rsid w:val="008B341E"/>
    <w:rsid w:val="008B3A51"/>
    <w:rsid w:val="008B3A9D"/>
    <w:rsid w:val="008B4138"/>
    <w:rsid w:val="008B435C"/>
    <w:rsid w:val="008B4459"/>
    <w:rsid w:val="008B4C33"/>
    <w:rsid w:val="008B50F8"/>
    <w:rsid w:val="008B5324"/>
    <w:rsid w:val="008B53E4"/>
    <w:rsid w:val="008B542E"/>
    <w:rsid w:val="008B55C9"/>
    <w:rsid w:val="008B5805"/>
    <w:rsid w:val="008B5B70"/>
    <w:rsid w:val="008B69F1"/>
    <w:rsid w:val="008B7173"/>
    <w:rsid w:val="008B7F49"/>
    <w:rsid w:val="008C025B"/>
    <w:rsid w:val="008C0B09"/>
    <w:rsid w:val="008C0C6F"/>
    <w:rsid w:val="008C0DEC"/>
    <w:rsid w:val="008C1068"/>
    <w:rsid w:val="008C1243"/>
    <w:rsid w:val="008C1285"/>
    <w:rsid w:val="008C14F5"/>
    <w:rsid w:val="008C1B48"/>
    <w:rsid w:val="008C26E6"/>
    <w:rsid w:val="008C290E"/>
    <w:rsid w:val="008C32CA"/>
    <w:rsid w:val="008C34B5"/>
    <w:rsid w:val="008C35D3"/>
    <w:rsid w:val="008C3A03"/>
    <w:rsid w:val="008C3C1C"/>
    <w:rsid w:val="008C3C57"/>
    <w:rsid w:val="008C4186"/>
    <w:rsid w:val="008C4292"/>
    <w:rsid w:val="008C50FE"/>
    <w:rsid w:val="008C56D5"/>
    <w:rsid w:val="008C587C"/>
    <w:rsid w:val="008C6107"/>
    <w:rsid w:val="008C6DA6"/>
    <w:rsid w:val="008C6ED9"/>
    <w:rsid w:val="008C78BC"/>
    <w:rsid w:val="008D0269"/>
    <w:rsid w:val="008D0343"/>
    <w:rsid w:val="008D0577"/>
    <w:rsid w:val="008D0985"/>
    <w:rsid w:val="008D0E47"/>
    <w:rsid w:val="008D0FE9"/>
    <w:rsid w:val="008D122B"/>
    <w:rsid w:val="008D16ED"/>
    <w:rsid w:val="008D27BA"/>
    <w:rsid w:val="008D346D"/>
    <w:rsid w:val="008D35D4"/>
    <w:rsid w:val="008D3801"/>
    <w:rsid w:val="008D513D"/>
    <w:rsid w:val="008D53FC"/>
    <w:rsid w:val="008D5510"/>
    <w:rsid w:val="008D5A1F"/>
    <w:rsid w:val="008D5C34"/>
    <w:rsid w:val="008D6932"/>
    <w:rsid w:val="008D6F2E"/>
    <w:rsid w:val="008D720C"/>
    <w:rsid w:val="008D762F"/>
    <w:rsid w:val="008D7926"/>
    <w:rsid w:val="008E0073"/>
    <w:rsid w:val="008E0334"/>
    <w:rsid w:val="008E10C6"/>
    <w:rsid w:val="008E14CF"/>
    <w:rsid w:val="008E14FD"/>
    <w:rsid w:val="008E2050"/>
    <w:rsid w:val="008E2127"/>
    <w:rsid w:val="008E2542"/>
    <w:rsid w:val="008E2AC5"/>
    <w:rsid w:val="008E2C12"/>
    <w:rsid w:val="008E2EA6"/>
    <w:rsid w:val="008E2EFC"/>
    <w:rsid w:val="008E3190"/>
    <w:rsid w:val="008E3537"/>
    <w:rsid w:val="008E3559"/>
    <w:rsid w:val="008E3CE8"/>
    <w:rsid w:val="008E4A54"/>
    <w:rsid w:val="008E4CAD"/>
    <w:rsid w:val="008E59B7"/>
    <w:rsid w:val="008E5E41"/>
    <w:rsid w:val="008E6142"/>
    <w:rsid w:val="008E61FC"/>
    <w:rsid w:val="008E681A"/>
    <w:rsid w:val="008E6C24"/>
    <w:rsid w:val="008E6E71"/>
    <w:rsid w:val="008E7EF6"/>
    <w:rsid w:val="008F0059"/>
    <w:rsid w:val="008F03B8"/>
    <w:rsid w:val="008F04F9"/>
    <w:rsid w:val="008F0AD6"/>
    <w:rsid w:val="008F0AF8"/>
    <w:rsid w:val="008F0B4C"/>
    <w:rsid w:val="008F0E00"/>
    <w:rsid w:val="008F122C"/>
    <w:rsid w:val="008F1401"/>
    <w:rsid w:val="008F18CC"/>
    <w:rsid w:val="008F1CE3"/>
    <w:rsid w:val="008F20D2"/>
    <w:rsid w:val="008F2395"/>
    <w:rsid w:val="008F23F1"/>
    <w:rsid w:val="008F2C50"/>
    <w:rsid w:val="008F3A82"/>
    <w:rsid w:val="008F3A8F"/>
    <w:rsid w:val="008F3AB6"/>
    <w:rsid w:val="008F3F04"/>
    <w:rsid w:val="008F41D0"/>
    <w:rsid w:val="008F50C1"/>
    <w:rsid w:val="008F57A5"/>
    <w:rsid w:val="008F59BA"/>
    <w:rsid w:val="008F5D84"/>
    <w:rsid w:val="008F5EA0"/>
    <w:rsid w:val="008F6056"/>
    <w:rsid w:val="008F6418"/>
    <w:rsid w:val="008F6BE4"/>
    <w:rsid w:val="008F789F"/>
    <w:rsid w:val="008F7B72"/>
    <w:rsid w:val="0090064C"/>
    <w:rsid w:val="00900D8F"/>
    <w:rsid w:val="00900DD0"/>
    <w:rsid w:val="00900EBA"/>
    <w:rsid w:val="009011E5"/>
    <w:rsid w:val="0090192E"/>
    <w:rsid w:val="00901B28"/>
    <w:rsid w:val="0090217B"/>
    <w:rsid w:val="0090226D"/>
    <w:rsid w:val="009024CF"/>
    <w:rsid w:val="0090254C"/>
    <w:rsid w:val="00902599"/>
    <w:rsid w:val="00902927"/>
    <w:rsid w:val="009029B0"/>
    <w:rsid w:val="00902B22"/>
    <w:rsid w:val="00902D45"/>
    <w:rsid w:val="00903458"/>
    <w:rsid w:val="009042EE"/>
    <w:rsid w:val="009048EE"/>
    <w:rsid w:val="00904922"/>
    <w:rsid w:val="00904FE3"/>
    <w:rsid w:val="0090514E"/>
    <w:rsid w:val="00905555"/>
    <w:rsid w:val="0090556F"/>
    <w:rsid w:val="00905C80"/>
    <w:rsid w:val="00906092"/>
    <w:rsid w:val="009064B2"/>
    <w:rsid w:val="00906A2D"/>
    <w:rsid w:val="0090742F"/>
    <w:rsid w:val="009076CA"/>
    <w:rsid w:val="00907E54"/>
    <w:rsid w:val="00907EC3"/>
    <w:rsid w:val="009103AC"/>
    <w:rsid w:val="00910435"/>
    <w:rsid w:val="00910A39"/>
    <w:rsid w:val="009110FD"/>
    <w:rsid w:val="00911CF7"/>
    <w:rsid w:val="00911F44"/>
    <w:rsid w:val="00911F64"/>
    <w:rsid w:val="009120AB"/>
    <w:rsid w:val="00912B03"/>
    <w:rsid w:val="00912B24"/>
    <w:rsid w:val="00912C38"/>
    <w:rsid w:val="00912E59"/>
    <w:rsid w:val="009138A7"/>
    <w:rsid w:val="009138CA"/>
    <w:rsid w:val="00914BB3"/>
    <w:rsid w:val="00915C1D"/>
    <w:rsid w:val="00915DE4"/>
    <w:rsid w:val="00916505"/>
    <w:rsid w:val="009165FD"/>
    <w:rsid w:val="00916C71"/>
    <w:rsid w:val="00917796"/>
    <w:rsid w:val="00917F5C"/>
    <w:rsid w:val="0091F16C"/>
    <w:rsid w:val="00920030"/>
    <w:rsid w:val="009202CE"/>
    <w:rsid w:val="009202ED"/>
    <w:rsid w:val="0092091D"/>
    <w:rsid w:val="00920ECA"/>
    <w:rsid w:val="00920EDF"/>
    <w:rsid w:val="00921645"/>
    <w:rsid w:val="00921685"/>
    <w:rsid w:val="00921CBA"/>
    <w:rsid w:val="00922888"/>
    <w:rsid w:val="00923AC0"/>
    <w:rsid w:val="00923B0F"/>
    <w:rsid w:val="00923F85"/>
    <w:rsid w:val="00924484"/>
    <w:rsid w:val="00924AAD"/>
    <w:rsid w:val="00924D8B"/>
    <w:rsid w:val="00924F72"/>
    <w:rsid w:val="009259D8"/>
    <w:rsid w:val="00925DFC"/>
    <w:rsid w:val="009260D3"/>
    <w:rsid w:val="0092648F"/>
    <w:rsid w:val="00926491"/>
    <w:rsid w:val="00926A80"/>
    <w:rsid w:val="00926BAD"/>
    <w:rsid w:val="00926E0A"/>
    <w:rsid w:val="00926F32"/>
    <w:rsid w:val="009270ED"/>
    <w:rsid w:val="00927243"/>
    <w:rsid w:val="009272AE"/>
    <w:rsid w:val="009272F4"/>
    <w:rsid w:val="0092756F"/>
    <w:rsid w:val="0092759E"/>
    <w:rsid w:val="00927A9E"/>
    <w:rsid w:val="00927B8F"/>
    <w:rsid w:val="00930CE5"/>
    <w:rsid w:val="00930D43"/>
    <w:rsid w:val="0093131E"/>
    <w:rsid w:val="0093189B"/>
    <w:rsid w:val="00931A4E"/>
    <w:rsid w:val="00931F14"/>
    <w:rsid w:val="0093220A"/>
    <w:rsid w:val="009329A1"/>
    <w:rsid w:val="00933755"/>
    <w:rsid w:val="009338C9"/>
    <w:rsid w:val="00933AE5"/>
    <w:rsid w:val="00934F40"/>
    <w:rsid w:val="009353DC"/>
    <w:rsid w:val="00935902"/>
    <w:rsid w:val="00935DBA"/>
    <w:rsid w:val="00936974"/>
    <w:rsid w:val="00936B2E"/>
    <w:rsid w:val="009372A2"/>
    <w:rsid w:val="009376B2"/>
    <w:rsid w:val="00937CBD"/>
    <w:rsid w:val="00940094"/>
    <w:rsid w:val="0094024A"/>
    <w:rsid w:val="009405D1"/>
    <w:rsid w:val="00940E0D"/>
    <w:rsid w:val="009411BE"/>
    <w:rsid w:val="00941406"/>
    <w:rsid w:val="009414D9"/>
    <w:rsid w:val="009414DF"/>
    <w:rsid w:val="00942360"/>
    <w:rsid w:val="009426DA"/>
    <w:rsid w:val="00942D85"/>
    <w:rsid w:val="00942F29"/>
    <w:rsid w:val="00942F50"/>
    <w:rsid w:val="0094322F"/>
    <w:rsid w:val="00943619"/>
    <w:rsid w:val="00943757"/>
    <w:rsid w:val="009438BA"/>
    <w:rsid w:val="0094407C"/>
    <w:rsid w:val="009446CE"/>
    <w:rsid w:val="0094506F"/>
    <w:rsid w:val="00945BF9"/>
    <w:rsid w:val="00946F9B"/>
    <w:rsid w:val="0094747D"/>
    <w:rsid w:val="00950380"/>
    <w:rsid w:val="00950435"/>
    <w:rsid w:val="00950D58"/>
    <w:rsid w:val="00951623"/>
    <w:rsid w:val="009518AD"/>
    <w:rsid w:val="0095205B"/>
    <w:rsid w:val="009520C7"/>
    <w:rsid w:val="009520DC"/>
    <w:rsid w:val="009521AF"/>
    <w:rsid w:val="009525E8"/>
    <w:rsid w:val="00952636"/>
    <w:rsid w:val="009527B7"/>
    <w:rsid w:val="009532BD"/>
    <w:rsid w:val="00953BB9"/>
    <w:rsid w:val="00953CBF"/>
    <w:rsid w:val="009541AA"/>
    <w:rsid w:val="009541AE"/>
    <w:rsid w:val="009546D1"/>
    <w:rsid w:val="00954849"/>
    <w:rsid w:val="009548ED"/>
    <w:rsid w:val="00956070"/>
    <w:rsid w:val="009560A3"/>
    <w:rsid w:val="0095620A"/>
    <w:rsid w:val="00956349"/>
    <w:rsid w:val="00956400"/>
    <w:rsid w:val="009565E0"/>
    <w:rsid w:val="00957365"/>
    <w:rsid w:val="00957801"/>
    <w:rsid w:val="00957840"/>
    <w:rsid w:val="00957871"/>
    <w:rsid w:val="009579F9"/>
    <w:rsid w:val="0096043E"/>
    <w:rsid w:val="00960E5B"/>
    <w:rsid w:val="0096141E"/>
    <w:rsid w:val="0096184B"/>
    <w:rsid w:val="00961B6F"/>
    <w:rsid w:val="00961E18"/>
    <w:rsid w:val="00961FF1"/>
    <w:rsid w:val="009625D0"/>
    <w:rsid w:val="0096275B"/>
    <w:rsid w:val="00962819"/>
    <w:rsid w:val="009632B1"/>
    <w:rsid w:val="009636B7"/>
    <w:rsid w:val="009638D6"/>
    <w:rsid w:val="00963A28"/>
    <w:rsid w:val="00963A72"/>
    <w:rsid w:val="00963C31"/>
    <w:rsid w:val="00964506"/>
    <w:rsid w:val="00964678"/>
    <w:rsid w:val="00964825"/>
    <w:rsid w:val="009649A6"/>
    <w:rsid w:val="009649FF"/>
    <w:rsid w:val="0096502C"/>
    <w:rsid w:val="00965B7D"/>
    <w:rsid w:val="00965C6F"/>
    <w:rsid w:val="00965DE4"/>
    <w:rsid w:val="00965FCA"/>
    <w:rsid w:val="00967DD7"/>
    <w:rsid w:val="00967F3A"/>
    <w:rsid w:val="00970335"/>
    <w:rsid w:val="00970893"/>
    <w:rsid w:val="00970B8F"/>
    <w:rsid w:val="0097102C"/>
    <w:rsid w:val="009712EB"/>
    <w:rsid w:val="0097162F"/>
    <w:rsid w:val="00971A12"/>
    <w:rsid w:val="00971BC5"/>
    <w:rsid w:val="00971FC6"/>
    <w:rsid w:val="00973010"/>
    <w:rsid w:val="00973B62"/>
    <w:rsid w:val="00973F0E"/>
    <w:rsid w:val="009740EC"/>
    <w:rsid w:val="009742C0"/>
    <w:rsid w:val="00974950"/>
    <w:rsid w:val="00974BF2"/>
    <w:rsid w:val="009755EA"/>
    <w:rsid w:val="00975600"/>
    <w:rsid w:val="00975D8B"/>
    <w:rsid w:val="0097662E"/>
    <w:rsid w:val="009766DA"/>
    <w:rsid w:val="0097711A"/>
    <w:rsid w:val="0097770B"/>
    <w:rsid w:val="00977820"/>
    <w:rsid w:val="009779A1"/>
    <w:rsid w:val="00977B2D"/>
    <w:rsid w:val="00977BA5"/>
    <w:rsid w:val="00977D61"/>
    <w:rsid w:val="00980255"/>
    <w:rsid w:val="00980808"/>
    <w:rsid w:val="00980812"/>
    <w:rsid w:val="00980B1D"/>
    <w:rsid w:val="00980F61"/>
    <w:rsid w:val="00981716"/>
    <w:rsid w:val="00982281"/>
    <w:rsid w:val="0098297E"/>
    <w:rsid w:val="00982982"/>
    <w:rsid w:val="00983540"/>
    <w:rsid w:val="009835F6"/>
    <w:rsid w:val="0098381A"/>
    <w:rsid w:val="00983F7D"/>
    <w:rsid w:val="00984587"/>
    <w:rsid w:val="00984664"/>
    <w:rsid w:val="009853F7"/>
    <w:rsid w:val="00985655"/>
    <w:rsid w:val="0098573A"/>
    <w:rsid w:val="00985A68"/>
    <w:rsid w:val="00985C71"/>
    <w:rsid w:val="0098625F"/>
    <w:rsid w:val="00986DA6"/>
    <w:rsid w:val="00986FC8"/>
    <w:rsid w:val="00987B4E"/>
    <w:rsid w:val="00987E6A"/>
    <w:rsid w:val="00990135"/>
    <w:rsid w:val="009903FE"/>
    <w:rsid w:val="009905EA"/>
    <w:rsid w:val="00990775"/>
    <w:rsid w:val="00990ECB"/>
    <w:rsid w:val="0099177D"/>
    <w:rsid w:val="00991838"/>
    <w:rsid w:val="00991947"/>
    <w:rsid w:val="009920CB"/>
    <w:rsid w:val="00992275"/>
    <w:rsid w:val="009925A8"/>
    <w:rsid w:val="00992734"/>
    <w:rsid w:val="009936B6"/>
    <w:rsid w:val="00993759"/>
    <w:rsid w:val="00993990"/>
    <w:rsid w:val="00993CCA"/>
    <w:rsid w:val="00993D5C"/>
    <w:rsid w:val="00994007"/>
    <w:rsid w:val="009945C5"/>
    <w:rsid w:val="00994CE9"/>
    <w:rsid w:val="00995CA9"/>
    <w:rsid w:val="00996115"/>
    <w:rsid w:val="00996BF6"/>
    <w:rsid w:val="00997134"/>
    <w:rsid w:val="009A00CF"/>
    <w:rsid w:val="009A09FF"/>
    <w:rsid w:val="009A1088"/>
    <w:rsid w:val="009A1472"/>
    <w:rsid w:val="009A236B"/>
    <w:rsid w:val="009A245D"/>
    <w:rsid w:val="009A24F1"/>
    <w:rsid w:val="009A2C85"/>
    <w:rsid w:val="009A40BA"/>
    <w:rsid w:val="009A43E3"/>
    <w:rsid w:val="009A4649"/>
    <w:rsid w:val="009A508F"/>
    <w:rsid w:val="009A50AA"/>
    <w:rsid w:val="009A5174"/>
    <w:rsid w:val="009A5BB1"/>
    <w:rsid w:val="009A64C9"/>
    <w:rsid w:val="009A656A"/>
    <w:rsid w:val="009A6DDA"/>
    <w:rsid w:val="009A7903"/>
    <w:rsid w:val="009A7C48"/>
    <w:rsid w:val="009A7F20"/>
    <w:rsid w:val="009A7F46"/>
    <w:rsid w:val="009B013E"/>
    <w:rsid w:val="009B078F"/>
    <w:rsid w:val="009B098B"/>
    <w:rsid w:val="009B0FA1"/>
    <w:rsid w:val="009B1CE8"/>
    <w:rsid w:val="009B1D52"/>
    <w:rsid w:val="009B2219"/>
    <w:rsid w:val="009B2539"/>
    <w:rsid w:val="009B2859"/>
    <w:rsid w:val="009B2CEE"/>
    <w:rsid w:val="009B33EC"/>
    <w:rsid w:val="009B3BED"/>
    <w:rsid w:val="009B3C2D"/>
    <w:rsid w:val="009B3FDB"/>
    <w:rsid w:val="009B467D"/>
    <w:rsid w:val="009B4A0B"/>
    <w:rsid w:val="009B53C4"/>
    <w:rsid w:val="009B56C3"/>
    <w:rsid w:val="009B57C4"/>
    <w:rsid w:val="009B58C4"/>
    <w:rsid w:val="009B5B2F"/>
    <w:rsid w:val="009B64A9"/>
    <w:rsid w:val="009B653F"/>
    <w:rsid w:val="009B7096"/>
    <w:rsid w:val="009B7322"/>
    <w:rsid w:val="009B750D"/>
    <w:rsid w:val="009B7692"/>
    <w:rsid w:val="009B78EC"/>
    <w:rsid w:val="009B7AB5"/>
    <w:rsid w:val="009C023A"/>
    <w:rsid w:val="009C0857"/>
    <w:rsid w:val="009C0B23"/>
    <w:rsid w:val="009C0EF4"/>
    <w:rsid w:val="009C1A2D"/>
    <w:rsid w:val="009C1AF5"/>
    <w:rsid w:val="009C2513"/>
    <w:rsid w:val="009C2693"/>
    <w:rsid w:val="009C309F"/>
    <w:rsid w:val="009C3388"/>
    <w:rsid w:val="009C368B"/>
    <w:rsid w:val="009C3711"/>
    <w:rsid w:val="009C3825"/>
    <w:rsid w:val="009C3D8F"/>
    <w:rsid w:val="009C3F3A"/>
    <w:rsid w:val="009C43D1"/>
    <w:rsid w:val="009C471A"/>
    <w:rsid w:val="009C47F8"/>
    <w:rsid w:val="009C4C38"/>
    <w:rsid w:val="009C5A1E"/>
    <w:rsid w:val="009C5E40"/>
    <w:rsid w:val="009C5F37"/>
    <w:rsid w:val="009C6C00"/>
    <w:rsid w:val="009D005A"/>
    <w:rsid w:val="009D091E"/>
    <w:rsid w:val="009D09A1"/>
    <w:rsid w:val="009D0AB0"/>
    <w:rsid w:val="009D0C7E"/>
    <w:rsid w:val="009D12B1"/>
    <w:rsid w:val="009D12BA"/>
    <w:rsid w:val="009D16F0"/>
    <w:rsid w:val="009D2160"/>
    <w:rsid w:val="009D222E"/>
    <w:rsid w:val="009D2378"/>
    <w:rsid w:val="009D323C"/>
    <w:rsid w:val="009D329F"/>
    <w:rsid w:val="009D333A"/>
    <w:rsid w:val="009D348E"/>
    <w:rsid w:val="009D3721"/>
    <w:rsid w:val="009D3850"/>
    <w:rsid w:val="009D3DCF"/>
    <w:rsid w:val="009D4061"/>
    <w:rsid w:val="009D5327"/>
    <w:rsid w:val="009D53DC"/>
    <w:rsid w:val="009D556D"/>
    <w:rsid w:val="009D5584"/>
    <w:rsid w:val="009D591A"/>
    <w:rsid w:val="009D5B04"/>
    <w:rsid w:val="009D5F1A"/>
    <w:rsid w:val="009D69FE"/>
    <w:rsid w:val="009D6F13"/>
    <w:rsid w:val="009D70D5"/>
    <w:rsid w:val="009D729D"/>
    <w:rsid w:val="009D783D"/>
    <w:rsid w:val="009D7D1C"/>
    <w:rsid w:val="009E0708"/>
    <w:rsid w:val="009E0A90"/>
    <w:rsid w:val="009E0B28"/>
    <w:rsid w:val="009E0D0E"/>
    <w:rsid w:val="009E0E78"/>
    <w:rsid w:val="009E0ED9"/>
    <w:rsid w:val="009E0FD4"/>
    <w:rsid w:val="009E105E"/>
    <w:rsid w:val="009E1111"/>
    <w:rsid w:val="009E1634"/>
    <w:rsid w:val="009E16E4"/>
    <w:rsid w:val="009E181A"/>
    <w:rsid w:val="009E193E"/>
    <w:rsid w:val="009E1FA9"/>
    <w:rsid w:val="009E2337"/>
    <w:rsid w:val="009E2399"/>
    <w:rsid w:val="009E2DAF"/>
    <w:rsid w:val="009E33D7"/>
    <w:rsid w:val="009E341E"/>
    <w:rsid w:val="009E346D"/>
    <w:rsid w:val="009E3565"/>
    <w:rsid w:val="009E437C"/>
    <w:rsid w:val="009E4463"/>
    <w:rsid w:val="009E4990"/>
    <w:rsid w:val="009E4A90"/>
    <w:rsid w:val="009E4D4C"/>
    <w:rsid w:val="009E5502"/>
    <w:rsid w:val="009E5877"/>
    <w:rsid w:val="009E6447"/>
    <w:rsid w:val="009E64C1"/>
    <w:rsid w:val="009E6A7F"/>
    <w:rsid w:val="009E738D"/>
    <w:rsid w:val="009E79C3"/>
    <w:rsid w:val="009E7D88"/>
    <w:rsid w:val="009F0061"/>
    <w:rsid w:val="009F1BC9"/>
    <w:rsid w:val="009F1E14"/>
    <w:rsid w:val="009F239D"/>
    <w:rsid w:val="009F2AB1"/>
    <w:rsid w:val="009F2D94"/>
    <w:rsid w:val="009F2E18"/>
    <w:rsid w:val="009F3665"/>
    <w:rsid w:val="009F3C6E"/>
    <w:rsid w:val="009F40CF"/>
    <w:rsid w:val="009F43BF"/>
    <w:rsid w:val="009F497E"/>
    <w:rsid w:val="009F4ABF"/>
    <w:rsid w:val="009F4AD7"/>
    <w:rsid w:val="009F4FAB"/>
    <w:rsid w:val="009F5A24"/>
    <w:rsid w:val="009F620D"/>
    <w:rsid w:val="009F6451"/>
    <w:rsid w:val="009F69E0"/>
    <w:rsid w:val="009F6A8F"/>
    <w:rsid w:val="009F6E19"/>
    <w:rsid w:val="009F6E8A"/>
    <w:rsid w:val="009F6ECB"/>
    <w:rsid w:val="009F7239"/>
    <w:rsid w:val="00A00122"/>
    <w:rsid w:val="00A001AD"/>
    <w:rsid w:val="00A00750"/>
    <w:rsid w:val="00A00BD6"/>
    <w:rsid w:val="00A01266"/>
    <w:rsid w:val="00A01358"/>
    <w:rsid w:val="00A0142D"/>
    <w:rsid w:val="00A0161B"/>
    <w:rsid w:val="00A016E4"/>
    <w:rsid w:val="00A01B89"/>
    <w:rsid w:val="00A01BB7"/>
    <w:rsid w:val="00A0209C"/>
    <w:rsid w:val="00A02D95"/>
    <w:rsid w:val="00A035BB"/>
    <w:rsid w:val="00A035C0"/>
    <w:rsid w:val="00A037C8"/>
    <w:rsid w:val="00A048D8"/>
    <w:rsid w:val="00A04D80"/>
    <w:rsid w:val="00A04E42"/>
    <w:rsid w:val="00A054B4"/>
    <w:rsid w:val="00A05B36"/>
    <w:rsid w:val="00A05BC2"/>
    <w:rsid w:val="00A061EF"/>
    <w:rsid w:val="00A06884"/>
    <w:rsid w:val="00A06B0A"/>
    <w:rsid w:val="00A06E8B"/>
    <w:rsid w:val="00A07040"/>
    <w:rsid w:val="00A07560"/>
    <w:rsid w:val="00A0760C"/>
    <w:rsid w:val="00A07925"/>
    <w:rsid w:val="00A1034F"/>
    <w:rsid w:val="00A107FB"/>
    <w:rsid w:val="00A1091F"/>
    <w:rsid w:val="00A11210"/>
    <w:rsid w:val="00A11393"/>
    <w:rsid w:val="00A11711"/>
    <w:rsid w:val="00A11D8C"/>
    <w:rsid w:val="00A12276"/>
    <w:rsid w:val="00A12453"/>
    <w:rsid w:val="00A129F6"/>
    <w:rsid w:val="00A12B86"/>
    <w:rsid w:val="00A12C61"/>
    <w:rsid w:val="00A12F4D"/>
    <w:rsid w:val="00A1389B"/>
    <w:rsid w:val="00A13CA8"/>
    <w:rsid w:val="00A13F78"/>
    <w:rsid w:val="00A14E01"/>
    <w:rsid w:val="00A1579D"/>
    <w:rsid w:val="00A1616A"/>
    <w:rsid w:val="00A17AA5"/>
    <w:rsid w:val="00A17E62"/>
    <w:rsid w:val="00A17FA1"/>
    <w:rsid w:val="00A20123"/>
    <w:rsid w:val="00A202CA"/>
    <w:rsid w:val="00A2054F"/>
    <w:rsid w:val="00A20AB6"/>
    <w:rsid w:val="00A20EEA"/>
    <w:rsid w:val="00A21049"/>
    <w:rsid w:val="00A213D4"/>
    <w:rsid w:val="00A21F28"/>
    <w:rsid w:val="00A21FFC"/>
    <w:rsid w:val="00A221A4"/>
    <w:rsid w:val="00A22405"/>
    <w:rsid w:val="00A22A93"/>
    <w:rsid w:val="00A23133"/>
    <w:rsid w:val="00A23184"/>
    <w:rsid w:val="00A237CF"/>
    <w:rsid w:val="00A23A4C"/>
    <w:rsid w:val="00A23BF2"/>
    <w:rsid w:val="00A24327"/>
    <w:rsid w:val="00A24DFF"/>
    <w:rsid w:val="00A24E48"/>
    <w:rsid w:val="00A252BA"/>
    <w:rsid w:val="00A253B2"/>
    <w:rsid w:val="00A2581B"/>
    <w:rsid w:val="00A25990"/>
    <w:rsid w:val="00A25BA5"/>
    <w:rsid w:val="00A26798"/>
    <w:rsid w:val="00A26837"/>
    <w:rsid w:val="00A2684E"/>
    <w:rsid w:val="00A26C11"/>
    <w:rsid w:val="00A27E23"/>
    <w:rsid w:val="00A306A5"/>
    <w:rsid w:val="00A30B2D"/>
    <w:rsid w:val="00A3139C"/>
    <w:rsid w:val="00A316F7"/>
    <w:rsid w:val="00A31A49"/>
    <w:rsid w:val="00A3219E"/>
    <w:rsid w:val="00A32B95"/>
    <w:rsid w:val="00A33135"/>
    <w:rsid w:val="00A33593"/>
    <w:rsid w:val="00A33DCD"/>
    <w:rsid w:val="00A34390"/>
    <w:rsid w:val="00A343E7"/>
    <w:rsid w:val="00A34464"/>
    <w:rsid w:val="00A34CC5"/>
    <w:rsid w:val="00A35631"/>
    <w:rsid w:val="00A35C11"/>
    <w:rsid w:val="00A360BF"/>
    <w:rsid w:val="00A3635D"/>
    <w:rsid w:val="00A36452"/>
    <w:rsid w:val="00A36754"/>
    <w:rsid w:val="00A3719B"/>
    <w:rsid w:val="00A37966"/>
    <w:rsid w:val="00A37A84"/>
    <w:rsid w:val="00A37B48"/>
    <w:rsid w:val="00A37F47"/>
    <w:rsid w:val="00A400F7"/>
    <w:rsid w:val="00A40244"/>
    <w:rsid w:val="00A40274"/>
    <w:rsid w:val="00A40286"/>
    <w:rsid w:val="00A40647"/>
    <w:rsid w:val="00A40827"/>
    <w:rsid w:val="00A41660"/>
    <w:rsid w:val="00A416D8"/>
    <w:rsid w:val="00A41769"/>
    <w:rsid w:val="00A41ABB"/>
    <w:rsid w:val="00A424C6"/>
    <w:rsid w:val="00A42854"/>
    <w:rsid w:val="00A43186"/>
    <w:rsid w:val="00A438CB"/>
    <w:rsid w:val="00A43C3D"/>
    <w:rsid w:val="00A43E4A"/>
    <w:rsid w:val="00A44343"/>
    <w:rsid w:val="00A44595"/>
    <w:rsid w:val="00A449C9"/>
    <w:rsid w:val="00A452DD"/>
    <w:rsid w:val="00A45F28"/>
    <w:rsid w:val="00A46218"/>
    <w:rsid w:val="00A469BB"/>
    <w:rsid w:val="00A46C6A"/>
    <w:rsid w:val="00A470FF"/>
    <w:rsid w:val="00A47506"/>
    <w:rsid w:val="00A47592"/>
    <w:rsid w:val="00A47867"/>
    <w:rsid w:val="00A47CE3"/>
    <w:rsid w:val="00A5041C"/>
    <w:rsid w:val="00A5064E"/>
    <w:rsid w:val="00A50F5B"/>
    <w:rsid w:val="00A518C0"/>
    <w:rsid w:val="00A51E13"/>
    <w:rsid w:val="00A52860"/>
    <w:rsid w:val="00A52969"/>
    <w:rsid w:val="00A52B28"/>
    <w:rsid w:val="00A53487"/>
    <w:rsid w:val="00A53A07"/>
    <w:rsid w:val="00A53E05"/>
    <w:rsid w:val="00A53F7D"/>
    <w:rsid w:val="00A5422B"/>
    <w:rsid w:val="00A546AF"/>
    <w:rsid w:val="00A54DE6"/>
    <w:rsid w:val="00A54E67"/>
    <w:rsid w:val="00A54F82"/>
    <w:rsid w:val="00A557A7"/>
    <w:rsid w:val="00A55A04"/>
    <w:rsid w:val="00A5641B"/>
    <w:rsid w:val="00A575D0"/>
    <w:rsid w:val="00A57867"/>
    <w:rsid w:val="00A57F8C"/>
    <w:rsid w:val="00A60179"/>
    <w:rsid w:val="00A61277"/>
    <w:rsid w:val="00A61594"/>
    <w:rsid w:val="00A61855"/>
    <w:rsid w:val="00A61E9D"/>
    <w:rsid w:val="00A62044"/>
    <w:rsid w:val="00A622D4"/>
    <w:rsid w:val="00A6241A"/>
    <w:rsid w:val="00A629E3"/>
    <w:rsid w:val="00A62B29"/>
    <w:rsid w:val="00A62EBD"/>
    <w:rsid w:val="00A630BE"/>
    <w:rsid w:val="00A63D2B"/>
    <w:rsid w:val="00A64CC9"/>
    <w:rsid w:val="00A6523D"/>
    <w:rsid w:val="00A657ED"/>
    <w:rsid w:val="00A65B17"/>
    <w:rsid w:val="00A65D67"/>
    <w:rsid w:val="00A663D2"/>
    <w:rsid w:val="00A6643F"/>
    <w:rsid w:val="00A671DD"/>
    <w:rsid w:val="00A67513"/>
    <w:rsid w:val="00A678E3"/>
    <w:rsid w:val="00A701C1"/>
    <w:rsid w:val="00A70AF8"/>
    <w:rsid w:val="00A71138"/>
    <w:rsid w:val="00A71C06"/>
    <w:rsid w:val="00A71DE0"/>
    <w:rsid w:val="00A72338"/>
    <w:rsid w:val="00A726E0"/>
    <w:rsid w:val="00A72924"/>
    <w:rsid w:val="00A72A18"/>
    <w:rsid w:val="00A72AE3"/>
    <w:rsid w:val="00A7365C"/>
    <w:rsid w:val="00A73B71"/>
    <w:rsid w:val="00A7449D"/>
    <w:rsid w:val="00A75BD2"/>
    <w:rsid w:val="00A75E65"/>
    <w:rsid w:val="00A75F7E"/>
    <w:rsid w:val="00A76B59"/>
    <w:rsid w:val="00A7789C"/>
    <w:rsid w:val="00A77D5F"/>
    <w:rsid w:val="00A811B3"/>
    <w:rsid w:val="00A81223"/>
    <w:rsid w:val="00A8127E"/>
    <w:rsid w:val="00A816C9"/>
    <w:rsid w:val="00A819AE"/>
    <w:rsid w:val="00A81BF3"/>
    <w:rsid w:val="00A82D4E"/>
    <w:rsid w:val="00A8318E"/>
    <w:rsid w:val="00A831A7"/>
    <w:rsid w:val="00A8334E"/>
    <w:rsid w:val="00A83ADF"/>
    <w:rsid w:val="00A83B0C"/>
    <w:rsid w:val="00A83B83"/>
    <w:rsid w:val="00A8401F"/>
    <w:rsid w:val="00A84A8D"/>
    <w:rsid w:val="00A86240"/>
    <w:rsid w:val="00A86DF7"/>
    <w:rsid w:val="00A8727C"/>
    <w:rsid w:val="00A87906"/>
    <w:rsid w:val="00A87B8C"/>
    <w:rsid w:val="00A87CE5"/>
    <w:rsid w:val="00A9020C"/>
    <w:rsid w:val="00A90B42"/>
    <w:rsid w:val="00A9369E"/>
    <w:rsid w:val="00A94043"/>
    <w:rsid w:val="00A942B4"/>
    <w:rsid w:val="00A9480E"/>
    <w:rsid w:val="00A94DBF"/>
    <w:rsid w:val="00A95493"/>
    <w:rsid w:val="00A95640"/>
    <w:rsid w:val="00A958ED"/>
    <w:rsid w:val="00A95BF3"/>
    <w:rsid w:val="00A95E21"/>
    <w:rsid w:val="00A95F91"/>
    <w:rsid w:val="00A961FB"/>
    <w:rsid w:val="00A96848"/>
    <w:rsid w:val="00A96EDE"/>
    <w:rsid w:val="00A97637"/>
    <w:rsid w:val="00A97B00"/>
    <w:rsid w:val="00A97CD6"/>
    <w:rsid w:val="00AA03B1"/>
    <w:rsid w:val="00AA03D8"/>
    <w:rsid w:val="00AA13FF"/>
    <w:rsid w:val="00AA17B4"/>
    <w:rsid w:val="00AA1B1F"/>
    <w:rsid w:val="00AA200A"/>
    <w:rsid w:val="00AA20F7"/>
    <w:rsid w:val="00AA2450"/>
    <w:rsid w:val="00AA2C54"/>
    <w:rsid w:val="00AA40CC"/>
    <w:rsid w:val="00AA4678"/>
    <w:rsid w:val="00AA467D"/>
    <w:rsid w:val="00AA4691"/>
    <w:rsid w:val="00AA4C33"/>
    <w:rsid w:val="00AA4D5D"/>
    <w:rsid w:val="00AA4FA0"/>
    <w:rsid w:val="00AA5C3A"/>
    <w:rsid w:val="00AA5CBE"/>
    <w:rsid w:val="00AA5F3B"/>
    <w:rsid w:val="00AA65F3"/>
    <w:rsid w:val="00AA686F"/>
    <w:rsid w:val="00AA6FFF"/>
    <w:rsid w:val="00AA70AF"/>
    <w:rsid w:val="00AA741A"/>
    <w:rsid w:val="00AA76C3"/>
    <w:rsid w:val="00AA776F"/>
    <w:rsid w:val="00AA77CB"/>
    <w:rsid w:val="00AA7DFE"/>
    <w:rsid w:val="00AB02F6"/>
    <w:rsid w:val="00AB0700"/>
    <w:rsid w:val="00AB0AAA"/>
    <w:rsid w:val="00AB0CB8"/>
    <w:rsid w:val="00AB17C0"/>
    <w:rsid w:val="00AB2188"/>
    <w:rsid w:val="00AB2296"/>
    <w:rsid w:val="00AB23F0"/>
    <w:rsid w:val="00AB26CA"/>
    <w:rsid w:val="00AB26EB"/>
    <w:rsid w:val="00AB285D"/>
    <w:rsid w:val="00AB2CB3"/>
    <w:rsid w:val="00AB340B"/>
    <w:rsid w:val="00AB3748"/>
    <w:rsid w:val="00AB3A01"/>
    <w:rsid w:val="00AB3A26"/>
    <w:rsid w:val="00AB3A7F"/>
    <w:rsid w:val="00AB4815"/>
    <w:rsid w:val="00AB6369"/>
    <w:rsid w:val="00AB75C7"/>
    <w:rsid w:val="00AB76A1"/>
    <w:rsid w:val="00AB7C03"/>
    <w:rsid w:val="00AC01DE"/>
    <w:rsid w:val="00AC039A"/>
    <w:rsid w:val="00AC04EE"/>
    <w:rsid w:val="00AC0DC9"/>
    <w:rsid w:val="00AC1CF4"/>
    <w:rsid w:val="00AC1EA6"/>
    <w:rsid w:val="00AC2147"/>
    <w:rsid w:val="00AC2ACE"/>
    <w:rsid w:val="00AC2AFD"/>
    <w:rsid w:val="00AC2E3F"/>
    <w:rsid w:val="00AC3152"/>
    <w:rsid w:val="00AC358D"/>
    <w:rsid w:val="00AC400F"/>
    <w:rsid w:val="00AC4184"/>
    <w:rsid w:val="00AC4721"/>
    <w:rsid w:val="00AC4911"/>
    <w:rsid w:val="00AC5001"/>
    <w:rsid w:val="00AC54B9"/>
    <w:rsid w:val="00AC54EC"/>
    <w:rsid w:val="00AC5D07"/>
    <w:rsid w:val="00AC608D"/>
    <w:rsid w:val="00AC6785"/>
    <w:rsid w:val="00AC6C97"/>
    <w:rsid w:val="00AC6E03"/>
    <w:rsid w:val="00AC7064"/>
    <w:rsid w:val="00AC70BF"/>
    <w:rsid w:val="00AC7915"/>
    <w:rsid w:val="00AC7D6B"/>
    <w:rsid w:val="00AC7E8F"/>
    <w:rsid w:val="00AD02F8"/>
    <w:rsid w:val="00AD1772"/>
    <w:rsid w:val="00AD1AC1"/>
    <w:rsid w:val="00AD2A1B"/>
    <w:rsid w:val="00AD2B97"/>
    <w:rsid w:val="00AD346B"/>
    <w:rsid w:val="00AD37D8"/>
    <w:rsid w:val="00AD3B7A"/>
    <w:rsid w:val="00AD4066"/>
    <w:rsid w:val="00AD4472"/>
    <w:rsid w:val="00AD4539"/>
    <w:rsid w:val="00AD4682"/>
    <w:rsid w:val="00AD4C42"/>
    <w:rsid w:val="00AD4E90"/>
    <w:rsid w:val="00AD5B30"/>
    <w:rsid w:val="00AD627A"/>
    <w:rsid w:val="00AD6357"/>
    <w:rsid w:val="00AD64B2"/>
    <w:rsid w:val="00AD652D"/>
    <w:rsid w:val="00AD663E"/>
    <w:rsid w:val="00AD6735"/>
    <w:rsid w:val="00AD6768"/>
    <w:rsid w:val="00AD69EC"/>
    <w:rsid w:val="00AD7288"/>
    <w:rsid w:val="00AD742F"/>
    <w:rsid w:val="00AE022C"/>
    <w:rsid w:val="00AE06D1"/>
    <w:rsid w:val="00AE090E"/>
    <w:rsid w:val="00AE164D"/>
    <w:rsid w:val="00AE1A65"/>
    <w:rsid w:val="00AE1D13"/>
    <w:rsid w:val="00AE21DB"/>
    <w:rsid w:val="00AE22F0"/>
    <w:rsid w:val="00AE3404"/>
    <w:rsid w:val="00AE3A6F"/>
    <w:rsid w:val="00AE3BAA"/>
    <w:rsid w:val="00AE3FEF"/>
    <w:rsid w:val="00AE40C4"/>
    <w:rsid w:val="00AE41B1"/>
    <w:rsid w:val="00AE4200"/>
    <w:rsid w:val="00AE4ECA"/>
    <w:rsid w:val="00AE5B0C"/>
    <w:rsid w:val="00AE6220"/>
    <w:rsid w:val="00AE6874"/>
    <w:rsid w:val="00AE69D1"/>
    <w:rsid w:val="00AE6F02"/>
    <w:rsid w:val="00AE72B7"/>
    <w:rsid w:val="00AE7418"/>
    <w:rsid w:val="00AE7823"/>
    <w:rsid w:val="00AE7880"/>
    <w:rsid w:val="00AF06D4"/>
    <w:rsid w:val="00AF14D8"/>
    <w:rsid w:val="00AF18B4"/>
    <w:rsid w:val="00AF25E6"/>
    <w:rsid w:val="00AF351F"/>
    <w:rsid w:val="00AF361B"/>
    <w:rsid w:val="00AF37C9"/>
    <w:rsid w:val="00AF4118"/>
    <w:rsid w:val="00AF459E"/>
    <w:rsid w:val="00AF5240"/>
    <w:rsid w:val="00AF5975"/>
    <w:rsid w:val="00AF63B9"/>
    <w:rsid w:val="00AF6B62"/>
    <w:rsid w:val="00AF7699"/>
    <w:rsid w:val="00AF76EB"/>
    <w:rsid w:val="00AF7A1A"/>
    <w:rsid w:val="00AF7A31"/>
    <w:rsid w:val="00AF7C08"/>
    <w:rsid w:val="00AF7E99"/>
    <w:rsid w:val="00B00759"/>
    <w:rsid w:val="00B00BAE"/>
    <w:rsid w:val="00B00EFF"/>
    <w:rsid w:val="00B01252"/>
    <w:rsid w:val="00B01476"/>
    <w:rsid w:val="00B01989"/>
    <w:rsid w:val="00B01A4B"/>
    <w:rsid w:val="00B01D2E"/>
    <w:rsid w:val="00B01E8C"/>
    <w:rsid w:val="00B01EAE"/>
    <w:rsid w:val="00B021B7"/>
    <w:rsid w:val="00B02B5C"/>
    <w:rsid w:val="00B031B3"/>
    <w:rsid w:val="00B03772"/>
    <w:rsid w:val="00B045A6"/>
    <w:rsid w:val="00B0467B"/>
    <w:rsid w:val="00B04B1B"/>
    <w:rsid w:val="00B05872"/>
    <w:rsid w:val="00B05A18"/>
    <w:rsid w:val="00B05A79"/>
    <w:rsid w:val="00B05C87"/>
    <w:rsid w:val="00B05E64"/>
    <w:rsid w:val="00B062E9"/>
    <w:rsid w:val="00B0669A"/>
    <w:rsid w:val="00B073CA"/>
    <w:rsid w:val="00B1091B"/>
    <w:rsid w:val="00B1128A"/>
    <w:rsid w:val="00B11B68"/>
    <w:rsid w:val="00B11CFF"/>
    <w:rsid w:val="00B12926"/>
    <w:rsid w:val="00B12BE9"/>
    <w:rsid w:val="00B131D2"/>
    <w:rsid w:val="00B13DEC"/>
    <w:rsid w:val="00B14283"/>
    <w:rsid w:val="00B1466C"/>
    <w:rsid w:val="00B151A9"/>
    <w:rsid w:val="00B15933"/>
    <w:rsid w:val="00B15D1C"/>
    <w:rsid w:val="00B1607E"/>
    <w:rsid w:val="00B16221"/>
    <w:rsid w:val="00B167CF"/>
    <w:rsid w:val="00B16B5A"/>
    <w:rsid w:val="00B16C71"/>
    <w:rsid w:val="00B1701D"/>
    <w:rsid w:val="00B1733B"/>
    <w:rsid w:val="00B1735D"/>
    <w:rsid w:val="00B173AD"/>
    <w:rsid w:val="00B17557"/>
    <w:rsid w:val="00B17640"/>
    <w:rsid w:val="00B1794C"/>
    <w:rsid w:val="00B17A37"/>
    <w:rsid w:val="00B200DA"/>
    <w:rsid w:val="00B2062F"/>
    <w:rsid w:val="00B20664"/>
    <w:rsid w:val="00B20675"/>
    <w:rsid w:val="00B20BF5"/>
    <w:rsid w:val="00B20E22"/>
    <w:rsid w:val="00B2100F"/>
    <w:rsid w:val="00B212D1"/>
    <w:rsid w:val="00B2131D"/>
    <w:rsid w:val="00B21422"/>
    <w:rsid w:val="00B21578"/>
    <w:rsid w:val="00B21C5F"/>
    <w:rsid w:val="00B21CC1"/>
    <w:rsid w:val="00B22063"/>
    <w:rsid w:val="00B22E6B"/>
    <w:rsid w:val="00B24117"/>
    <w:rsid w:val="00B2466F"/>
    <w:rsid w:val="00B24AB9"/>
    <w:rsid w:val="00B24B94"/>
    <w:rsid w:val="00B24EFB"/>
    <w:rsid w:val="00B2583B"/>
    <w:rsid w:val="00B2586F"/>
    <w:rsid w:val="00B2607A"/>
    <w:rsid w:val="00B2615A"/>
    <w:rsid w:val="00B2672F"/>
    <w:rsid w:val="00B273DB"/>
    <w:rsid w:val="00B27792"/>
    <w:rsid w:val="00B27E47"/>
    <w:rsid w:val="00B30203"/>
    <w:rsid w:val="00B30D2A"/>
    <w:rsid w:val="00B30EA2"/>
    <w:rsid w:val="00B310AB"/>
    <w:rsid w:val="00B31483"/>
    <w:rsid w:val="00B314D1"/>
    <w:rsid w:val="00B31839"/>
    <w:rsid w:val="00B34AC0"/>
    <w:rsid w:val="00B34D76"/>
    <w:rsid w:val="00B34FD0"/>
    <w:rsid w:val="00B353E0"/>
    <w:rsid w:val="00B35411"/>
    <w:rsid w:val="00B354F6"/>
    <w:rsid w:val="00B35761"/>
    <w:rsid w:val="00B358EB"/>
    <w:rsid w:val="00B35AE4"/>
    <w:rsid w:val="00B3658F"/>
    <w:rsid w:val="00B366C4"/>
    <w:rsid w:val="00B366E0"/>
    <w:rsid w:val="00B36E14"/>
    <w:rsid w:val="00B3757C"/>
    <w:rsid w:val="00B37825"/>
    <w:rsid w:val="00B37A11"/>
    <w:rsid w:val="00B401A2"/>
    <w:rsid w:val="00B4033C"/>
    <w:rsid w:val="00B40498"/>
    <w:rsid w:val="00B406F4"/>
    <w:rsid w:val="00B4078F"/>
    <w:rsid w:val="00B40872"/>
    <w:rsid w:val="00B40A40"/>
    <w:rsid w:val="00B40C70"/>
    <w:rsid w:val="00B41D77"/>
    <w:rsid w:val="00B42187"/>
    <w:rsid w:val="00B421D5"/>
    <w:rsid w:val="00B43188"/>
    <w:rsid w:val="00B434C9"/>
    <w:rsid w:val="00B43524"/>
    <w:rsid w:val="00B4390A"/>
    <w:rsid w:val="00B44095"/>
    <w:rsid w:val="00B44EC8"/>
    <w:rsid w:val="00B44ED8"/>
    <w:rsid w:val="00B45084"/>
    <w:rsid w:val="00B451DB"/>
    <w:rsid w:val="00B452D2"/>
    <w:rsid w:val="00B456CB"/>
    <w:rsid w:val="00B458CF"/>
    <w:rsid w:val="00B458D4"/>
    <w:rsid w:val="00B45B65"/>
    <w:rsid w:val="00B45BCF"/>
    <w:rsid w:val="00B45C02"/>
    <w:rsid w:val="00B45C61"/>
    <w:rsid w:val="00B46158"/>
    <w:rsid w:val="00B46B67"/>
    <w:rsid w:val="00B473CE"/>
    <w:rsid w:val="00B47593"/>
    <w:rsid w:val="00B47853"/>
    <w:rsid w:val="00B5008A"/>
    <w:rsid w:val="00B50929"/>
    <w:rsid w:val="00B50B2D"/>
    <w:rsid w:val="00B5112D"/>
    <w:rsid w:val="00B511B0"/>
    <w:rsid w:val="00B5129A"/>
    <w:rsid w:val="00B514FB"/>
    <w:rsid w:val="00B51ACD"/>
    <w:rsid w:val="00B51D71"/>
    <w:rsid w:val="00B52390"/>
    <w:rsid w:val="00B528CD"/>
    <w:rsid w:val="00B52FD1"/>
    <w:rsid w:val="00B53109"/>
    <w:rsid w:val="00B53862"/>
    <w:rsid w:val="00B53A4C"/>
    <w:rsid w:val="00B54032"/>
    <w:rsid w:val="00B54DB8"/>
    <w:rsid w:val="00B54E89"/>
    <w:rsid w:val="00B552E0"/>
    <w:rsid w:val="00B5569B"/>
    <w:rsid w:val="00B5577C"/>
    <w:rsid w:val="00B5583F"/>
    <w:rsid w:val="00B55846"/>
    <w:rsid w:val="00B559D0"/>
    <w:rsid w:val="00B55FD6"/>
    <w:rsid w:val="00B5694C"/>
    <w:rsid w:val="00B603EA"/>
    <w:rsid w:val="00B60742"/>
    <w:rsid w:val="00B6094E"/>
    <w:rsid w:val="00B60A86"/>
    <w:rsid w:val="00B60BA0"/>
    <w:rsid w:val="00B613F1"/>
    <w:rsid w:val="00B6156B"/>
    <w:rsid w:val="00B61924"/>
    <w:rsid w:val="00B61E74"/>
    <w:rsid w:val="00B61FCD"/>
    <w:rsid w:val="00B62030"/>
    <w:rsid w:val="00B62A16"/>
    <w:rsid w:val="00B62E91"/>
    <w:rsid w:val="00B637B0"/>
    <w:rsid w:val="00B642B5"/>
    <w:rsid w:val="00B6481E"/>
    <w:rsid w:val="00B64A2D"/>
    <w:rsid w:val="00B6567B"/>
    <w:rsid w:val="00B65F1E"/>
    <w:rsid w:val="00B662AE"/>
    <w:rsid w:val="00B66A45"/>
    <w:rsid w:val="00B677DA"/>
    <w:rsid w:val="00B679F9"/>
    <w:rsid w:val="00B67B24"/>
    <w:rsid w:val="00B67F0B"/>
    <w:rsid w:val="00B703A4"/>
    <w:rsid w:val="00B70C16"/>
    <w:rsid w:val="00B7139A"/>
    <w:rsid w:val="00B713C1"/>
    <w:rsid w:val="00B71719"/>
    <w:rsid w:val="00B717C4"/>
    <w:rsid w:val="00B71948"/>
    <w:rsid w:val="00B7250B"/>
    <w:rsid w:val="00B7255B"/>
    <w:rsid w:val="00B72CC6"/>
    <w:rsid w:val="00B7364A"/>
    <w:rsid w:val="00B737AE"/>
    <w:rsid w:val="00B74C4B"/>
    <w:rsid w:val="00B76ACF"/>
    <w:rsid w:val="00B76FA0"/>
    <w:rsid w:val="00B77563"/>
    <w:rsid w:val="00B77801"/>
    <w:rsid w:val="00B8043C"/>
    <w:rsid w:val="00B804F8"/>
    <w:rsid w:val="00B80C08"/>
    <w:rsid w:val="00B81737"/>
    <w:rsid w:val="00B81EE5"/>
    <w:rsid w:val="00B82329"/>
    <w:rsid w:val="00B824CB"/>
    <w:rsid w:val="00B824F5"/>
    <w:rsid w:val="00B8287A"/>
    <w:rsid w:val="00B82894"/>
    <w:rsid w:val="00B83227"/>
    <w:rsid w:val="00B83B77"/>
    <w:rsid w:val="00B83BDE"/>
    <w:rsid w:val="00B8447F"/>
    <w:rsid w:val="00B844E0"/>
    <w:rsid w:val="00B84840"/>
    <w:rsid w:val="00B84F69"/>
    <w:rsid w:val="00B85413"/>
    <w:rsid w:val="00B8543D"/>
    <w:rsid w:val="00B85F90"/>
    <w:rsid w:val="00B862AD"/>
    <w:rsid w:val="00B86653"/>
    <w:rsid w:val="00B8678A"/>
    <w:rsid w:val="00B867D1"/>
    <w:rsid w:val="00B868E9"/>
    <w:rsid w:val="00B86D94"/>
    <w:rsid w:val="00B86EA0"/>
    <w:rsid w:val="00B872CC"/>
    <w:rsid w:val="00B8743D"/>
    <w:rsid w:val="00B87779"/>
    <w:rsid w:val="00B87C59"/>
    <w:rsid w:val="00B9023B"/>
    <w:rsid w:val="00B90323"/>
    <w:rsid w:val="00B904A1"/>
    <w:rsid w:val="00B904C2"/>
    <w:rsid w:val="00B90B3F"/>
    <w:rsid w:val="00B91A99"/>
    <w:rsid w:val="00B91F28"/>
    <w:rsid w:val="00B920D2"/>
    <w:rsid w:val="00B9257F"/>
    <w:rsid w:val="00B92E40"/>
    <w:rsid w:val="00B92FAA"/>
    <w:rsid w:val="00B92FF9"/>
    <w:rsid w:val="00B93407"/>
    <w:rsid w:val="00B9388B"/>
    <w:rsid w:val="00B939E1"/>
    <w:rsid w:val="00B93AA5"/>
    <w:rsid w:val="00B93C8E"/>
    <w:rsid w:val="00B93D6F"/>
    <w:rsid w:val="00B942AA"/>
    <w:rsid w:val="00B9488D"/>
    <w:rsid w:val="00B94996"/>
    <w:rsid w:val="00B949A0"/>
    <w:rsid w:val="00B94CF6"/>
    <w:rsid w:val="00B94DFB"/>
    <w:rsid w:val="00B94E3B"/>
    <w:rsid w:val="00B956F7"/>
    <w:rsid w:val="00B9596B"/>
    <w:rsid w:val="00B95972"/>
    <w:rsid w:val="00B95C39"/>
    <w:rsid w:val="00B96350"/>
    <w:rsid w:val="00B96A1F"/>
    <w:rsid w:val="00BA0062"/>
    <w:rsid w:val="00BA0D10"/>
    <w:rsid w:val="00BA148D"/>
    <w:rsid w:val="00BA1653"/>
    <w:rsid w:val="00BA1702"/>
    <w:rsid w:val="00BA186D"/>
    <w:rsid w:val="00BA1A50"/>
    <w:rsid w:val="00BA1B56"/>
    <w:rsid w:val="00BA1D32"/>
    <w:rsid w:val="00BA1FDB"/>
    <w:rsid w:val="00BA20F2"/>
    <w:rsid w:val="00BA22B8"/>
    <w:rsid w:val="00BA231D"/>
    <w:rsid w:val="00BA245A"/>
    <w:rsid w:val="00BA2607"/>
    <w:rsid w:val="00BA27DB"/>
    <w:rsid w:val="00BA2C58"/>
    <w:rsid w:val="00BA2F9D"/>
    <w:rsid w:val="00BA365B"/>
    <w:rsid w:val="00BA3756"/>
    <w:rsid w:val="00BA37D5"/>
    <w:rsid w:val="00BA3956"/>
    <w:rsid w:val="00BA4821"/>
    <w:rsid w:val="00BA5DBE"/>
    <w:rsid w:val="00BA5E18"/>
    <w:rsid w:val="00BA6C4C"/>
    <w:rsid w:val="00BA6D76"/>
    <w:rsid w:val="00BA6FE9"/>
    <w:rsid w:val="00BA70A4"/>
    <w:rsid w:val="00BA74F4"/>
    <w:rsid w:val="00BA782C"/>
    <w:rsid w:val="00BA78FC"/>
    <w:rsid w:val="00BA7C8A"/>
    <w:rsid w:val="00BB001F"/>
    <w:rsid w:val="00BB0172"/>
    <w:rsid w:val="00BB01A4"/>
    <w:rsid w:val="00BB0CD9"/>
    <w:rsid w:val="00BB0DEB"/>
    <w:rsid w:val="00BB0EB8"/>
    <w:rsid w:val="00BB206E"/>
    <w:rsid w:val="00BB22E2"/>
    <w:rsid w:val="00BB2387"/>
    <w:rsid w:val="00BB2615"/>
    <w:rsid w:val="00BB27CE"/>
    <w:rsid w:val="00BB2C99"/>
    <w:rsid w:val="00BB2F30"/>
    <w:rsid w:val="00BB3262"/>
    <w:rsid w:val="00BB328A"/>
    <w:rsid w:val="00BB3768"/>
    <w:rsid w:val="00BB3816"/>
    <w:rsid w:val="00BB3FA5"/>
    <w:rsid w:val="00BB4702"/>
    <w:rsid w:val="00BB4779"/>
    <w:rsid w:val="00BB4947"/>
    <w:rsid w:val="00BB4C02"/>
    <w:rsid w:val="00BB4F87"/>
    <w:rsid w:val="00BB51B7"/>
    <w:rsid w:val="00BB541E"/>
    <w:rsid w:val="00BB55A7"/>
    <w:rsid w:val="00BB55F9"/>
    <w:rsid w:val="00BB5824"/>
    <w:rsid w:val="00BB5F80"/>
    <w:rsid w:val="00BB6EA7"/>
    <w:rsid w:val="00BB7347"/>
    <w:rsid w:val="00BB7568"/>
    <w:rsid w:val="00BC0190"/>
    <w:rsid w:val="00BC01F6"/>
    <w:rsid w:val="00BC101C"/>
    <w:rsid w:val="00BC21BD"/>
    <w:rsid w:val="00BC23D5"/>
    <w:rsid w:val="00BC27B2"/>
    <w:rsid w:val="00BC2C2F"/>
    <w:rsid w:val="00BC34D1"/>
    <w:rsid w:val="00BC3999"/>
    <w:rsid w:val="00BC410C"/>
    <w:rsid w:val="00BC4353"/>
    <w:rsid w:val="00BC452F"/>
    <w:rsid w:val="00BC48EB"/>
    <w:rsid w:val="00BC4B27"/>
    <w:rsid w:val="00BC4C5E"/>
    <w:rsid w:val="00BC4FB9"/>
    <w:rsid w:val="00BC5078"/>
    <w:rsid w:val="00BC5541"/>
    <w:rsid w:val="00BC5BC2"/>
    <w:rsid w:val="00BC5D5A"/>
    <w:rsid w:val="00BC5F4A"/>
    <w:rsid w:val="00BC60B4"/>
    <w:rsid w:val="00BC61B7"/>
    <w:rsid w:val="00BC6A78"/>
    <w:rsid w:val="00BC6CB5"/>
    <w:rsid w:val="00BC6F27"/>
    <w:rsid w:val="00BC709B"/>
    <w:rsid w:val="00BC77C1"/>
    <w:rsid w:val="00BC7A56"/>
    <w:rsid w:val="00BD0003"/>
    <w:rsid w:val="00BD05F9"/>
    <w:rsid w:val="00BD0682"/>
    <w:rsid w:val="00BD0ED5"/>
    <w:rsid w:val="00BD12F7"/>
    <w:rsid w:val="00BD231A"/>
    <w:rsid w:val="00BD2374"/>
    <w:rsid w:val="00BD26AC"/>
    <w:rsid w:val="00BD2733"/>
    <w:rsid w:val="00BD2BD1"/>
    <w:rsid w:val="00BD2BDC"/>
    <w:rsid w:val="00BD3089"/>
    <w:rsid w:val="00BD3CC8"/>
    <w:rsid w:val="00BD40D8"/>
    <w:rsid w:val="00BD4AC5"/>
    <w:rsid w:val="00BD4C3E"/>
    <w:rsid w:val="00BD53CF"/>
    <w:rsid w:val="00BD53F6"/>
    <w:rsid w:val="00BD5B6C"/>
    <w:rsid w:val="00BD5E8E"/>
    <w:rsid w:val="00BD649F"/>
    <w:rsid w:val="00BD6791"/>
    <w:rsid w:val="00BD7264"/>
    <w:rsid w:val="00BD7515"/>
    <w:rsid w:val="00BD7AA0"/>
    <w:rsid w:val="00BD7B71"/>
    <w:rsid w:val="00BD7E8D"/>
    <w:rsid w:val="00BE005B"/>
    <w:rsid w:val="00BE0685"/>
    <w:rsid w:val="00BE0CBF"/>
    <w:rsid w:val="00BE0E13"/>
    <w:rsid w:val="00BE112E"/>
    <w:rsid w:val="00BE1140"/>
    <w:rsid w:val="00BE11E6"/>
    <w:rsid w:val="00BE13F1"/>
    <w:rsid w:val="00BE305C"/>
    <w:rsid w:val="00BE3BD4"/>
    <w:rsid w:val="00BE3F7D"/>
    <w:rsid w:val="00BE412C"/>
    <w:rsid w:val="00BE4624"/>
    <w:rsid w:val="00BE4956"/>
    <w:rsid w:val="00BE4F62"/>
    <w:rsid w:val="00BE4F6E"/>
    <w:rsid w:val="00BE551F"/>
    <w:rsid w:val="00BE55A0"/>
    <w:rsid w:val="00BE55DA"/>
    <w:rsid w:val="00BE64B0"/>
    <w:rsid w:val="00BE6E74"/>
    <w:rsid w:val="00BE730C"/>
    <w:rsid w:val="00BE732D"/>
    <w:rsid w:val="00BE79AE"/>
    <w:rsid w:val="00BE7D13"/>
    <w:rsid w:val="00BE7EE6"/>
    <w:rsid w:val="00BF06CE"/>
    <w:rsid w:val="00BF0711"/>
    <w:rsid w:val="00BF0775"/>
    <w:rsid w:val="00BF0991"/>
    <w:rsid w:val="00BF0FB3"/>
    <w:rsid w:val="00BF1781"/>
    <w:rsid w:val="00BF1831"/>
    <w:rsid w:val="00BF1BFA"/>
    <w:rsid w:val="00BF1E12"/>
    <w:rsid w:val="00BF2452"/>
    <w:rsid w:val="00BF2D6B"/>
    <w:rsid w:val="00BF30B3"/>
    <w:rsid w:val="00BF3BE7"/>
    <w:rsid w:val="00BF3DDD"/>
    <w:rsid w:val="00BF425B"/>
    <w:rsid w:val="00BF5D2B"/>
    <w:rsid w:val="00BF5F7B"/>
    <w:rsid w:val="00BF67BF"/>
    <w:rsid w:val="00BF67F9"/>
    <w:rsid w:val="00BF6BB5"/>
    <w:rsid w:val="00BF6CCA"/>
    <w:rsid w:val="00BF7361"/>
    <w:rsid w:val="00BF7A91"/>
    <w:rsid w:val="00BF7AB4"/>
    <w:rsid w:val="00BF7DF8"/>
    <w:rsid w:val="00C003FC"/>
    <w:rsid w:val="00C00615"/>
    <w:rsid w:val="00C006D4"/>
    <w:rsid w:val="00C00741"/>
    <w:rsid w:val="00C0085E"/>
    <w:rsid w:val="00C00954"/>
    <w:rsid w:val="00C009BA"/>
    <w:rsid w:val="00C0102B"/>
    <w:rsid w:val="00C015E9"/>
    <w:rsid w:val="00C01E5E"/>
    <w:rsid w:val="00C01FBA"/>
    <w:rsid w:val="00C0207D"/>
    <w:rsid w:val="00C020AA"/>
    <w:rsid w:val="00C023CF"/>
    <w:rsid w:val="00C02408"/>
    <w:rsid w:val="00C02D6C"/>
    <w:rsid w:val="00C032E6"/>
    <w:rsid w:val="00C03437"/>
    <w:rsid w:val="00C035F8"/>
    <w:rsid w:val="00C036CD"/>
    <w:rsid w:val="00C0374B"/>
    <w:rsid w:val="00C0435E"/>
    <w:rsid w:val="00C049F3"/>
    <w:rsid w:val="00C04C21"/>
    <w:rsid w:val="00C05106"/>
    <w:rsid w:val="00C0525E"/>
    <w:rsid w:val="00C056B3"/>
    <w:rsid w:val="00C058CD"/>
    <w:rsid w:val="00C061FB"/>
    <w:rsid w:val="00C0665E"/>
    <w:rsid w:val="00C06724"/>
    <w:rsid w:val="00C06A01"/>
    <w:rsid w:val="00C06D8E"/>
    <w:rsid w:val="00C073F4"/>
    <w:rsid w:val="00C073F6"/>
    <w:rsid w:val="00C078B5"/>
    <w:rsid w:val="00C07DD1"/>
    <w:rsid w:val="00C1000A"/>
    <w:rsid w:val="00C10D92"/>
    <w:rsid w:val="00C10EA4"/>
    <w:rsid w:val="00C11092"/>
    <w:rsid w:val="00C110C4"/>
    <w:rsid w:val="00C1120D"/>
    <w:rsid w:val="00C112D8"/>
    <w:rsid w:val="00C11553"/>
    <w:rsid w:val="00C11A08"/>
    <w:rsid w:val="00C11A28"/>
    <w:rsid w:val="00C11C86"/>
    <w:rsid w:val="00C12EC9"/>
    <w:rsid w:val="00C13415"/>
    <w:rsid w:val="00C13EBF"/>
    <w:rsid w:val="00C13ECA"/>
    <w:rsid w:val="00C142FE"/>
    <w:rsid w:val="00C14E29"/>
    <w:rsid w:val="00C1505F"/>
    <w:rsid w:val="00C15425"/>
    <w:rsid w:val="00C154D0"/>
    <w:rsid w:val="00C1559D"/>
    <w:rsid w:val="00C15D56"/>
    <w:rsid w:val="00C15DD5"/>
    <w:rsid w:val="00C16CAC"/>
    <w:rsid w:val="00C170BC"/>
    <w:rsid w:val="00C17789"/>
    <w:rsid w:val="00C17923"/>
    <w:rsid w:val="00C17B14"/>
    <w:rsid w:val="00C17DBD"/>
    <w:rsid w:val="00C17DCE"/>
    <w:rsid w:val="00C200BC"/>
    <w:rsid w:val="00C201AC"/>
    <w:rsid w:val="00C20BD9"/>
    <w:rsid w:val="00C21BA0"/>
    <w:rsid w:val="00C21CC3"/>
    <w:rsid w:val="00C226AA"/>
    <w:rsid w:val="00C22765"/>
    <w:rsid w:val="00C22D7E"/>
    <w:rsid w:val="00C23424"/>
    <w:rsid w:val="00C236E9"/>
    <w:rsid w:val="00C23959"/>
    <w:rsid w:val="00C23F78"/>
    <w:rsid w:val="00C241AA"/>
    <w:rsid w:val="00C2463E"/>
    <w:rsid w:val="00C24826"/>
    <w:rsid w:val="00C249C0"/>
    <w:rsid w:val="00C24A13"/>
    <w:rsid w:val="00C24E32"/>
    <w:rsid w:val="00C25062"/>
    <w:rsid w:val="00C254C1"/>
    <w:rsid w:val="00C2602C"/>
    <w:rsid w:val="00C26EB4"/>
    <w:rsid w:val="00C2759C"/>
    <w:rsid w:val="00C276E7"/>
    <w:rsid w:val="00C27A1F"/>
    <w:rsid w:val="00C27BD3"/>
    <w:rsid w:val="00C27E4A"/>
    <w:rsid w:val="00C27E77"/>
    <w:rsid w:val="00C27F3B"/>
    <w:rsid w:val="00C30186"/>
    <w:rsid w:val="00C302C0"/>
    <w:rsid w:val="00C3045A"/>
    <w:rsid w:val="00C30720"/>
    <w:rsid w:val="00C3094E"/>
    <w:rsid w:val="00C30CF3"/>
    <w:rsid w:val="00C3134D"/>
    <w:rsid w:val="00C31B56"/>
    <w:rsid w:val="00C31E0C"/>
    <w:rsid w:val="00C32953"/>
    <w:rsid w:val="00C332D2"/>
    <w:rsid w:val="00C33619"/>
    <w:rsid w:val="00C342BC"/>
    <w:rsid w:val="00C3434E"/>
    <w:rsid w:val="00C347D4"/>
    <w:rsid w:val="00C34C3B"/>
    <w:rsid w:val="00C3509D"/>
    <w:rsid w:val="00C3549F"/>
    <w:rsid w:val="00C35896"/>
    <w:rsid w:val="00C35FC8"/>
    <w:rsid w:val="00C36865"/>
    <w:rsid w:val="00C408D1"/>
    <w:rsid w:val="00C409DE"/>
    <w:rsid w:val="00C416BF"/>
    <w:rsid w:val="00C41721"/>
    <w:rsid w:val="00C4302C"/>
    <w:rsid w:val="00C43447"/>
    <w:rsid w:val="00C43F68"/>
    <w:rsid w:val="00C442A4"/>
    <w:rsid w:val="00C444A6"/>
    <w:rsid w:val="00C44E79"/>
    <w:rsid w:val="00C45CBD"/>
    <w:rsid w:val="00C45F5C"/>
    <w:rsid w:val="00C4601C"/>
    <w:rsid w:val="00C4620E"/>
    <w:rsid w:val="00C466E5"/>
    <w:rsid w:val="00C47656"/>
    <w:rsid w:val="00C47F9F"/>
    <w:rsid w:val="00C50BC1"/>
    <w:rsid w:val="00C50CE4"/>
    <w:rsid w:val="00C51081"/>
    <w:rsid w:val="00C512F4"/>
    <w:rsid w:val="00C51352"/>
    <w:rsid w:val="00C51358"/>
    <w:rsid w:val="00C51C49"/>
    <w:rsid w:val="00C5214A"/>
    <w:rsid w:val="00C52742"/>
    <w:rsid w:val="00C52961"/>
    <w:rsid w:val="00C52E20"/>
    <w:rsid w:val="00C52FAE"/>
    <w:rsid w:val="00C52FDF"/>
    <w:rsid w:val="00C5413F"/>
    <w:rsid w:val="00C54338"/>
    <w:rsid w:val="00C54B6A"/>
    <w:rsid w:val="00C55770"/>
    <w:rsid w:val="00C558A7"/>
    <w:rsid w:val="00C558CD"/>
    <w:rsid w:val="00C55B97"/>
    <w:rsid w:val="00C55CCB"/>
    <w:rsid w:val="00C55E0D"/>
    <w:rsid w:val="00C55FF9"/>
    <w:rsid w:val="00C56061"/>
    <w:rsid w:val="00C5620F"/>
    <w:rsid w:val="00C564AC"/>
    <w:rsid w:val="00C56771"/>
    <w:rsid w:val="00C56AA6"/>
    <w:rsid w:val="00C56C92"/>
    <w:rsid w:val="00C56D49"/>
    <w:rsid w:val="00C56F25"/>
    <w:rsid w:val="00C56FC8"/>
    <w:rsid w:val="00C5704C"/>
    <w:rsid w:val="00C5727E"/>
    <w:rsid w:val="00C57342"/>
    <w:rsid w:val="00C575E8"/>
    <w:rsid w:val="00C57F83"/>
    <w:rsid w:val="00C60138"/>
    <w:rsid w:val="00C60FFA"/>
    <w:rsid w:val="00C61270"/>
    <w:rsid w:val="00C612A0"/>
    <w:rsid w:val="00C61758"/>
    <w:rsid w:val="00C61992"/>
    <w:rsid w:val="00C62162"/>
    <w:rsid w:val="00C625FC"/>
    <w:rsid w:val="00C63263"/>
    <w:rsid w:val="00C638E4"/>
    <w:rsid w:val="00C64056"/>
    <w:rsid w:val="00C6489E"/>
    <w:rsid w:val="00C648DF"/>
    <w:rsid w:val="00C64BB6"/>
    <w:rsid w:val="00C65019"/>
    <w:rsid w:val="00C6505C"/>
    <w:rsid w:val="00C6514E"/>
    <w:rsid w:val="00C65240"/>
    <w:rsid w:val="00C6527B"/>
    <w:rsid w:val="00C659EF"/>
    <w:rsid w:val="00C65A47"/>
    <w:rsid w:val="00C65CBC"/>
    <w:rsid w:val="00C65E98"/>
    <w:rsid w:val="00C66DA3"/>
    <w:rsid w:val="00C66F79"/>
    <w:rsid w:val="00C671DD"/>
    <w:rsid w:val="00C6792C"/>
    <w:rsid w:val="00C67F50"/>
    <w:rsid w:val="00C7057F"/>
    <w:rsid w:val="00C70EDB"/>
    <w:rsid w:val="00C7129D"/>
    <w:rsid w:val="00C71957"/>
    <w:rsid w:val="00C71ADC"/>
    <w:rsid w:val="00C72104"/>
    <w:rsid w:val="00C72ADF"/>
    <w:rsid w:val="00C72EEF"/>
    <w:rsid w:val="00C7348C"/>
    <w:rsid w:val="00C73727"/>
    <w:rsid w:val="00C73DD6"/>
    <w:rsid w:val="00C740CB"/>
    <w:rsid w:val="00C74C18"/>
    <w:rsid w:val="00C7531B"/>
    <w:rsid w:val="00C7570C"/>
    <w:rsid w:val="00C7617F"/>
    <w:rsid w:val="00C762B3"/>
    <w:rsid w:val="00C76AAF"/>
    <w:rsid w:val="00C77647"/>
    <w:rsid w:val="00C779FF"/>
    <w:rsid w:val="00C77D71"/>
    <w:rsid w:val="00C80392"/>
    <w:rsid w:val="00C80624"/>
    <w:rsid w:val="00C8161F"/>
    <w:rsid w:val="00C81A68"/>
    <w:rsid w:val="00C82659"/>
    <w:rsid w:val="00C82939"/>
    <w:rsid w:val="00C83A03"/>
    <w:rsid w:val="00C83FC0"/>
    <w:rsid w:val="00C8446E"/>
    <w:rsid w:val="00C84547"/>
    <w:rsid w:val="00C846E6"/>
    <w:rsid w:val="00C8518A"/>
    <w:rsid w:val="00C856F0"/>
    <w:rsid w:val="00C857EC"/>
    <w:rsid w:val="00C859BE"/>
    <w:rsid w:val="00C859DC"/>
    <w:rsid w:val="00C862E4"/>
    <w:rsid w:val="00C8652B"/>
    <w:rsid w:val="00C86995"/>
    <w:rsid w:val="00C86A78"/>
    <w:rsid w:val="00C86CB6"/>
    <w:rsid w:val="00C8736E"/>
    <w:rsid w:val="00C87CE6"/>
    <w:rsid w:val="00C90240"/>
    <w:rsid w:val="00C907CD"/>
    <w:rsid w:val="00C910FB"/>
    <w:rsid w:val="00C91AE6"/>
    <w:rsid w:val="00C91DDD"/>
    <w:rsid w:val="00C91E49"/>
    <w:rsid w:val="00C92A90"/>
    <w:rsid w:val="00C93250"/>
    <w:rsid w:val="00C93BB7"/>
    <w:rsid w:val="00C93D16"/>
    <w:rsid w:val="00C945EE"/>
    <w:rsid w:val="00C9470C"/>
    <w:rsid w:val="00C948A9"/>
    <w:rsid w:val="00C94AF1"/>
    <w:rsid w:val="00C957EF"/>
    <w:rsid w:val="00C95E22"/>
    <w:rsid w:val="00C96358"/>
    <w:rsid w:val="00C96E9C"/>
    <w:rsid w:val="00C9720E"/>
    <w:rsid w:val="00C972F1"/>
    <w:rsid w:val="00C97348"/>
    <w:rsid w:val="00C978E4"/>
    <w:rsid w:val="00CA0094"/>
    <w:rsid w:val="00CA0656"/>
    <w:rsid w:val="00CA0E21"/>
    <w:rsid w:val="00CA0E29"/>
    <w:rsid w:val="00CA10CF"/>
    <w:rsid w:val="00CA200F"/>
    <w:rsid w:val="00CA373E"/>
    <w:rsid w:val="00CA382C"/>
    <w:rsid w:val="00CA3F60"/>
    <w:rsid w:val="00CA42BB"/>
    <w:rsid w:val="00CA4B90"/>
    <w:rsid w:val="00CA4EAE"/>
    <w:rsid w:val="00CA4EE8"/>
    <w:rsid w:val="00CA502A"/>
    <w:rsid w:val="00CA5574"/>
    <w:rsid w:val="00CA59EC"/>
    <w:rsid w:val="00CA5BBE"/>
    <w:rsid w:val="00CA5C4B"/>
    <w:rsid w:val="00CA5ED6"/>
    <w:rsid w:val="00CA6413"/>
    <w:rsid w:val="00CA679D"/>
    <w:rsid w:val="00CA691F"/>
    <w:rsid w:val="00CA6B19"/>
    <w:rsid w:val="00CA7395"/>
    <w:rsid w:val="00CA73DA"/>
    <w:rsid w:val="00CA76B5"/>
    <w:rsid w:val="00CA7B75"/>
    <w:rsid w:val="00CA7C0B"/>
    <w:rsid w:val="00CB0172"/>
    <w:rsid w:val="00CB03BF"/>
    <w:rsid w:val="00CB0408"/>
    <w:rsid w:val="00CB04CA"/>
    <w:rsid w:val="00CB168F"/>
    <w:rsid w:val="00CB1B51"/>
    <w:rsid w:val="00CB1BB2"/>
    <w:rsid w:val="00CB1C30"/>
    <w:rsid w:val="00CB1EA7"/>
    <w:rsid w:val="00CB20CB"/>
    <w:rsid w:val="00CB2A4C"/>
    <w:rsid w:val="00CB2E9C"/>
    <w:rsid w:val="00CB2F87"/>
    <w:rsid w:val="00CB358B"/>
    <w:rsid w:val="00CB3D9E"/>
    <w:rsid w:val="00CB4107"/>
    <w:rsid w:val="00CB48B3"/>
    <w:rsid w:val="00CB49DC"/>
    <w:rsid w:val="00CB4F39"/>
    <w:rsid w:val="00CB5CF7"/>
    <w:rsid w:val="00CB6ABE"/>
    <w:rsid w:val="00CB6B1D"/>
    <w:rsid w:val="00CB6E41"/>
    <w:rsid w:val="00CB747C"/>
    <w:rsid w:val="00CB7598"/>
    <w:rsid w:val="00CB79B3"/>
    <w:rsid w:val="00CB7C9F"/>
    <w:rsid w:val="00CB7EA7"/>
    <w:rsid w:val="00CB7EBF"/>
    <w:rsid w:val="00CC0573"/>
    <w:rsid w:val="00CC0690"/>
    <w:rsid w:val="00CC17B1"/>
    <w:rsid w:val="00CC1F68"/>
    <w:rsid w:val="00CC2612"/>
    <w:rsid w:val="00CC2735"/>
    <w:rsid w:val="00CC2778"/>
    <w:rsid w:val="00CC2B2C"/>
    <w:rsid w:val="00CC3402"/>
    <w:rsid w:val="00CC43A0"/>
    <w:rsid w:val="00CC477E"/>
    <w:rsid w:val="00CC48AA"/>
    <w:rsid w:val="00CC4E2A"/>
    <w:rsid w:val="00CC54A0"/>
    <w:rsid w:val="00CC5F5C"/>
    <w:rsid w:val="00CC6472"/>
    <w:rsid w:val="00CC647E"/>
    <w:rsid w:val="00CC6A7D"/>
    <w:rsid w:val="00CC6ED2"/>
    <w:rsid w:val="00CC7264"/>
    <w:rsid w:val="00CC75F7"/>
    <w:rsid w:val="00CC766D"/>
    <w:rsid w:val="00CC7C50"/>
    <w:rsid w:val="00CD012D"/>
    <w:rsid w:val="00CD0662"/>
    <w:rsid w:val="00CD07BC"/>
    <w:rsid w:val="00CD106D"/>
    <w:rsid w:val="00CD36AC"/>
    <w:rsid w:val="00CD37EB"/>
    <w:rsid w:val="00CD3A85"/>
    <w:rsid w:val="00CD3CA3"/>
    <w:rsid w:val="00CD3D05"/>
    <w:rsid w:val="00CD3DBC"/>
    <w:rsid w:val="00CD47F5"/>
    <w:rsid w:val="00CD4D44"/>
    <w:rsid w:val="00CD4F8E"/>
    <w:rsid w:val="00CD4FFC"/>
    <w:rsid w:val="00CD572B"/>
    <w:rsid w:val="00CD5AC1"/>
    <w:rsid w:val="00CD5BF1"/>
    <w:rsid w:val="00CD5CE4"/>
    <w:rsid w:val="00CD5D1D"/>
    <w:rsid w:val="00CD5E82"/>
    <w:rsid w:val="00CD6578"/>
    <w:rsid w:val="00CD6593"/>
    <w:rsid w:val="00CD6611"/>
    <w:rsid w:val="00CD66CC"/>
    <w:rsid w:val="00CD6A02"/>
    <w:rsid w:val="00CD6CA4"/>
    <w:rsid w:val="00CD6EDC"/>
    <w:rsid w:val="00CD7321"/>
    <w:rsid w:val="00CD736F"/>
    <w:rsid w:val="00CD7843"/>
    <w:rsid w:val="00CD7B87"/>
    <w:rsid w:val="00CD7D17"/>
    <w:rsid w:val="00CD7D91"/>
    <w:rsid w:val="00CE0129"/>
    <w:rsid w:val="00CE0657"/>
    <w:rsid w:val="00CE0A00"/>
    <w:rsid w:val="00CE0E03"/>
    <w:rsid w:val="00CE1A02"/>
    <w:rsid w:val="00CE2557"/>
    <w:rsid w:val="00CE261E"/>
    <w:rsid w:val="00CE3A36"/>
    <w:rsid w:val="00CE3FFC"/>
    <w:rsid w:val="00CE43CB"/>
    <w:rsid w:val="00CE4616"/>
    <w:rsid w:val="00CE53E6"/>
    <w:rsid w:val="00CE5C8E"/>
    <w:rsid w:val="00CE5E7C"/>
    <w:rsid w:val="00CE5EBE"/>
    <w:rsid w:val="00CE5F0E"/>
    <w:rsid w:val="00CE617C"/>
    <w:rsid w:val="00CE6279"/>
    <w:rsid w:val="00CE719E"/>
    <w:rsid w:val="00CE72E5"/>
    <w:rsid w:val="00CE7E67"/>
    <w:rsid w:val="00CF0211"/>
    <w:rsid w:val="00CF0370"/>
    <w:rsid w:val="00CF07AF"/>
    <w:rsid w:val="00CF0D24"/>
    <w:rsid w:val="00CF244B"/>
    <w:rsid w:val="00CF2931"/>
    <w:rsid w:val="00CF2C2F"/>
    <w:rsid w:val="00CF2FFE"/>
    <w:rsid w:val="00CF3B52"/>
    <w:rsid w:val="00CF3BFA"/>
    <w:rsid w:val="00CF3F63"/>
    <w:rsid w:val="00CF4187"/>
    <w:rsid w:val="00CF44D7"/>
    <w:rsid w:val="00CF56BE"/>
    <w:rsid w:val="00CF56FB"/>
    <w:rsid w:val="00CF5759"/>
    <w:rsid w:val="00CF5E16"/>
    <w:rsid w:val="00CF5ECF"/>
    <w:rsid w:val="00CF7257"/>
    <w:rsid w:val="00CF7E15"/>
    <w:rsid w:val="00D002DE"/>
    <w:rsid w:val="00D007C3"/>
    <w:rsid w:val="00D01880"/>
    <w:rsid w:val="00D01918"/>
    <w:rsid w:val="00D01A3F"/>
    <w:rsid w:val="00D01AEB"/>
    <w:rsid w:val="00D02009"/>
    <w:rsid w:val="00D02547"/>
    <w:rsid w:val="00D02749"/>
    <w:rsid w:val="00D02C5E"/>
    <w:rsid w:val="00D034B0"/>
    <w:rsid w:val="00D03F7E"/>
    <w:rsid w:val="00D042D9"/>
    <w:rsid w:val="00D04BF7"/>
    <w:rsid w:val="00D0536C"/>
    <w:rsid w:val="00D05EE8"/>
    <w:rsid w:val="00D06A31"/>
    <w:rsid w:val="00D06AC6"/>
    <w:rsid w:val="00D06C39"/>
    <w:rsid w:val="00D07CE1"/>
    <w:rsid w:val="00D07D9C"/>
    <w:rsid w:val="00D1006F"/>
    <w:rsid w:val="00D10C3B"/>
    <w:rsid w:val="00D10C82"/>
    <w:rsid w:val="00D10CD6"/>
    <w:rsid w:val="00D1151C"/>
    <w:rsid w:val="00D11575"/>
    <w:rsid w:val="00D11643"/>
    <w:rsid w:val="00D11909"/>
    <w:rsid w:val="00D11B8F"/>
    <w:rsid w:val="00D11D35"/>
    <w:rsid w:val="00D12074"/>
    <w:rsid w:val="00D12321"/>
    <w:rsid w:val="00D1315E"/>
    <w:rsid w:val="00D133A2"/>
    <w:rsid w:val="00D13757"/>
    <w:rsid w:val="00D13CA7"/>
    <w:rsid w:val="00D13D81"/>
    <w:rsid w:val="00D1403D"/>
    <w:rsid w:val="00D14C0B"/>
    <w:rsid w:val="00D14C0E"/>
    <w:rsid w:val="00D15BF9"/>
    <w:rsid w:val="00D15D49"/>
    <w:rsid w:val="00D16295"/>
    <w:rsid w:val="00D16429"/>
    <w:rsid w:val="00D167E3"/>
    <w:rsid w:val="00D168BF"/>
    <w:rsid w:val="00D176AA"/>
    <w:rsid w:val="00D1785D"/>
    <w:rsid w:val="00D202D6"/>
    <w:rsid w:val="00D20377"/>
    <w:rsid w:val="00D20559"/>
    <w:rsid w:val="00D2064B"/>
    <w:rsid w:val="00D20D1C"/>
    <w:rsid w:val="00D20E4E"/>
    <w:rsid w:val="00D210F2"/>
    <w:rsid w:val="00D2117A"/>
    <w:rsid w:val="00D21455"/>
    <w:rsid w:val="00D21603"/>
    <w:rsid w:val="00D219A9"/>
    <w:rsid w:val="00D220AD"/>
    <w:rsid w:val="00D224C3"/>
    <w:rsid w:val="00D22A50"/>
    <w:rsid w:val="00D24398"/>
    <w:rsid w:val="00D243AC"/>
    <w:rsid w:val="00D2520A"/>
    <w:rsid w:val="00D25357"/>
    <w:rsid w:val="00D260D1"/>
    <w:rsid w:val="00D2699D"/>
    <w:rsid w:val="00D26D8A"/>
    <w:rsid w:val="00D27076"/>
    <w:rsid w:val="00D27A29"/>
    <w:rsid w:val="00D27AB1"/>
    <w:rsid w:val="00D27B4F"/>
    <w:rsid w:val="00D27E5A"/>
    <w:rsid w:val="00D30176"/>
    <w:rsid w:val="00D30226"/>
    <w:rsid w:val="00D30342"/>
    <w:rsid w:val="00D303BE"/>
    <w:rsid w:val="00D30C67"/>
    <w:rsid w:val="00D30E2E"/>
    <w:rsid w:val="00D311BC"/>
    <w:rsid w:val="00D31386"/>
    <w:rsid w:val="00D31464"/>
    <w:rsid w:val="00D319DF"/>
    <w:rsid w:val="00D31B12"/>
    <w:rsid w:val="00D32302"/>
    <w:rsid w:val="00D3268C"/>
    <w:rsid w:val="00D3294A"/>
    <w:rsid w:val="00D33180"/>
    <w:rsid w:val="00D334EA"/>
    <w:rsid w:val="00D33720"/>
    <w:rsid w:val="00D33B27"/>
    <w:rsid w:val="00D33C30"/>
    <w:rsid w:val="00D33FFB"/>
    <w:rsid w:val="00D34B7E"/>
    <w:rsid w:val="00D34EB6"/>
    <w:rsid w:val="00D34F44"/>
    <w:rsid w:val="00D35693"/>
    <w:rsid w:val="00D365B0"/>
    <w:rsid w:val="00D36E34"/>
    <w:rsid w:val="00D37659"/>
    <w:rsid w:val="00D40E72"/>
    <w:rsid w:val="00D41241"/>
    <w:rsid w:val="00D41367"/>
    <w:rsid w:val="00D41A28"/>
    <w:rsid w:val="00D41B37"/>
    <w:rsid w:val="00D42294"/>
    <w:rsid w:val="00D4299A"/>
    <w:rsid w:val="00D42CF8"/>
    <w:rsid w:val="00D43219"/>
    <w:rsid w:val="00D43392"/>
    <w:rsid w:val="00D4360A"/>
    <w:rsid w:val="00D4364D"/>
    <w:rsid w:val="00D4373B"/>
    <w:rsid w:val="00D43E42"/>
    <w:rsid w:val="00D44058"/>
    <w:rsid w:val="00D44B84"/>
    <w:rsid w:val="00D4509B"/>
    <w:rsid w:val="00D45A81"/>
    <w:rsid w:val="00D45B48"/>
    <w:rsid w:val="00D46309"/>
    <w:rsid w:val="00D46734"/>
    <w:rsid w:val="00D46B4A"/>
    <w:rsid w:val="00D46EC5"/>
    <w:rsid w:val="00D4703F"/>
    <w:rsid w:val="00D47AAE"/>
    <w:rsid w:val="00D47AB8"/>
    <w:rsid w:val="00D47D7F"/>
    <w:rsid w:val="00D47F1D"/>
    <w:rsid w:val="00D5016B"/>
    <w:rsid w:val="00D5092C"/>
    <w:rsid w:val="00D50D36"/>
    <w:rsid w:val="00D50DBC"/>
    <w:rsid w:val="00D50E4A"/>
    <w:rsid w:val="00D51511"/>
    <w:rsid w:val="00D5185F"/>
    <w:rsid w:val="00D51E74"/>
    <w:rsid w:val="00D5321A"/>
    <w:rsid w:val="00D5337B"/>
    <w:rsid w:val="00D53C3C"/>
    <w:rsid w:val="00D544D9"/>
    <w:rsid w:val="00D54627"/>
    <w:rsid w:val="00D547D7"/>
    <w:rsid w:val="00D54D4B"/>
    <w:rsid w:val="00D54E36"/>
    <w:rsid w:val="00D552A4"/>
    <w:rsid w:val="00D55BB7"/>
    <w:rsid w:val="00D56566"/>
    <w:rsid w:val="00D568F6"/>
    <w:rsid w:val="00D56964"/>
    <w:rsid w:val="00D5745B"/>
    <w:rsid w:val="00D60023"/>
    <w:rsid w:val="00D6022E"/>
    <w:rsid w:val="00D61691"/>
    <w:rsid w:val="00D61948"/>
    <w:rsid w:val="00D61F18"/>
    <w:rsid w:val="00D62790"/>
    <w:rsid w:val="00D62803"/>
    <w:rsid w:val="00D628E0"/>
    <w:rsid w:val="00D62926"/>
    <w:rsid w:val="00D62DC5"/>
    <w:rsid w:val="00D63033"/>
    <w:rsid w:val="00D6462F"/>
    <w:rsid w:val="00D64CA3"/>
    <w:rsid w:val="00D6509E"/>
    <w:rsid w:val="00D655A7"/>
    <w:rsid w:val="00D659E1"/>
    <w:rsid w:val="00D65E4B"/>
    <w:rsid w:val="00D65F51"/>
    <w:rsid w:val="00D65FD4"/>
    <w:rsid w:val="00D663DA"/>
    <w:rsid w:val="00D66550"/>
    <w:rsid w:val="00D670D7"/>
    <w:rsid w:val="00D6764C"/>
    <w:rsid w:val="00D67731"/>
    <w:rsid w:val="00D67956"/>
    <w:rsid w:val="00D7022B"/>
    <w:rsid w:val="00D70614"/>
    <w:rsid w:val="00D706B8"/>
    <w:rsid w:val="00D70A42"/>
    <w:rsid w:val="00D70B39"/>
    <w:rsid w:val="00D713A6"/>
    <w:rsid w:val="00D71672"/>
    <w:rsid w:val="00D718E1"/>
    <w:rsid w:val="00D71EEC"/>
    <w:rsid w:val="00D723ED"/>
    <w:rsid w:val="00D7253C"/>
    <w:rsid w:val="00D7296E"/>
    <w:rsid w:val="00D7298A"/>
    <w:rsid w:val="00D72A23"/>
    <w:rsid w:val="00D72E8C"/>
    <w:rsid w:val="00D72ECE"/>
    <w:rsid w:val="00D736AA"/>
    <w:rsid w:val="00D73770"/>
    <w:rsid w:val="00D73B3B"/>
    <w:rsid w:val="00D73BBA"/>
    <w:rsid w:val="00D741BC"/>
    <w:rsid w:val="00D744E3"/>
    <w:rsid w:val="00D74FA8"/>
    <w:rsid w:val="00D75023"/>
    <w:rsid w:val="00D751D5"/>
    <w:rsid w:val="00D7564A"/>
    <w:rsid w:val="00D75CFC"/>
    <w:rsid w:val="00D7656A"/>
    <w:rsid w:val="00D76A00"/>
    <w:rsid w:val="00D76A1D"/>
    <w:rsid w:val="00D776EE"/>
    <w:rsid w:val="00D777B4"/>
    <w:rsid w:val="00D77CE4"/>
    <w:rsid w:val="00D8042D"/>
    <w:rsid w:val="00D80B6E"/>
    <w:rsid w:val="00D80D81"/>
    <w:rsid w:val="00D81347"/>
    <w:rsid w:val="00D8171A"/>
    <w:rsid w:val="00D81B7D"/>
    <w:rsid w:val="00D81BEA"/>
    <w:rsid w:val="00D81DE2"/>
    <w:rsid w:val="00D81FD4"/>
    <w:rsid w:val="00D82559"/>
    <w:rsid w:val="00D8346E"/>
    <w:rsid w:val="00D83984"/>
    <w:rsid w:val="00D83A2B"/>
    <w:rsid w:val="00D841BC"/>
    <w:rsid w:val="00D84472"/>
    <w:rsid w:val="00D845A5"/>
    <w:rsid w:val="00D84CA3"/>
    <w:rsid w:val="00D85592"/>
    <w:rsid w:val="00D85813"/>
    <w:rsid w:val="00D86121"/>
    <w:rsid w:val="00D86298"/>
    <w:rsid w:val="00D86681"/>
    <w:rsid w:val="00D8681E"/>
    <w:rsid w:val="00D86F11"/>
    <w:rsid w:val="00D87069"/>
    <w:rsid w:val="00D87334"/>
    <w:rsid w:val="00D874CA"/>
    <w:rsid w:val="00D87A07"/>
    <w:rsid w:val="00D901A5"/>
    <w:rsid w:val="00D91C32"/>
    <w:rsid w:val="00D92455"/>
    <w:rsid w:val="00D92551"/>
    <w:rsid w:val="00D928F2"/>
    <w:rsid w:val="00D92BE9"/>
    <w:rsid w:val="00D939C6"/>
    <w:rsid w:val="00D93C2A"/>
    <w:rsid w:val="00D94142"/>
    <w:rsid w:val="00D945BA"/>
    <w:rsid w:val="00D94CDB"/>
    <w:rsid w:val="00D95170"/>
    <w:rsid w:val="00D95415"/>
    <w:rsid w:val="00D9565C"/>
    <w:rsid w:val="00D95846"/>
    <w:rsid w:val="00D9592F"/>
    <w:rsid w:val="00D95E6D"/>
    <w:rsid w:val="00D966FD"/>
    <w:rsid w:val="00D96ABE"/>
    <w:rsid w:val="00D96BC3"/>
    <w:rsid w:val="00D97014"/>
    <w:rsid w:val="00D9711E"/>
    <w:rsid w:val="00D9736E"/>
    <w:rsid w:val="00D977A9"/>
    <w:rsid w:val="00D977DA"/>
    <w:rsid w:val="00D97B54"/>
    <w:rsid w:val="00D97C2B"/>
    <w:rsid w:val="00DA07F7"/>
    <w:rsid w:val="00DA08BD"/>
    <w:rsid w:val="00DA0C69"/>
    <w:rsid w:val="00DA1AD2"/>
    <w:rsid w:val="00DA1DD3"/>
    <w:rsid w:val="00DA1E56"/>
    <w:rsid w:val="00DA21C6"/>
    <w:rsid w:val="00DA27BF"/>
    <w:rsid w:val="00DA38CC"/>
    <w:rsid w:val="00DA3BD5"/>
    <w:rsid w:val="00DA4477"/>
    <w:rsid w:val="00DA48ED"/>
    <w:rsid w:val="00DA493C"/>
    <w:rsid w:val="00DA4C30"/>
    <w:rsid w:val="00DA4D3D"/>
    <w:rsid w:val="00DA5045"/>
    <w:rsid w:val="00DA5CBD"/>
    <w:rsid w:val="00DA5E34"/>
    <w:rsid w:val="00DA6704"/>
    <w:rsid w:val="00DA6B4E"/>
    <w:rsid w:val="00DA6BE5"/>
    <w:rsid w:val="00DA6DB1"/>
    <w:rsid w:val="00DA7008"/>
    <w:rsid w:val="00DA71E1"/>
    <w:rsid w:val="00DA77D6"/>
    <w:rsid w:val="00DA7AA9"/>
    <w:rsid w:val="00DB05AA"/>
    <w:rsid w:val="00DB0CF4"/>
    <w:rsid w:val="00DB109C"/>
    <w:rsid w:val="00DB13F9"/>
    <w:rsid w:val="00DB1461"/>
    <w:rsid w:val="00DB19D3"/>
    <w:rsid w:val="00DB1FA4"/>
    <w:rsid w:val="00DB21BA"/>
    <w:rsid w:val="00DB27CF"/>
    <w:rsid w:val="00DB2992"/>
    <w:rsid w:val="00DB2F51"/>
    <w:rsid w:val="00DB37FB"/>
    <w:rsid w:val="00DB3D53"/>
    <w:rsid w:val="00DB42FC"/>
    <w:rsid w:val="00DB435D"/>
    <w:rsid w:val="00DB4582"/>
    <w:rsid w:val="00DB500F"/>
    <w:rsid w:val="00DB51DA"/>
    <w:rsid w:val="00DB5C27"/>
    <w:rsid w:val="00DB6293"/>
    <w:rsid w:val="00DB6565"/>
    <w:rsid w:val="00DB6A2D"/>
    <w:rsid w:val="00DB6A5E"/>
    <w:rsid w:val="00DB6C16"/>
    <w:rsid w:val="00DB6D88"/>
    <w:rsid w:val="00DB777A"/>
    <w:rsid w:val="00DB7A38"/>
    <w:rsid w:val="00DB7AF4"/>
    <w:rsid w:val="00DB7C57"/>
    <w:rsid w:val="00DB7D46"/>
    <w:rsid w:val="00DB7D54"/>
    <w:rsid w:val="00DB7DFF"/>
    <w:rsid w:val="00DC0380"/>
    <w:rsid w:val="00DC0B45"/>
    <w:rsid w:val="00DC14E0"/>
    <w:rsid w:val="00DC1585"/>
    <w:rsid w:val="00DC15F9"/>
    <w:rsid w:val="00DC1F1C"/>
    <w:rsid w:val="00DC217A"/>
    <w:rsid w:val="00DC2C3B"/>
    <w:rsid w:val="00DC3385"/>
    <w:rsid w:val="00DC3473"/>
    <w:rsid w:val="00DC3818"/>
    <w:rsid w:val="00DC3BAC"/>
    <w:rsid w:val="00DC4269"/>
    <w:rsid w:val="00DC4559"/>
    <w:rsid w:val="00DC46B5"/>
    <w:rsid w:val="00DC4C97"/>
    <w:rsid w:val="00DC5401"/>
    <w:rsid w:val="00DC56BB"/>
    <w:rsid w:val="00DC5921"/>
    <w:rsid w:val="00DC600A"/>
    <w:rsid w:val="00DC6074"/>
    <w:rsid w:val="00DC6091"/>
    <w:rsid w:val="00DC6511"/>
    <w:rsid w:val="00DC66F7"/>
    <w:rsid w:val="00DC678C"/>
    <w:rsid w:val="00DC6809"/>
    <w:rsid w:val="00DC788F"/>
    <w:rsid w:val="00DC7C48"/>
    <w:rsid w:val="00DD0822"/>
    <w:rsid w:val="00DD09BC"/>
    <w:rsid w:val="00DD0B31"/>
    <w:rsid w:val="00DD166C"/>
    <w:rsid w:val="00DD1860"/>
    <w:rsid w:val="00DD1CB9"/>
    <w:rsid w:val="00DD1E97"/>
    <w:rsid w:val="00DD282D"/>
    <w:rsid w:val="00DD29B8"/>
    <w:rsid w:val="00DD2BCE"/>
    <w:rsid w:val="00DD2E54"/>
    <w:rsid w:val="00DD3241"/>
    <w:rsid w:val="00DD3AF1"/>
    <w:rsid w:val="00DD3B1E"/>
    <w:rsid w:val="00DD3E88"/>
    <w:rsid w:val="00DD463A"/>
    <w:rsid w:val="00DD495E"/>
    <w:rsid w:val="00DD4FD8"/>
    <w:rsid w:val="00DD5365"/>
    <w:rsid w:val="00DD60B5"/>
    <w:rsid w:val="00DD62B5"/>
    <w:rsid w:val="00DD65FA"/>
    <w:rsid w:val="00DD76E1"/>
    <w:rsid w:val="00DD7927"/>
    <w:rsid w:val="00DD7D43"/>
    <w:rsid w:val="00DD7EE9"/>
    <w:rsid w:val="00DE0652"/>
    <w:rsid w:val="00DE09EA"/>
    <w:rsid w:val="00DE0C29"/>
    <w:rsid w:val="00DE1004"/>
    <w:rsid w:val="00DE1217"/>
    <w:rsid w:val="00DE19AA"/>
    <w:rsid w:val="00DE1B55"/>
    <w:rsid w:val="00DE1DA6"/>
    <w:rsid w:val="00DE217A"/>
    <w:rsid w:val="00DE27D2"/>
    <w:rsid w:val="00DE2967"/>
    <w:rsid w:val="00DE2F83"/>
    <w:rsid w:val="00DE361A"/>
    <w:rsid w:val="00DE3C12"/>
    <w:rsid w:val="00DE40A5"/>
    <w:rsid w:val="00DE4518"/>
    <w:rsid w:val="00DE52DD"/>
    <w:rsid w:val="00DE567C"/>
    <w:rsid w:val="00DE568E"/>
    <w:rsid w:val="00DE5C82"/>
    <w:rsid w:val="00DE5EE9"/>
    <w:rsid w:val="00DE64F9"/>
    <w:rsid w:val="00DE65C2"/>
    <w:rsid w:val="00DE71DE"/>
    <w:rsid w:val="00DE748A"/>
    <w:rsid w:val="00DE7527"/>
    <w:rsid w:val="00DE77BE"/>
    <w:rsid w:val="00DE77C1"/>
    <w:rsid w:val="00DF06ED"/>
    <w:rsid w:val="00DF0B5D"/>
    <w:rsid w:val="00DF0D3C"/>
    <w:rsid w:val="00DF1371"/>
    <w:rsid w:val="00DF144E"/>
    <w:rsid w:val="00DF159B"/>
    <w:rsid w:val="00DF1935"/>
    <w:rsid w:val="00DF1A06"/>
    <w:rsid w:val="00DF1A2F"/>
    <w:rsid w:val="00DF330C"/>
    <w:rsid w:val="00DF3BDE"/>
    <w:rsid w:val="00DF4361"/>
    <w:rsid w:val="00DF44CF"/>
    <w:rsid w:val="00DF494F"/>
    <w:rsid w:val="00DF495D"/>
    <w:rsid w:val="00DF596F"/>
    <w:rsid w:val="00DF5D94"/>
    <w:rsid w:val="00DF615B"/>
    <w:rsid w:val="00DF6196"/>
    <w:rsid w:val="00DF6362"/>
    <w:rsid w:val="00DF6500"/>
    <w:rsid w:val="00DF6698"/>
    <w:rsid w:val="00DF6BA8"/>
    <w:rsid w:val="00DF6C20"/>
    <w:rsid w:val="00DF6F74"/>
    <w:rsid w:val="00E00249"/>
    <w:rsid w:val="00E002AD"/>
    <w:rsid w:val="00E0041A"/>
    <w:rsid w:val="00E007BE"/>
    <w:rsid w:val="00E00BE4"/>
    <w:rsid w:val="00E00DE7"/>
    <w:rsid w:val="00E00EDB"/>
    <w:rsid w:val="00E00F92"/>
    <w:rsid w:val="00E0115C"/>
    <w:rsid w:val="00E01170"/>
    <w:rsid w:val="00E013AA"/>
    <w:rsid w:val="00E01632"/>
    <w:rsid w:val="00E01984"/>
    <w:rsid w:val="00E01B49"/>
    <w:rsid w:val="00E02181"/>
    <w:rsid w:val="00E02923"/>
    <w:rsid w:val="00E03955"/>
    <w:rsid w:val="00E03C06"/>
    <w:rsid w:val="00E0487E"/>
    <w:rsid w:val="00E05287"/>
    <w:rsid w:val="00E055D4"/>
    <w:rsid w:val="00E0572F"/>
    <w:rsid w:val="00E074E8"/>
    <w:rsid w:val="00E0789F"/>
    <w:rsid w:val="00E07DD7"/>
    <w:rsid w:val="00E07E6F"/>
    <w:rsid w:val="00E10007"/>
    <w:rsid w:val="00E104DA"/>
    <w:rsid w:val="00E1099A"/>
    <w:rsid w:val="00E10DF4"/>
    <w:rsid w:val="00E11968"/>
    <w:rsid w:val="00E11FF4"/>
    <w:rsid w:val="00E1257C"/>
    <w:rsid w:val="00E13F0E"/>
    <w:rsid w:val="00E14D11"/>
    <w:rsid w:val="00E14F66"/>
    <w:rsid w:val="00E152F9"/>
    <w:rsid w:val="00E15B4B"/>
    <w:rsid w:val="00E15DBF"/>
    <w:rsid w:val="00E15DDB"/>
    <w:rsid w:val="00E1640B"/>
    <w:rsid w:val="00E16DEB"/>
    <w:rsid w:val="00E174D7"/>
    <w:rsid w:val="00E17C1E"/>
    <w:rsid w:val="00E17F84"/>
    <w:rsid w:val="00E20313"/>
    <w:rsid w:val="00E205DC"/>
    <w:rsid w:val="00E20C7B"/>
    <w:rsid w:val="00E21788"/>
    <w:rsid w:val="00E21BB3"/>
    <w:rsid w:val="00E21BBB"/>
    <w:rsid w:val="00E21D5B"/>
    <w:rsid w:val="00E21DCD"/>
    <w:rsid w:val="00E21E81"/>
    <w:rsid w:val="00E2239B"/>
    <w:rsid w:val="00E22684"/>
    <w:rsid w:val="00E22D8D"/>
    <w:rsid w:val="00E22F4C"/>
    <w:rsid w:val="00E22FF2"/>
    <w:rsid w:val="00E233EC"/>
    <w:rsid w:val="00E2386A"/>
    <w:rsid w:val="00E23F77"/>
    <w:rsid w:val="00E24875"/>
    <w:rsid w:val="00E24E4D"/>
    <w:rsid w:val="00E24E99"/>
    <w:rsid w:val="00E24FD6"/>
    <w:rsid w:val="00E250AB"/>
    <w:rsid w:val="00E252CD"/>
    <w:rsid w:val="00E252DE"/>
    <w:rsid w:val="00E25543"/>
    <w:rsid w:val="00E25CB6"/>
    <w:rsid w:val="00E26742"/>
    <w:rsid w:val="00E2674B"/>
    <w:rsid w:val="00E26A08"/>
    <w:rsid w:val="00E26C3B"/>
    <w:rsid w:val="00E27DC0"/>
    <w:rsid w:val="00E304EF"/>
    <w:rsid w:val="00E30B35"/>
    <w:rsid w:val="00E30E43"/>
    <w:rsid w:val="00E31186"/>
    <w:rsid w:val="00E3180E"/>
    <w:rsid w:val="00E31BB6"/>
    <w:rsid w:val="00E31E37"/>
    <w:rsid w:val="00E3218D"/>
    <w:rsid w:val="00E32573"/>
    <w:rsid w:val="00E32599"/>
    <w:rsid w:val="00E3259F"/>
    <w:rsid w:val="00E326D3"/>
    <w:rsid w:val="00E33315"/>
    <w:rsid w:val="00E336B9"/>
    <w:rsid w:val="00E33B6A"/>
    <w:rsid w:val="00E33BD6"/>
    <w:rsid w:val="00E341A3"/>
    <w:rsid w:val="00E34655"/>
    <w:rsid w:val="00E34B12"/>
    <w:rsid w:val="00E34CB6"/>
    <w:rsid w:val="00E34FFD"/>
    <w:rsid w:val="00E350EF"/>
    <w:rsid w:val="00E353E4"/>
    <w:rsid w:val="00E358D4"/>
    <w:rsid w:val="00E35C8E"/>
    <w:rsid w:val="00E35CA1"/>
    <w:rsid w:val="00E35DB5"/>
    <w:rsid w:val="00E35DBC"/>
    <w:rsid w:val="00E36A33"/>
    <w:rsid w:val="00E370C8"/>
    <w:rsid w:val="00E37126"/>
    <w:rsid w:val="00E3732E"/>
    <w:rsid w:val="00E373E0"/>
    <w:rsid w:val="00E3770F"/>
    <w:rsid w:val="00E405DC"/>
    <w:rsid w:val="00E412BB"/>
    <w:rsid w:val="00E41466"/>
    <w:rsid w:val="00E4320E"/>
    <w:rsid w:val="00E43925"/>
    <w:rsid w:val="00E43B55"/>
    <w:rsid w:val="00E43F2E"/>
    <w:rsid w:val="00E445B6"/>
    <w:rsid w:val="00E446D9"/>
    <w:rsid w:val="00E44A16"/>
    <w:rsid w:val="00E44A62"/>
    <w:rsid w:val="00E44F93"/>
    <w:rsid w:val="00E4551D"/>
    <w:rsid w:val="00E45C91"/>
    <w:rsid w:val="00E45F21"/>
    <w:rsid w:val="00E46428"/>
    <w:rsid w:val="00E4673C"/>
    <w:rsid w:val="00E46DFF"/>
    <w:rsid w:val="00E4709C"/>
    <w:rsid w:val="00E47688"/>
    <w:rsid w:val="00E479AD"/>
    <w:rsid w:val="00E47D1A"/>
    <w:rsid w:val="00E50814"/>
    <w:rsid w:val="00E50A2B"/>
    <w:rsid w:val="00E50B1D"/>
    <w:rsid w:val="00E518FC"/>
    <w:rsid w:val="00E51BCC"/>
    <w:rsid w:val="00E51D84"/>
    <w:rsid w:val="00E52210"/>
    <w:rsid w:val="00E5283D"/>
    <w:rsid w:val="00E528B2"/>
    <w:rsid w:val="00E52C10"/>
    <w:rsid w:val="00E52C33"/>
    <w:rsid w:val="00E52E9C"/>
    <w:rsid w:val="00E53C8F"/>
    <w:rsid w:val="00E54025"/>
    <w:rsid w:val="00E54737"/>
    <w:rsid w:val="00E54B56"/>
    <w:rsid w:val="00E54F0D"/>
    <w:rsid w:val="00E55725"/>
    <w:rsid w:val="00E558CA"/>
    <w:rsid w:val="00E55DE0"/>
    <w:rsid w:val="00E56317"/>
    <w:rsid w:val="00E564C2"/>
    <w:rsid w:val="00E566A7"/>
    <w:rsid w:val="00E56D99"/>
    <w:rsid w:val="00E56EC6"/>
    <w:rsid w:val="00E56FCB"/>
    <w:rsid w:val="00E571EF"/>
    <w:rsid w:val="00E577B8"/>
    <w:rsid w:val="00E57EC4"/>
    <w:rsid w:val="00E600FE"/>
    <w:rsid w:val="00E60553"/>
    <w:rsid w:val="00E608CB"/>
    <w:rsid w:val="00E6097D"/>
    <w:rsid w:val="00E609C1"/>
    <w:rsid w:val="00E60A80"/>
    <w:rsid w:val="00E60C16"/>
    <w:rsid w:val="00E62238"/>
    <w:rsid w:val="00E625C3"/>
    <w:rsid w:val="00E6265C"/>
    <w:rsid w:val="00E6274E"/>
    <w:rsid w:val="00E6295A"/>
    <w:rsid w:val="00E62A54"/>
    <w:rsid w:val="00E62A79"/>
    <w:rsid w:val="00E62B62"/>
    <w:rsid w:val="00E62FF3"/>
    <w:rsid w:val="00E6454A"/>
    <w:rsid w:val="00E64A5E"/>
    <w:rsid w:val="00E64AFD"/>
    <w:rsid w:val="00E64E50"/>
    <w:rsid w:val="00E65212"/>
    <w:rsid w:val="00E65399"/>
    <w:rsid w:val="00E65512"/>
    <w:rsid w:val="00E65746"/>
    <w:rsid w:val="00E663BA"/>
    <w:rsid w:val="00E66462"/>
    <w:rsid w:val="00E66747"/>
    <w:rsid w:val="00E6710C"/>
    <w:rsid w:val="00E674C8"/>
    <w:rsid w:val="00E676E4"/>
    <w:rsid w:val="00E677CF"/>
    <w:rsid w:val="00E67E07"/>
    <w:rsid w:val="00E70042"/>
    <w:rsid w:val="00E702F2"/>
    <w:rsid w:val="00E703E8"/>
    <w:rsid w:val="00E70ECD"/>
    <w:rsid w:val="00E70F5F"/>
    <w:rsid w:val="00E71474"/>
    <w:rsid w:val="00E715B5"/>
    <w:rsid w:val="00E717ED"/>
    <w:rsid w:val="00E71803"/>
    <w:rsid w:val="00E71CCD"/>
    <w:rsid w:val="00E723CF"/>
    <w:rsid w:val="00E723FB"/>
    <w:rsid w:val="00E72F6B"/>
    <w:rsid w:val="00E73173"/>
    <w:rsid w:val="00E73501"/>
    <w:rsid w:val="00E735B9"/>
    <w:rsid w:val="00E73911"/>
    <w:rsid w:val="00E73A89"/>
    <w:rsid w:val="00E741E3"/>
    <w:rsid w:val="00E7436D"/>
    <w:rsid w:val="00E74FC9"/>
    <w:rsid w:val="00E7589A"/>
    <w:rsid w:val="00E75B63"/>
    <w:rsid w:val="00E75C25"/>
    <w:rsid w:val="00E76366"/>
    <w:rsid w:val="00E763B1"/>
    <w:rsid w:val="00E76E43"/>
    <w:rsid w:val="00E770D1"/>
    <w:rsid w:val="00E7793E"/>
    <w:rsid w:val="00E77A3F"/>
    <w:rsid w:val="00E77DCC"/>
    <w:rsid w:val="00E80679"/>
    <w:rsid w:val="00E80C9B"/>
    <w:rsid w:val="00E8106E"/>
    <w:rsid w:val="00E816C4"/>
    <w:rsid w:val="00E81808"/>
    <w:rsid w:val="00E81CCF"/>
    <w:rsid w:val="00E81D62"/>
    <w:rsid w:val="00E823F9"/>
    <w:rsid w:val="00E82AEE"/>
    <w:rsid w:val="00E82B28"/>
    <w:rsid w:val="00E8389E"/>
    <w:rsid w:val="00E83C6A"/>
    <w:rsid w:val="00E83DBC"/>
    <w:rsid w:val="00E84257"/>
    <w:rsid w:val="00E845BB"/>
    <w:rsid w:val="00E8465B"/>
    <w:rsid w:val="00E84BEC"/>
    <w:rsid w:val="00E84CF2"/>
    <w:rsid w:val="00E84F24"/>
    <w:rsid w:val="00E85468"/>
    <w:rsid w:val="00E862A5"/>
    <w:rsid w:val="00E86637"/>
    <w:rsid w:val="00E86D84"/>
    <w:rsid w:val="00E86DE9"/>
    <w:rsid w:val="00E87042"/>
    <w:rsid w:val="00E872AE"/>
    <w:rsid w:val="00E874F3"/>
    <w:rsid w:val="00E876BE"/>
    <w:rsid w:val="00E87F30"/>
    <w:rsid w:val="00E90023"/>
    <w:rsid w:val="00E906A4"/>
    <w:rsid w:val="00E90716"/>
    <w:rsid w:val="00E90871"/>
    <w:rsid w:val="00E90E48"/>
    <w:rsid w:val="00E9155E"/>
    <w:rsid w:val="00E9207E"/>
    <w:rsid w:val="00E9293F"/>
    <w:rsid w:val="00E92CBE"/>
    <w:rsid w:val="00E938AA"/>
    <w:rsid w:val="00E941DE"/>
    <w:rsid w:val="00E9464F"/>
    <w:rsid w:val="00E948F1"/>
    <w:rsid w:val="00E94EC7"/>
    <w:rsid w:val="00E94FF1"/>
    <w:rsid w:val="00E951B5"/>
    <w:rsid w:val="00E951F3"/>
    <w:rsid w:val="00E95AB3"/>
    <w:rsid w:val="00E95C6D"/>
    <w:rsid w:val="00E968C4"/>
    <w:rsid w:val="00E96BA9"/>
    <w:rsid w:val="00E96FAF"/>
    <w:rsid w:val="00E97B85"/>
    <w:rsid w:val="00EA01FE"/>
    <w:rsid w:val="00EA05F9"/>
    <w:rsid w:val="00EA08FE"/>
    <w:rsid w:val="00EA0D07"/>
    <w:rsid w:val="00EA15B5"/>
    <w:rsid w:val="00EA19ED"/>
    <w:rsid w:val="00EA1D0A"/>
    <w:rsid w:val="00EA203C"/>
    <w:rsid w:val="00EA2353"/>
    <w:rsid w:val="00EA277C"/>
    <w:rsid w:val="00EA2819"/>
    <w:rsid w:val="00EA2A0F"/>
    <w:rsid w:val="00EA2F35"/>
    <w:rsid w:val="00EA324D"/>
    <w:rsid w:val="00EA3763"/>
    <w:rsid w:val="00EA4183"/>
    <w:rsid w:val="00EA41B6"/>
    <w:rsid w:val="00EA5719"/>
    <w:rsid w:val="00EA5E26"/>
    <w:rsid w:val="00EA60E7"/>
    <w:rsid w:val="00EA66CC"/>
    <w:rsid w:val="00EA6DBA"/>
    <w:rsid w:val="00EA731E"/>
    <w:rsid w:val="00EA77EA"/>
    <w:rsid w:val="00EA7C7B"/>
    <w:rsid w:val="00EB02E5"/>
    <w:rsid w:val="00EB03E3"/>
    <w:rsid w:val="00EB08F2"/>
    <w:rsid w:val="00EB0BE1"/>
    <w:rsid w:val="00EB0D55"/>
    <w:rsid w:val="00EB0F19"/>
    <w:rsid w:val="00EB1D56"/>
    <w:rsid w:val="00EB23CB"/>
    <w:rsid w:val="00EB2466"/>
    <w:rsid w:val="00EB24D1"/>
    <w:rsid w:val="00EB269D"/>
    <w:rsid w:val="00EB26D7"/>
    <w:rsid w:val="00EB2BFB"/>
    <w:rsid w:val="00EB2C65"/>
    <w:rsid w:val="00EB301C"/>
    <w:rsid w:val="00EB36DF"/>
    <w:rsid w:val="00EB3991"/>
    <w:rsid w:val="00EB3BD6"/>
    <w:rsid w:val="00EB40BB"/>
    <w:rsid w:val="00EB4234"/>
    <w:rsid w:val="00EB4C7F"/>
    <w:rsid w:val="00EB4E90"/>
    <w:rsid w:val="00EB59CF"/>
    <w:rsid w:val="00EB5AE7"/>
    <w:rsid w:val="00EB63A3"/>
    <w:rsid w:val="00EB6BCC"/>
    <w:rsid w:val="00EB6F98"/>
    <w:rsid w:val="00EB75C8"/>
    <w:rsid w:val="00EB7B2A"/>
    <w:rsid w:val="00EC14A5"/>
    <w:rsid w:val="00EC1BE4"/>
    <w:rsid w:val="00EC2A70"/>
    <w:rsid w:val="00EC2BFB"/>
    <w:rsid w:val="00EC2F00"/>
    <w:rsid w:val="00EC2F58"/>
    <w:rsid w:val="00EC305A"/>
    <w:rsid w:val="00EC34EE"/>
    <w:rsid w:val="00EC3EC1"/>
    <w:rsid w:val="00EC42A3"/>
    <w:rsid w:val="00EC4EEE"/>
    <w:rsid w:val="00EC5DDC"/>
    <w:rsid w:val="00EC6099"/>
    <w:rsid w:val="00EC63A3"/>
    <w:rsid w:val="00EC648E"/>
    <w:rsid w:val="00EC66BF"/>
    <w:rsid w:val="00EC70F5"/>
    <w:rsid w:val="00EC737A"/>
    <w:rsid w:val="00EC7B7D"/>
    <w:rsid w:val="00ED0109"/>
    <w:rsid w:val="00ED01B7"/>
    <w:rsid w:val="00ED01EE"/>
    <w:rsid w:val="00ED03DA"/>
    <w:rsid w:val="00ED09C2"/>
    <w:rsid w:val="00ED0A07"/>
    <w:rsid w:val="00ED10CD"/>
    <w:rsid w:val="00ED11B4"/>
    <w:rsid w:val="00ED14E2"/>
    <w:rsid w:val="00ED1D29"/>
    <w:rsid w:val="00ED1D54"/>
    <w:rsid w:val="00ED20BD"/>
    <w:rsid w:val="00ED2A71"/>
    <w:rsid w:val="00ED3032"/>
    <w:rsid w:val="00ED3725"/>
    <w:rsid w:val="00ED38A1"/>
    <w:rsid w:val="00ED3DD2"/>
    <w:rsid w:val="00ED3EBA"/>
    <w:rsid w:val="00ED40E6"/>
    <w:rsid w:val="00ED40E9"/>
    <w:rsid w:val="00ED42FF"/>
    <w:rsid w:val="00ED4941"/>
    <w:rsid w:val="00ED5308"/>
    <w:rsid w:val="00ED5544"/>
    <w:rsid w:val="00ED5F00"/>
    <w:rsid w:val="00ED67A4"/>
    <w:rsid w:val="00ED760B"/>
    <w:rsid w:val="00ED7C53"/>
    <w:rsid w:val="00ED7F80"/>
    <w:rsid w:val="00EE0E91"/>
    <w:rsid w:val="00EE1BBF"/>
    <w:rsid w:val="00EE2273"/>
    <w:rsid w:val="00EE22D2"/>
    <w:rsid w:val="00EE2571"/>
    <w:rsid w:val="00EE2A9E"/>
    <w:rsid w:val="00EE2BBE"/>
    <w:rsid w:val="00EE2EF0"/>
    <w:rsid w:val="00EE308E"/>
    <w:rsid w:val="00EE313A"/>
    <w:rsid w:val="00EE4211"/>
    <w:rsid w:val="00EE50A5"/>
    <w:rsid w:val="00EE536F"/>
    <w:rsid w:val="00EE559A"/>
    <w:rsid w:val="00EE55A3"/>
    <w:rsid w:val="00EE5974"/>
    <w:rsid w:val="00EE599E"/>
    <w:rsid w:val="00EE5E7B"/>
    <w:rsid w:val="00EE5F0F"/>
    <w:rsid w:val="00EE5FD0"/>
    <w:rsid w:val="00EE600E"/>
    <w:rsid w:val="00EE6625"/>
    <w:rsid w:val="00EE66F5"/>
    <w:rsid w:val="00EE6DE2"/>
    <w:rsid w:val="00EE7035"/>
    <w:rsid w:val="00EF0CD1"/>
    <w:rsid w:val="00EF0D37"/>
    <w:rsid w:val="00EF0EC3"/>
    <w:rsid w:val="00EF1013"/>
    <w:rsid w:val="00EF1048"/>
    <w:rsid w:val="00EF20B6"/>
    <w:rsid w:val="00EF2126"/>
    <w:rsid w:val="00EF21EF"/>
    <w:rsid w:val="00EF25F3"/>
    <w:rsid w:val="00EF2D1F"/>
    <w:rsid w:val="00EF3030"/>
    <w:rsid w:val="00EF3064"/>
    <w:rsid w:val="00EF3143"/>
    <w:rsid w:val="00EF3607"/>
    <w:rsid w:val="00EF36DD"/>
    <w:rsid w:val="00EF3EA8"/>
    <w:rsid w:val="00EF3FC6"/>
    <w:rsid w:val="00EF40E9"/>
    <w:rsid w:val="00EF4EE9"/>
    <w:rsid w:val="00EF5507"/>
    <w:rsid w:val="00EF55EE"/>
    <w:rsid w:val="00EF653D"/>
    <w:rsid w:val="00EF6EC6"/>
    <w:rsid w:val="00EF70C1"/>
    <w:rsid w:val="00EF7736"/>
    <w:rsid w:val="00EF7EF4"/>
    <w:rsid w:val="00F00EFA"/>
    <w:rsid w:val="00F00F67"/>
    <w:rsid w:val="00F01C3C"/>
    <w:rsid w:val="00F01DD2"/>
    <w:rsid w:val="00F0218B"/>
    <w:rsid w:val="00F0246D"/>
    <w:rsid w:val="00F024B5"/>
    <w:rsid w:val="00F025E0"/>
    <w:rsid w:val="00F02A27"/>
    <w:rsid w:val="00F03070"/>
    <w:rsid w:val="00F030E9"/>
    <w:rsid w:val="00F036A0"/>
    <w:rsid w:val="00F03A48"/>
    <w:rsid w:val="00F03D30"/>
    <w:rsid w:val="00F03DBE"/>
    <w:rsid w:val="00F047D3"/>
    <w:rsid w:val="00F04951"/>
    <w:rsid w:val="00F04980"/>
    <w:rsid w:val="00F057F5"/>
    <w:rsid w:val="00F05C45"/>
    <w:rsid w:val="00F05D58"/>
    <w:rsid w:val="00F0661B"/>
    <w:rsid w:val="00F0662C"/>
    <w:rsid w:val="00F068DD"/>
    <w:rsid w:val="00F06A25"/>
    <w:rsid w:val="00F07082"/>
    <w:rsid w:val="00F07415"/>
    <w:rsid w:val="00F07E1B"/>
    <w:rsid w:val="00F1077B"/>
    <w:rsid w:val="00F1085A"/>
    <w:rsid w:val="00F1099E"/>
    <w:rsid w:val="00F10B76"/>
    <w:rsid w:val="00F10CC2"/>
    <w:rsid w:val="00F11297"/>
    <w:rsid w:val="00F112B7"/>
    <w:rsid w:val="00F116EE"/>
    <w:rsid w:val="00F11B62"/>
    <w:rsid w:val="00F11BDC"/>
    <w:rsid w:val="00F1294D"/>
    <w:rsid w:val="00F12C22"/>
    <w:rsid w:val="00F12F4A"/>
    <w:rsid w:val="00F14810"/>
    <w:rsid w:val="00F14859"/>
    <w:rsid w:val="00F1495A"/>
    <w:rsid w:val="00F14D44"/>
    <w:rsid w:val="00F14F0F"/>
    <w:rsid w:val="00F153DA"/>
    <w:rsid w:val="00F1662F"/>
    <w:rsid w:val="00F16B6A"/>
    <w:rsid w:val="00F17598"/>
    <w:rsid w:val="00F17626"/>
    <w:rsid w:val="00F17768"/>
    <w:rsid w:val="00F2036B"/>
    <w:rsid w:val="00F20CF2"/>
    <w:rsid w:val="00F2160D"/>
    <w:rsid w:val="00F21BAB"/>
    <w:rsid w:val="00F21DEA"/>
    <w:rsid w:val="00F21EFB"/>
    <w:rsid w:val="00F22202"/>
    <w:rsid w:val="00F2269B"/>
    <w:rsid w:val="00F22B3B"/>
    <w:rsid w:val="00F22EEE"/>
    <w:rsid w:val="00F23A8F"/>
    <w:rsid w:val="00F23F76"/>
    <w:rsid w:val="00F2405D"/>
    <w:rsid w:val="00F2423F"/>
    <w:rsid w:val="00F242BB"/>
    <w:rsid w:val="00F246C4"/>
    <w:rsid w:val="00F24D5C"/>
    <w:rsid w:val="00F24EA8"/>
    <w:rsid w:val="00F25134"/>
    <w:rsid w:val="00F2541A"/>
    <w:rsid w:val="00F25791"/>
    <w:rsid w:val="00F25B37"/>
    <w:rsid w:val="00F2618F"/>
    <w:rsid w:val="00F2691E"/>
    <w:rsid w:val="00F27482"/>
    <w:rsid w:val="00F27812"/>
    <w:rsid w:val="00F27BCD"/>
    <w:rsid w:val="00F27D8B"/>
    <w:rsid w:val="00F27E26"/>
    <w:rsid w:val="00F30280"/>
    <w:rsid w:val="00F30EF0"/>
    <w:rsid w:val="00F31418"/>
    <w:rsid w:val="00F31FEA"/>
    <w:rsid w:val="00F32E4E"/>
    <w:rsid w:val="00F3365F"/>
    <w:rsid w:val="00F336F7"/>
    <w:rsid w:val="00F3377E"/>
    <w:rsid w:val="00F33A34"/>
    <w:rsid w:val="00F33E37"/>
    <w:rsid w:val="00F345E7"/>
    <w:rsid w:val="00F348C3"/>
    <w:rsid w:val="00F34D05"/>
    <w:rsid w:val="00F34D06"/>
    <w:rsid w:val="00F34DA8"/>
    <w:rsid w:val="00F34DD7"/>
    <w:rsid w:val="00F35004"/>
    <w:rsid w:val="00F35420"/>
    <w:rsid w:val="00F36CD9"/>
    <w:rsid w:val="00F3708D"/>
    <w:rsid w:val="00F378D7"/>
    <w:rsid w:val="00F37CE2"/>
    <w:rsid w:val="00F4031D"/>
    <w:rsid w:val="00F405BC"/>
    <w:rsid w:val="00F40BB1"/>
    <w:rsid w:val="00F40BD1"/>
    <w:rsid w:val="00F40E7F"/>
    <w:rsid w:val="00F4176A"/>
    <w:rsid w:val="00F42985"/>
    <w:rsid w:val="00F4387D"/>
    <w:rsid w:val="00F43922"/>
    <w:rsid w:val="00F43B0A"/>
    <w:rsid w:val="00F43DEF"/>
    <w:rsid w:val="00F43F28"/>
    <w:rsid w:val="00F44255"/>
    <w:rsid w:val="00F442BD"/>
    <w:rsid w:val="00F442E3"/>
    <w:rsid w:val="00F44726"/>
    <w:rsid w:val="00F44894"/>
    <w:rsid w:val="00F44A20"/>
    <w:rsid w:val="00F45352"/>
    <w:rsid w:val="00F4560D"/>
    <w:rsid w:val="00F45978"/>
    <w:rsid w:val="00F459DE"/>
    <w:rsid w:val="00F45A11"/>
    <w:rsid w:val="00F45CD2"/>
    <w:rsid w:val="00F46484"/>
    <w:rsid w:val="00F4673F"/>
    <w:rsid w:val="00F46B9A"/>
    <w:rsid w:val="00F475F6"/>
    <w:rsid w:val="00F47E67"/>
    <w:rsid w:val="00F504F6"/>
    <w:rsid w:val="00F5055E"/>
    <w:rsid w:val="00F5081E"/>
    <w:rsid w:val="00F50D41"/>
    <w:rsid w:val="00F50F26"/>
    <w:rsid w:val="00F50F48"/>
    <w:rsid w:val="00F51240"/>
    <w:rsid w:val="00F51759"/>
    <w:rsid w:val="00F51915"/>
    <w:rsid w:val="00F51CD0"/>
    <w:rsid w:val="00F51CEC"/>
    <w:rsid w:val="00F52CF9"/>
    <w:rsid w:val="00F531F7"/>
    <w:rsid w:val="00F53A6A"/>
    <w:rsid w:val="00F53DFE"/>
    <w:rsid w:val="00F54BB9"/>
    <w:rsid w:val="00F54E41"/>
    <w:rsid w:val="00F54E5B"/>
    <w:rsid w:val="00F55328"/>
    <w:rsid w:val="00F55C08"/>
    <w:rsid w:val="00F55E09"/>
    <w:rsid w:val="00F560DD"/>
    <w:rsid w:val="00F56353"/>
    <w:rsid w:val="00F56448"/>
    <w:rsid w:val="00F5687E"/>
    <w:rsid w:val="00F56D3D"/>
    <w:rsid w:val="00F56E47"/>
    <w:rsid w:val="00F56FB4"/>
    <w:rsid w:val="00F5733F"/>
    <w:rsid w:val="00F57364"/>
    <w:rsid w:val="00F579B0"/>
    <w:rsid w:val="00F601DB"/>
    <w:rsid w:val="00F621CF"/>
    <w:rsid w:val="00F62707"/>
    <w:rsid w:val="00F627CF"/>
    <w:rsid w:val="00F62902"/>
    <w:rsid w:val="00F62CC7"/>
    <w:rsid w:val="00F62D8F"/>
    <w:rsid w:val="00F62F35"/>
    <w:rsid w:val="00F631F2"/>
    <w:rsid w:val="00F63267"/>
    <w:rsid w:val="00F63797"/>
    <w:rsid w:val="00F63A86"/>
    <w:rsid w:val="00F63C89"/>
    <w:rsid w:val="00F63F4E"/>
    <w:rsid w:val="00F64AC6"/>
    <w:rsid w:val="00F64CD9"/>
    <w:rsid w:val="00F64D6E"/>
    <w:rsid w:val="00F65431"/>
    <w:rsid w:val="00F66068"/>
    <w:rsid w:val="00F6626E"/>
    <w:rsid w:val="00F66342"/>
    <w:rsid w:val="00F6634C"/>
    <w:rsid w:val="00F66867"/>
    <w:rsid w:val="00F669C7"/>
    <w:rsid w:val="00F670A1"/>
    <w:rsid w:val="00F670F1"/>
    <w:rsid w:val="00F67341"/>
    <w:rsid w:val="00F67A37"/>
    <w:rsid w:val="00F67C17"/>
    <w:rsid w:val="00F70A50"/>
    <w:rsid w:val="00F70B40"/>
    <w:rsid w:val="00F710B3"/>
    <w:rsid w:val="00F71736"/>
    <w:rsid w:val="00F71C64"/>
    <w:rsid w:val="00F72019"/>
    <w:rsid w:val="00F72110"/>
    <w:rsid w:val="00F72818"/>
    <w:rsid w:val="00F72A4E"/>
    <w:rsid w:val="00F72E88"/>
    <w:rsid w:val="00F72ED0"/>
    <w:rsid w:val="00F72F3A"/>
    <w:rsid w:val="00F73509"/>
    <w:rsid w:val="00F7355F"/>
    <w:rsid w:val="00F73595"/>
    <w:rsid w:val="00F73632"/>
    <w:rsid w:val="00F7387C"/>
    <w:rsid w:val="00F744A7"/>
    <w:rsid w:val="00F7459C"/>
    <w:rsid w:val="00F7483C"/>
    <w:rsid w:val="00F75910"/>
    <w:rsid w:val="00F76196"/>
    <w:rsid w:val="00F761FB"/>
    <w:rsid w:val="00F76D8D"/>
    <w:rsid w:val="00F80102"/>
    <w:rsid w:val="00F80567"/>
    <w:rsid w:val="00F80F92"/>
    <w:rsid w:val="00F811D6"/>
    <w:rsid w:val="00F814F3"/>
    <w:rsid w:val="00F8165F"/>
    <w:rsid w:val="00F81A5E"/>
    <w:rsid w:val="00F81F54"/>
    <w:rsid w:val="00F81FAD"/>
    <w:rsid w:val="00F821B8"/>
    <w:rsid w:val="00F82294"/>
    <w:rsid w:val="00F8233B"/>
    <w:rsid w:val="00F82607"/>
    <w:rsid w:val="00F82796"/>
    <w:rsid w:val="00F827B0"/>
    <w:rsid w:val="00F82BC1"/>
    <w:rsid w:val="00F82C1D"/>
    <w:rsid w:val="00F82EF9"/>
    <w:rsid w:val="00F83062"/>
    <w:rsid w:val="00F830B4"/>
    <w:rsid w:val="00F83526"/>
    <w:rsid w:val="00F836A0"/>
    <w:rsid w:val="00F83C3F"/>
    <w:rsid w:val="00F83D5C"/>
    <w:rsid w:val="00F84560"/>
    <w:rsid w:val="00F8459F"/>
    <w:rsid w:val="00F84B4A"/>
    <w:rsid w:val="00F84FD8"/>
    <w:rsid w:val="00F8536C"/>
    <w:rsid w:val="00F854B9"/>
    <w:rsid w:val="00F85754"/>
    <w:rsid w:val="00F8588D"/>
    <w:rsid w:val="00F85D42"/>
    <w:rsid w:val="00F85F37"/>
    <w:rsid w:val="00F864A7"/>
    <w:rsid w:val="00F869B4"/>
    <w:rsid w:val="00F86DCC"/>
    <w:rsid w:val="00F9022A"/>
    <w:rsid w:val="00F909A2"/>
    <w:rsid w:val="00F90EC6"/>
    <w:rsid w:val="00F91379"/>
    <w:rsid w:val="00F91CEE"/>
    <w:rsid w:val="00F91E1C"/>
    <w:rsid w:val="00F92704"/>
    <w:rsid w:val="00F9273B"/>
    <w:rsid w:val="00F92AB8"/>
    <w:rsid w:val="00F93375"/>
    <w:rsid w:val="00F933F6"/>
    <w:rsid w:val="00F9360F"/>
    <w:rsid w:val="00F93A41"/>
    <w:rsid w:val="00F93A8C"/>
    <w:rsid w:val="00F93A9C"/>
    <w:rsid w:val="00F93E03"/>
    <w:rsid w:val="00F93E39"/>
    <w:rsid w:val="00F9440E"/>
    <w:rsid w:val="00F946E1"/>
    <w:rsid w:val="00F94C8D"/>
    <w:rsid w:val="00F95537"/>
    <w:rsid w:val="00F956B3"/>
    <w:rsid w:val="00F957C1"/>
    <w:rsid w:val="00F95B88"/>
    <w:rsid w:val="00F963A6"/>
    <w:rsid w:val="00F967D1"/>
    <w:rsid w:val="00F96D02"/>
    <w:rsid w:val="00F96DA9"/>
    <w:rsid w:val="00F971A8"/>
    <w:rsid w:val="00F97484"/>
    <w:rsid w:val="00F97BB9"/>
    <w:rsid w:val="00F97D8F"/>
    <w:rsid w:val="00FA08CA"/>
    <w:rsid w:val="00FA0D40"/>
    <w:rsid w:val="00FA15D7"/>
    <w:rsid w:val="00FA1627"/>
    <w:rsid w:val="00FA1BB5"/>
    <w:rsid w:val="00FA1CE8"/>
    <w:rsid w:val="00FA2964"/>
    <w:rsid w:val="00FA348C"/>
    <w:rsid w:val="00FA39F2"/>
    <w:rsid w:val="00FA3A9E"/>
    <w:rsid w:val="00FA3B34"/>
    <w:rsid w:val="00FA43A7"/>
    <w:rsid w:val="00FA44BB"/>
    <w:rsid w:val="00FA4615"/>
    <w:rsid w:val="00FA46E4"/>
    <w:rsid w:val="00FA4916"/>
    <w:rsid w:val="00FA4C9E"/>
    <w:rsid w:val="00FA533A"/>
    <w:rsid w:val="00FA5D0E"/>
    <w:rsid w:val="00FA64A6"/>
    <w:rsid w:val="00FA654C"/>
    <w:rsid w:val="00FA6A28"/>
    <w:rsid w:val="00FA6C83"/>
    <w:rsid w:val="00FA71C1"/>
    <w:rsid w:val="00FA75E0"/>
    <w:rsid w:val="00FA782B"/>
    <w:rsid w:val="00FA7905"/>
    <w:rsid w:val="00FA7D75"/>
    <w:rsid w:val="00FA7FA5"/>
    <w:rsid w:val="00FB02F8"/>
    <w:rsid w:val="00FB06B4"/>
    <w:rsid w:val="00FB12EB"/>
    <w:rsid w:val="00FB158F"/>
    <w:rsid w:val="00FB1F0E"/>
    <w:rsid w:val="00FB1F97"/>
    <w:rsid w:val="00FB1FEE"/>
    <w:rsid w:val="00FB2134"/>
    <w:rsid w:val="00FB21A9"/>
    <w:rsid w:val="00FB2518"/>
    <w:rsid w:val="00FB2527"/>
    <w:rsid w:val="00FB295F"/>
    <w:rsid w:val="00FB2C49"/>
    <w:rsid w:val="00FB3E05"/>
    <w:rsid w:val="00FB4382"/>
    <w:rsid w:val="00FB45E7"/>
    <w:rsid w:val="00FB5742"/>
    <w:rsid w:val="00FB5771"/>
    <w:rsid w:val="00FB5779"/>
    <w:rsid w:val="00FB57B3"/>
    <w:rsid w:val="00FB5C6A"/>
    <w:rsid w:val="00FB6473"/>
    <w:rsid w:val="00FB6A35"/>
    <w:rsid w:val="00FB6BE1"/>
    <w:rsid w:val="00FB6DFA"/>
    <w:rsid w:val="00FB7040"/>
    <w:rsid w:val="00FB7347"/>
    <w:rsid w:val="00FB73DD"/>
    <w:rsid w:val="00FB7624"/>
    <w:rsid w:val="00FB7858"/>
    <w:rsid w:val="00FB7C7F"/>
    <w:rsid w:val="00FB7DC6"/>
    <w:rsid w:val="00FB7F92"/>
    <w:rsid w:val="00FB7FB5"/>
    <w:rsid w:val="00FC01E1"/>
    <w:rsid w:val="00FC0295"/>
    <w:rsid w:val="00FC0673"/>
    <w:rsid w:val="00FC0B06"/>
    <w:rsid w:val="00FC113F"/>
    <w:rsid w:val="00FC128D"/>
    <w:rsid w:val="00FC1AB5"/>
    <w:rsid w:val="00FC234F"/>
    <w:rsid w:val="00FC2404"/>
    <w:rsid w:val="00FC2922"/>
    <w:rsid w:val="00FC2D42"/>
    <w:rsid w:val="00FC2DA1"/>
    <w:rsid w:val="00FC2ED1"/>
    <w:rsid w:val="00FC35DB"/>
    <w:rsid w:val="00FC3DC9"/>
    <w:rsid w:val="00FC3F25"/>
    <w:rsid w:val="00FC3FBA"/>
    <w:rsid w:val="00FC4187"/>
    <w:rsid w:val="00FC4245"/>
    <w:rsid w:val="00FC4353"/>
    <w:rsid w:val="00FC4646"/>
    <w:rsid w:val="00FC4D6C"/>
    <w:rsid w:val="00FC5553"/>
    <w:rsid w:val="00FC5932"/>
    <w:rsid w:val="00FC5B52"/>
    <w:rsid w:val="00FC606D"/>
    <w:rsid w:val="00FC67B6"/>
    <w:rsid w:val="00FC69B9"/>
    <w:rsid w:val="00FC6D42"/>
    <w:rsid w:val="00FC71C4"/>
    <w:rsid w:val="00FC7446"/>
    <w:rsid w:val="00FC744F"/>
    <w:rsid w:val="00FC7757"/>
    <w:rsid w:val="00FC7875"/>
    <w:rsid w:val="00FC78C2"/>
    <w:rsid w:val="00FC78DE"/>
    <w:rsid w:val="00FD0741"/>
    <w:rsid w:val="00FD1712"/>
    <w:rsid w:val="00FD18CA"/>
    <w:rsid w:val="00FD1AF9"/>
    <w:rsid w:val="00FD2420"/>
    <w:rsid w:val="00FD28D8"/>
    <w:rsid w:val="00FD2EF3"/>
    <w:rsid w:val="00FD32CE"/>
    <w:rsid w:val="00FD36A7"/>
    <w:rsid w:val="00FD3769"/>
    <w:rsid w:val="00FD3E6B"/>
    <w:rsid w:val="00FD41B6"/>
    <w:rsid w:val="00FD42DF"/>
    <w:rsid w:val="00FD4444"/>
    <w:rsid w:val="00FD47EC"/>
    <w:rsid w:val="00FD4A3C"/>
    <w:rsid w:val="00FD4AE8"/>
    <w:rsid w:val="00FD4BA6"/>
    <w:rsid w:val="00FD4E91"/>
    <w:rsid w:val="00FD4F4B"/>
    <w:rsid w:val="00FD5405"/>
    <w:rsid w:val="00FD56CA"/>
    <w:rsid w:val="00FD5B07"/>
    <w:rsid w:val="00FD5B40"/>
    <w:rsid w:val="00FD6105"/>
    <w:rsid w:val="00FD63DF"/>
    <w:rsid w:val="00FD68EB"/>
    <w:rsid w:val="00FD77D1"/>
    <w:rsid w:val="00FD7B00"/>
    <w:rsid w:val="00FD7B6C"/>
    <w:rsid w:val="00FE018C"/>
    <w:rsid w:val="00FE02C8"/>
    <w:rsid w:val="00FE086B"/>
    <w:rsid w:val="00FE0DAD"/>
    <w:rsid w:val="00FE1530"/>
    <w:rsid w:val="00FE19F8"/>
    <w:rsid w:val="00FE1A0A"/>
    <w:rsid w:val="00FE1F07"/>
    <w:rsid w:val="00FE2C3D"/>
    <w:rsid w:val="00FE2D5E"/>
    <w:rsid w:val="00FE2F9A"/>
    <w:rsid w:val="00FE36C5"/>
    <w:rsid w:val="00FE42F2"/>
    <w:rsid w:val="00FE4943"/>
    <w:rsid w:val="00FE4D53"/>
    <w:rsid w:val="00FE5307"/>
    <w:rsid w:val="00FE6275"/>
    <w:rsid w:val="00FE691E"/>
    <w:rsid w:val="00FE6B01"/>
    <w:rsid w:val="00FE6D34"/>
    <w:rsid w:val="00FE6E07"/>
    <w:rsid w:val="00FE726E"/>
    <w:rsid w:val="00FE770B"/>
    <w:rsid w:val="00FE7DFF"/>
    <w:rsid w:val="00FF0054"/>
    <w:rsid w:val="00FF00D6"/>
    <w:rsid w:val="00FF0350"/>
    <w:rsid w:val="00FF048F"/>
    <w:rsid w:val="00FF06BC"/>
    <w:rsid w:val="00FF079C"/>
    <w:rsid w:val="00FF07DF"/>
    <w:rsid w:val="00FF148C"/>
    <w:rsid w:val="00FF29A9"/>
    <w:rsid w:val="00FF29DC"/>
    <w:rsid w:val="00FF2CB3"/>
    <w:rsid w:val="00FF2EFF"/>
    <w:rsid w:val="00FF3747"/>
    <w:rsid w:val="00FF38A8"/>
    <w:rsid w:val="00FF3AF4"/>
    <w:rsid w:val="00FF3B68"/>
    <w:rsid w:val="00FF41F2"/>
    <w:rsid w:val="00FF4ACE"/>
    <w:rsid w:val="00FF4AF9"/>
    <w:rsid w:val="00FF5100"/>
    <w:rsid w:val="00FF5327"/>
    <w:rsid w:val="00FF54F0"/>
    <w:rsid w:val="00FF56B8"/>
    <w:rsid w:val="00FF5790"/>
    <w:rsid w:val="00FF59C3"/>
    <w:rsid w:val="00FF5B0F"/>
    <w:rsid w:val="00FF5C1F"/>
    <w:rsid w:val="00FF662E"/>
    <w:rsid w:val="00FF68C0"/>
    <w:rsid w:val="00FF6EC8"/>
    <w:rsid w:val="00FF78B8"/>
    <w:rsid w:val="01118E64"/>
    <w:rsid w:val="0119F203"/>
    <w:rsid w:val="01AF706B"/>
    <w:rsid w:val="01CB79B4"/>
    <w:rsid w:val="01D45C3F"/>
    <w:rsid w:val="01E562C9"/>
    <w:rsid w:val="0203D76C"/>
    <w:rsid w:val="02219E41"/>
    <w:rsid w:val="022970C7"/>
    <w:rsid w:val="0277BC3A"/>
    <w:rsid w:val="02AE807C"/>
    <w:rsid w:val="02B941F3"/>
    <w:rsid w:val="031864A2"/>
    <w:rsid w:val="0380F161"/>
    <w:rsid w:val="03AABD31"/>
    <w:rsid w:val="03F23A8D"/>
    <w:rsid w:val="043D64AE"/>
    <w:rsid w:val="046263F3"/>
    <w:rsid w:val="04EA5DDA"/>
    <w:rsid w:val="0552892D"/>
    <w:rsid w:val="05543308"/>
    <w:rsid w:val="0590DCC9"/>
    <w:rsid w:val="05A8619C"/>
    <w:rsid w:val="063962AB"/>
    <w:rsid w:val="06B99196"/>
    <w:rsid w:val="0753F127"/>
    <w:rsid w:val="0767E80A"/>
    <w:rsid w:val="078181A8"/>
    <w:rsid w:val="07F9B147"/>
    <w:rsid w:val="080F8C15"/>
    <w:rsid w:val="083BDE95"/>
    <w:rsid w:val="086D06DA"/>
    <w:rsid w:val="0886D065"/>
    <w:rsid w:val="08B22223"/>
    <w:rsid w:val="095D6037"/>
    <w:rsid w:val="098EF5E3"/>
    <w:rsid w:val="09A7F4E2"/>
    <w:rsid w:val="09CAAD54"/>
    <w:rsid w:val="0A1A706B"/>
    <w:rsid w:val="0A61F644"/>
    <w:rsid w:val="0A916CA1"/>
    <w:rsid w:val="0AA7EE0E"/>
    <w:rsid w:val="0AB5ADE0"/>
    <w:rsid w:val="0B4CEF35"/>
    <w:rsid w:val="0BEA06B3"/>
    <w:rsid w:val="0C410DF6"/>
    <w:rsid w:val="0C8BAAE3"/>
    <w:rsid w:val="0CE0F709"/>
    <w:rsid w:val="0CF1E648"/>
    <w:rsid w:val="0D0EF308"/>
    <w:rsid w:val="0D11E37A"/>
    <w:rsid w:val="0D5B8EC4"/>
    <w:rsid w:val="0D78E506"/>
    <w:rsid w:val="0E0EBB3E"/>
    <w:rsid w:val="0E7FEEF4"/>
    <w:rsid w:val="1030F665"/>
    <w:rsid w:val="104B24F3"/>
    <w:rsid w:val="104FBCDD"/>
    <w:rsid w:val="10685698"/>
    <w:rsid w:val="10F6ABA7"/>
    <w:rsid w:val="11401719"/>
    <w:rsid w:val="122FE693"/>
    <w:rsid w:val="1248A935"/>
    <w:rsid w:val="12540A20"/>
    <w:rsid w:val="12600B43"/>
    <w:rsid w:val="127AEE5C"/>
    <w:rsid w:val="137D112F"/>
    <w:rsid w:val="13B47C40"/>
    <w:rsid w:val="15643FA7"/>
    <w:rsid w:val="15C16F6E"/>
    <w:rsid w:val="15DA6C95"/>
    <w:rsid w:val="15E72F6B"/>
    <w:rsid w:val="161C1DAE"/>
    <w:rsid w:val="164789F7"/>
    <w:rsid w:val="167688A9"/>
    <w:rsid w:val="1689E21F"/>
    <w:rsid w:val="16B886A9"/>
    <w:rsid w:val="16C05FC3"/>
    <w:rsid w:val="16C127B1"/>
    <w:rsid w:val="16E0BECE"/>
    <w:rsid w:val="16EB6F9F"/>
    <w:rsid w:val="178FFC2F"/>
    <w:rsid w:val="17DA9AEE"/>
    <w:rsid w:val="18030C1C"/>
    <w:rsid w:val="180E8261"/>
    <w:rsid w:val="1842ABFC"/>
    <w:rsid w:val="185E2B8C"/>
    <w:rsid w:val="18710640"/>
    <w:rsid w:val="188D57E3"/>
    <w:rsid w:val="18BE9C16"/>
    <w:rsid w:val="1947CD00"/>
    <w:rsid w:val="19C023DD"/>
    <w:rsid w:val="19F90A95"/>
    <w:rsid w:val="1A2E8543"/>
    <w:rsid w:val="1A5FEAF1"/>
    <w:rsid w:val="1A850032"/>
    <w:rsid w:val="1B297667"/>
    <w:rsid w:val="1B2CAA05"/>
    <w:rsid w:val="1B31A05B"/>
    <w:rsid w:val="1BAF49A2"/>
    <w:rsid w:val="1BDD85AB"/>
    <w:rsid w:val="1BF7E006"/>
    <w:rsid w:val="1C54DC76"/>
    <w:rsid w:val="1C8F80C0"/>
    <w:rsid w:val="1CE809FF"/>
    <w:rsid w:val="1CF62A5B"/>
    <w:rsid w:val="1D620B0E"/>
    <w:rsid w:val="1D8EFBDD"/>
    <w:rsid w:val="1DA5D865"/>
    <w:rsid w:val="1DB80C1B"/>
    <w:rsid w:val="1DC170D8"/>
    <w:rsid w:val="1DC3D8F1"/>
    <w:rsid w:val="1E05FE48"/>
    <w:rsid w:val="1E5405DA"/>
    <w:rsid w:val="1EC9D835"/>
    <w:rsid w:val="1FA25270"/>
    <w:rsid w:val="1FFEEA79"/>
    <w:rsid w:val="2094C0F1"/>
    <w:rsid w:val="20C84602"/>
    <w:rsid w:val="20DA5A33"/>
    <w:rsid w:val="210A3B42"/>
    <w:rsid w:val="211F3F57"/>
    <w:rsid w:val="21377AA6"/>
    <w:rsid w:val="21795152"/>
    <w:rsid w:val="21B68661"/>
    <w:rsid w:val="21C822A1"/>
    <w:rsid w:val="21FEF852"/>
    <w:rsid w:val="222F469E"/>
    <w:rsid w:val="229AAB2D"/>
    <w:rsid w:val="22DE622D"/>
    <w:rsid w:val="2381795B"/>
    <w:rsid w:val="24196084"/>
    <w:rsid w:val="2541E619"/>
    <w:rsid w:val="258EE9A6"/>
    <w:rsid w:val="25DE1EFD"/>
    <w:rsid w:val="261A8F75"/>
    <w:rsid w:val="26272556"/>
    <w:rsid w:val="2668B725"/>
    <w:rsid w:val="268F2D9E"/>
    <w:rsid w:val="269B3A81"/>
    <w:rsid w:val="2729FE5F"/>
    <w:rsid w:val="276ECEED"/>
    <w:rsid w:val="27935A1E"/>
    <w:rsid w:val="27FF9091"/>
    <w:rsid w:val="2811FB3A"/>
    <w:rsid w:val="2875B40C"/>
    <w:rsid w:val="2893A7FE"/>
    <w:rsid w:val="298AC969"/>
    <w:rsid w:val="29A9D865"/>
    <w:rsid w:val="29E285D4"/>
    <w:rsid w:val="2A782237"/>
    <w:rsid w:val="2AC990E8"/>
    <w:rsid w:val="2B659C53"/>
    <w:rsid w:val="2B763BDB"/>
    <w:rsid w:val="2BC0445B"/>
    <w:rsid w:val="2BCBB520"/>
    <w:rsid w:val="2BE02CB1"/>
    <w:rsid w:val="2BFB008F"/>
    <w:rsid w:val="2DDD23A6"/>
    <w:rsid w:val="2E125DC9"/>
    <w:rsid w:val="2E18CACD"/>
    <w:rsid w:val="2E5A221A"/>
    <w:rsid w:val="2EB98C2E"/>
    <w:rsid w:val="2EF35A6F"/>
    <w:rsid w:val="2F108973"/>
    <w:rsid w:val="2F16FD0E"/>
    <w:rsid w:val="2F20D31F"/>
    <w:rsid w:val="2FF704C5"/>
    <w:rsid w:val="30AEB4FA"/>
    <w:rsid w:val="30CC7D35"/>
    <w:rsid w:val="3147DEB6"/>
    <w:rsid w:val="3171FD0B"/>
    <w:rsid w:val="317674B5"/>
    <w:rsid w:val="31CDED6B"/>
    <w:rsid w:val="31CE7D89"/>
    <w:rsid w:val="324E46BB"/>
    <w:rsid w:val="328FD332"/>
    <w:rsid w:val="32A8C729"/>
    <w:rsid w:val="32C937A3"/>
    <w:rsid w:val="32DE41AD"/>
    <w:rsid w:val="32E56BEB"/>
    <w:rsid w:val="334B2903"/>
    <w:rsid w:val="334D4045"/>
    <w:rsid w:val="3374B73D"/>
    <w:rsid w:val="338BAB13"/>
    <w:rsid w:val="33E978E6"/>
    <w:rsid w:val="347136FC"/>
    <w:rsid w:val="3483A9DC"/>
    <w:rsid w:val="34CFB5D7"/>
    <w:rsid w:val="34D102BC"/>
    <w:rsid w:val="34F22924"/>
    <w:rsid w:val="3508DE58"/>
    <w:rsid w:val="3546A312"/>
    <w:rsid w:val="35F303FD"/>
    <w:rsid w:val="36158D62"/>
    <w:rsid w:val="36554E31"/>
    <w:rsid w:val="365B63E0"/>
    <w:rsid w:val="366273C0"/>
    <w:rsid w:val="374F2DD4"/>
    <w:rsid w:val="3763CF01"/>
    <w:rsid w:val="37B00B5B"/>
    <w:rsid w:val="382EB3A2"/>
    <w:rsid w:val="3847A178"/>
    <w:rsid w:val="389222FA"/>
    <w:rsid w:val="389B19E9"/>
    <w:rsid w:val="391C0694"/>
    <w:rsid w:val="399F98C4"/>
    <w:rsid w:val="3AACA67D"/>
    <w:rsid w:val="3BAFB6A1"/>
    <w:rsid w:val="3C2C1223"/>
    <w:rsid w:val="3C32B873"/>
    <w:rsid w:val="3C4D2268"/>
    <w:rsid w:val="3CF129B5"/>
    <w:rsid w:val="3E3B377B"/>
    <w:rsid w:val="3E932551"/>
    <w:rsid w:val="3E973382"/>
    <w:rsid w:val="3E99C646"/>
    <w:rsid w:val="3EBA3812"/>
    <w:rsid w:val="3EC871EA"/>
    <w:rsid w:val="3EEF2CE9"/>
    <w:rsid w:val="3EFBDACA"/>
    <w:rsid w:val="3F10DEFB"/>
    <w:rsid w:val="3F221F81"/>
    <w:rsid w:val="3F48462C"/>
    <w:rsid w:val="3F72A3C2"/>
    <w:rsid w:val="3FC1871A"/>
    <w:rsid w:val="3FC74F86"/>
    <w:rsid w:val="3FE336A4"/>
    <w:rsid w:val="3FE6AF5C"/>
    <w:rsid w:val="3FF70FD2"/>
    <w:rsid w:val="40954BE8"/>
    <w:rsid w:val="40AA2661"/>
    <w:rsid w:val="4173CBC3"/>
    <w:rsid w:val="41944FC7"/>
    <w:rsid w:val="41E36BE5"/>
    <w:rsid w:val="4222BDA5"/>
    <w:rsid w:val="4276D41D"/>
    <w:rsid w:val="42F8D8C1"/>
    <w:rsid w:val="42FAEBE6"/>
    <w:rsid w:val="440D09D0"/>
    <w:rsid w:val="440E0391"/>
    <w:rsid w:val="44156AB5"/>
    <w:rsid w:val="444E97AF"/>
    <w:rsid w:val="446A8611"/>
    <w:rsid w:val="44E0F53D"/>
    <w:rsid w:val="44E11E10"/>
    <w:rsid w:val="44E7A89C"/>
    <w:rsid w:val="4554E6A8"/>
    <w:rsid w:val="45C19A4B"/>
    <w:rsid w:val="46889BBD"/>
    <w:rsid w:val="46EC0C37"/>
    <w:rsid w:val="4702DA91"/>
    <w:rsid w:val="47475519"/>
    <w:rsid w:val="479002C8"/>
    <w:rsid w:val="4794159C"/>
    <w:rsid w:val="479DE8A2"/>
    <w:rsid w:val="47DB6B1B"/>
    <w:rsid w:val="4805420E"/>
    <w:rsid w:val="481C1227"/>
    <w:rsid w:val="487C9CB6"/>
    <w:rsid w:val="487CB8D3"/>
    <w:rsid w:val="4931BEE3"/>
    <w:rsid w:val="49E41283"/>
    <w:rsid w:val="4A053B38"/>
    <w:rsid w:val="4A1FD58A"/>
    <w:rsid w:val="4A98BB30"/>
    <w:rsid w:val="4ACF413D"/>
    <w:rsid w:val="4AD42181"/>
    <w:rsid w:val="4AED3813"/>
    <w:rsid w:val="4B03C527"/>
    <w:rsid w:val="4B7C8C84"/>
    <w:rsid w:val="4BE9EACA"/>
    <w:rsid w:val="4BFC07D4"/>
    <w:rsid w:val="4C3D18DF"/>
    <w:rsid w:val="4CCC50FE"/>
    <w:rsid w:val="4D73579C"/>
    <w:rsid w:val="4D8F1888"/>
    <w:rsid w:val="4DA540B5"/>
    <w:rsid w:val="4E02BF94"/>
    <w:rsid w:val="4E17B498"/>
    <w:rsid w:val="4E278E69"/>
    <w:rsid w:val="4E92D692"/>
    <w:rsid w:val="4F359124"/>
    <w:rsid w:val="4FC1541F"/>
    <w:rsid w:val="4FC40FA5"/>
    <w:rsid w:val="4FDC3334"/>
    <w:rsid w:val="501F6F4E"/>
    <w:rsid w:val="5086C957"/>
    <w:rsid w:val="5090348C"/>
    <w:rsid w:val="50DBA94F"/>
    <w:rsid w:val="5158BAAE"/>
    <w:rsid w:val="51A5FFF0"/>
    <w:rsid w:val="52EB5C0A"/>
    <w:rsid w:val="530AD93E"/>
    <w:rsid w:val="532FA397"/>
    <w:rsid w:val="533400A0"/>
    <w:rsid w:val="5380EC40"/>
    <w:rsid w:val="5384067B"/>
    <w:rsid w:val="538C2793"/>
    <w:rsid w:val="53F847F4"/>
    <w:rsid w:val="54104445"/>
    <w:rsid w:val="5414A59A"/>
    <w:rsid w:val="5441163C"/>
    <w:rsid w:val="547ECC3C"/>
    <w:rsid w:val="549F07E3"/>
    <w:rsid w:val="54A198A5"/>
    <w:rsid w:val="54AF31BF"/>
    <w:rsid w:val="54B49AC6"/>
    <w:rsid w:val="5550A711"/>
    <w:rsid w:val="55679B86"/>
    <w:rsid w:val="557D90DF"/>
    <w:rsid w:val="55E91390"/>
    <w:rsid w:val="56095EE2"/>
    <w:rsid w:val="5665B3A9"/>
    <w:rsid w:val="56A6CE83"/>
    <w:rsid w:val="56ABCFE3"/>
    <w:rsid w:val="57AE6B54"/>
    <w:rsid w:val="57D58ED1"/>
    <w:rsid w:val="5828FDD0"/>
    <w:rsid w:val="58419BEB"/>
    <w:rsid w:val="59518D07"/>
    <w:rsid w:val="5994BDEA"/>
    <w:rsid w:val="59E07059"/>
    <w:rsid w:val="5A34891E"/>
    <w:rsid w:val="5A4DBA11"/>
    <w:rsid w:val="5A657576"/>
    <w:rsid w:val="5A88E5C7"/>
    <w:rsid w:val="5ADD02A9"/>
    <w:rsid w:val="5B0D4EB0"/>
    <w:rsid w:val="5B47D9D2"/>
    <w:rsid w:val="5B8CD4C8"/>
    <w:rsid w:val="5BB4BC10"/>
    <w:rsid w:val="5C2B999E"/>
    <w:rsid w:val="5C71B3AA"/>
    <w:rsid w:val="5C95187E"/>
    <w:rsid w:val="5CF6613D"/>
    <w:rsid w:val="5D030430"/>
    <w:rsid w:val="5D09188D"/>
    <w:rsid w:val="5D32A0B9"/>
    <w:rsid w:val="5D365F5F"/>
    <w:rsid w:val="5D58A9B2"/>
    <w:rsid w:val="5D91341C"/>
    <w:rsid w:val="5E35B973"/>
    <w:rsid w:val="5E52F3F1"/>
    <w:rsid w:val="5E5A46C2"/>
    <w:rsid w:val="5EB80568"/>
    <w:rsid w:val="5F81023F"/>
    <w:rsid w:val="5F8E54D4"/>
    <w:rsid w:val="5FD58265"/>
    <w:rsid w:val="5FE48DB4"/>
    <w:rsid w:val="600F27D6"/>
    <w:rsid w:val="603B1E02"/>
    <w:rsid w:val="606C454C"/>
    <w:rsid w:val="60757696"/>
    <w:rsid w:val="6079B06A"/>
    <w:rsid w:val="60863D2F"/>
    <w:rsid w:val="6108027C"/>
    <w:rsid w:val="616A3B9D"/>
    <w:rsid w:val="61949FC7"/>
    <w:rsid w:val="61CD2DC2"/>
    <w:rsid w:val="61D685B3"/>
    <w:rsid w:val="623F77A2"/>
    <w:rsid w:val="62839A8F"/>
    <w:rsid w:val="63406481"/>
    <w:rsid w:val="635DA1E3"/>
    <w:rsid w:val="63E62368"/>
    <w:rsid w:val="640D32FF"/>
    <w:rsid w:val="6415F4C7"/>
    <w:rsid w:val="64D9C4E0"/>
    <w:rsid w:val="64DB2AC1"/>
    <w:rsid w:val="64E4DFCF"/>
    <w:rsid w:val="64EA68DE"/>
    <w:rsid w:val="652C62AB"/>
    <w:rsid w:val="654DDC26"/>
    <w:rsid w:val="656391BB"/>
    <w:rsid w:val="6695CF29"/>
    <w:rsid w:val="66D64863"/>
    <w:rsid w:val="6716826F"/>
    <w:rsid w:val="679DC352"/>
    <w:rsid w:val="67F43023"/>
    <w:rsid w:val="681D82CF"/>
    <w:rsid w:val="68999CCB"/>
    <w:rsid w:val="695CD7C7"/>
    <w:rsid w:val="696A78AE"/>
    <w:rsid w:val="69CB1B83"/>
    <w:rsid w:val="69EBD600"/>
    <w:rsid w:val="6A05225E"/>
    <w:rsid w:val="6A0DF876"/>
    <w:rsid w:val="6A6E4D26"/>
    <w:rsid w:val="6AA6122A"/>
    <w:rsid w:val="6B67FF4E"/>
    <w:rsid w:val="6B68AEF3"/>
    <w:rsid w:val="6B942AEC"/>
    <w:rsid w:val="6BB76A87"/>
    <w:rsid w:val="6C0576D2"/>
    <w:rsid w:val="6C0FC7E5"/>
    <w:rsid w:val="6C523989"/>
    <w:rsid w:val="6C9272F9"/>
    <w:rsid w:val="6E7AC663"/>
    <w:rsid w:val="6F45DF7B"/>
    <w:rsid w:val="6F781092"/>
    <w:rsid w:val="6FF44437"/>
    <w:rsid w:val="701C8B97"/>
    <w:rsid w:val="7070F602"/>
    <w:rsid w:val="708D20BE"/>
    <w:rsid w:val="70C40E59"/>
    <w:rsid w:val="7156FF5B"/>
    <w:rsid w:val="7163C202"/>
    <w:rsid w:val="71C9E630"/>
    <w:rsid w:val="723D59FE"/>
    <w:rsid w:val="73363205"/>
    <w:rsid w:val="73368D34"/>
    <w:rsid w:val="74486BDD"/>
    <w:rsid w:val="74561ADF"/>
    <w:rsid w:val="74E3A1A4"/>
    <w:rsid w:val="74F091D4"/>
    <w:rsid w:val="74F48FA2"/>
    <w:rsid w:val="74FFC82A"/>
    <w:rsid w:val="752A8679"/>
    <w:rsid w:val="752AA104"/>
    <w:rsid w:val="752F7314"/>
    <w:rsid w:val="7595C546"/>
    <w:rsid w:val="75E28DD9"/>
    <w:rsid w:val="76A885C6"/>
    <w:rsid w:val="76B7D0DC"/>
    <w:rsid w:val="770BD118"/>
    <w:rsid w:val="7766ED77"/>
    <w:rsid w:val="78322AD8"/>
    <w:rsid w:val="78412E9D"/>
    <w:rsid w:val="7865BDA8"/>
    <w:rsid w:val="79260DEF"/>
    <w:rsid w:val="792B56E3"/>
    <w:rsid w:val="7932CAFA"/>
    <w:rsid w:val="7956269C"/>
    <w:rsid w:val="7990104D"/>
    <w:rsid w:val="7AF54A81"/>
    <w:rsid w:val="7B1F534A"/>
    <w:rsid w:val="7B314F4E"/>
    <w:rsid w:val="7C0FDFBB"/>
    <w:rsid w:val="7CEA004B"/>
    <w:rsid w:val="7D074F46"/>
    <w:rsid w:val="7D2A3D68"/>
    <w:rsid w:val="7D56F9C0"/>
    <w:rsid w:val="7D6248E0"/>
    <w:rsid w:val="7D8D9D82"/>
    <w:rsid w:val="7DC94C5D"/>
    <w:rsid w:val="7E3556D6"/>
    <w:rsid w:val="7E84E9A9"/>
    <w:rsid w:val="7E904BE1"/>
    <w:rsid w:val="7EC6024F"/>
    <w:rsid w:val="7F4F0D1D"/>
    <w:rsid w:val="7F5F67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22AD8"/>
  <w15:chartTrackingRefBased/>
  <w15:docId w15:val="{FD1E62E2-9077-4A31-BD24-A99990D89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6489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A5B1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A5B1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A5B1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A5B1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A5B1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A5B1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color w:val="2F5496" w:themeColor="accent1" w:themeShade="BF"/>
      <w:sz w:val="26"/>
      <w:szCs w:val="26"/>
    </w:rPr>
  </w:style>
  <w:style w:type="table" w:styleId="Tabellenraster">
    <w:name w:val="Table Grid"/>
    <w:basedOn w:val="NormaleTabelle"/>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character" w:styleId="Funotenzeichen">
    <w:name w:val="footnote reference"/>
    <w:basedOn w:val="Absatz-Standardschriftart"/>
    <w:uiPriority w:val="99"/>
    <w:semiHidden/>
    <w:unhideWhenUsed/>
    <w:rPr>
      <w:vertAlign w:val="superscript"/>
    </w:rPr>
  </w:style>
  <w:style w:type="character" w:customStyle="1" w:styleId="FunotentextZchn">
    <w:name w:val="Fußnotentext Zchn"/>
    <w:basedOn w:val="Absatz-Standardschriftart"/>
    <w:link w:val="Funotentext"/>
    <w:uiPriority w:val="99"/>
    <w:semiHidden/>
    <w:rPr>
      <w:sz w:val="20"/>
      <w:szCs w:val="20"/>
    </w:rPr>
  </w:style>
  <w:style w:type="paragraph" w:styleId="Funotentext">
    <w:name w:val="footnote text"/>
    <w:basedOn w:val="Standard"/>
    <w:link w:val="FunotentextZchn"/>
    <w:uiPriority w:val="99"/>
    <w:semiHidden/>
    <w:unhideWhenUsed/>
    <w:pPr>
      <w:spacing w:after="0" w:line="240" w:lineRule="auto"/>
    </w:pPr>
    <w:rPr>
      <w:sz w:val="20"/>
      <w:szCs w:val="20"/>
    </w:rPr>
  </w:style>
  <w:style w:type="paragraph" w:styleId="Inhaltsverzeichnisberschrift">
    <w:name w:val="TOC Heading"/>
    <w:basedOn w:val="berschrift1"/>
    <w:next w:val="Standard"/>
    <w:uiPriority w:val="39"/>
    <w:unhideWhenUsed/>
    <w:qFormat/>
    <w:rsid w:val="006E3DC0"/>
    <w:pPr>
      <w:outlineLvl w:val="9"/>
    </w:pPr>
    <w:rPr>
      <w:lang w:val="de-DE" w:eastAsia="de-DE"/>
    </w:rPr>
  </w:style>
  <w:style w:type="paragraph" w:styleId="Verzeichnis1">
    <w:name w:val="toc 1"/>
    <w:basedOn w:val="Standard"/>
    <w:next w:val="Standard"/>
    <w:autoRedefine/>
    <w:uiPriority w:val="39"/>
    <w:unhideWhenUsed/>
    <w:rsid w:val="006E3DC0"/>
    <w:pPr>
      <w:spacing w:after="100"/>
    </w:pPr>
  </w:style>
  <w:style w:type="paragraph" w:styleId="Verzeichnis2">
    <w:name w:val="toc 2"/>
    <w:basedOn w:val="Standard"/>
    <w:next w:val="Standard"/>
    <w:autoRedefine/>
    <w:uiPriority w:val="39"/>
    <w:unhideWhenUsed/>
    <w:rsid w:val="006E3DC0"/>
    <w:pPr>
      <w:spacing w:after="100"/>
      <w:ind w:left="220"/>
    </w:pPr>
  </w:style>
  <w:style w:type="character" w:styleId="Hyperlink">
    <w:name w:val="Hyperlink"/>
    <w:basedOn w:val="Absatz-Standardschriftart"/>
    <w:uiPriority w:val="99"/>
    <w:unhideWhenUsed/>
    <w:rsid w:val="006E3DC0"/>
    <w:rPr>
      <w:color w:val="0563C1" w:themeColor="hyperlink"/>
      <w:u w:val="single"/>
    </w:rPr>
  </w:style>
  <w:style w:type="paragraph" w:styleId="Beschriftung">
    <w:name w:val="caption"/>
    <w:basedOn w:val="Standard"/>
    <w:next w:val="Standard"/>
    <w:uiPriority w:val="35"/>
    <w:unhideWhenUsed/>
    <w:qFormat/>
    <w:rsid w:val="000E0C43"/>
    <w:pPr>
      <w:spacing w:after="200" w:line="240" w:lineRule="auto"/>
    </w:pPr>
    <w:rPr>
      <w:i/>
      <w:iCs/>
      <w:color w:val="44546A" w:themeColor="text2"/>
      <w:sz w:val="18"/>
      <w:szCs w:val="18"/>
    </w:rPr>
  </w:style>
  <w:style w:type="paragraph" w:styleId="Listenabsatz">
    <w:name w:val="List Paragraph"/>
    <w:basedOn w:val="Standard"/>
    <w:uiPriority w:val="34"/>
    <w:qFormat/>
    <w:rsid w:val="000E0C43"/>
    <w:pPr>
      <w:ind w:left="720"/>
      <w:contextualSpacing/>
    </w:pPr>
  </w:style>
  <w:style w:type="paragraph" w:styleId="Titel">
    <w:name w:val="Title"/>
    <w:basedOn w:val="Standard"/>
    <w:next w:val="Standard"/>
    <w:link w:val="TitelZchn"/>
    <w:uiPriority w:val="10"/>
    <w:qFormat/>
    <w:rsid w:val="00F7359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735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73595"/>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F73595"/>
    <w:rPr>
      <w:rFonts w:eastAsiaTheme="minorEastAsia"/>
      <w:color w:val="5A5A5A" w:themeColor="text1" w:themeTint="A5"/>
      <w:spacing w:val="15"/>
    </w:rPr>
  </w:style>
  <w:style w:type="character" w:styleId="Kommentarzeichen">
    <w:name w:val="annotation reference"/>
    <w:basedOn w:val="Absatz-Standardschriftart"/>
    <w:uiPriority w:val="99"/>
    <w:semiHidden/>
    <w:unhideWhenUsed/>
    <w:rsid w:val="000D13FD"/>
    <w:rPr>
      <w:sz w:val="16"/>
      <w:szCs w:val="16"/>
    </w:rPr>
  </w:style>
  <w:style w:type="paragraph" w:styleId="Kommentartext">
    <w:name w:val="annotation text"/>
    <w:basedOn w:val="Standard"/>
    <w:link w:val="KommentartextZchn"/>
    <w:uiPriority w:val="99"/>
    <w:unhideWhenUsed/>
    <w:rsid w:val="000D13FD"/>
    <w:pPr>
      <w:spacing w:line="240" w:lineRule="auto"/>
    </w:pPr>
    <w:rPr>
      <w:sz w:val="20"/>
      <w:szCs w:val="20"/>
    </w:rPr>
  </w:style>
  <w:style w:type="character" w:customStyle="1" w:styleId="KommentartextZchn">
    <w:name w:val="Kommentartext Zchn"/>
    <w:basedOn w:val="Absatz-Standardschriftart"/>
    <w:link w:val="Kommentartext"/>
    <w:uiPriority w:val="99"/>
    <w:rsid w:val="000D13FD"/>
    <w:rPr>
      <w:sz w:val="20"/>
      <w:szCs w:val="20"/>
    </w:rPr>
  </w:style>
  <w:style w:type="paragraph" w:styleId="Kommentarthema">
    <w:name w:val="annotation subject"/>
    <w:basedOn w:val="Kommentartext"/>
    <w:next w:val="Kommentartext"/>
    <w:link w:val="KommentarthemaZchn"/>
    <w:uiPriority w:val="99"/>
    <w:semiHidden/>
    <w:unhideWhenUsed/>
    <w:rsid w:val="000D13FD"/>
    <w:rPr>
      <w:b/>
      <w:bCs/>
    </w:rPr>
  </w:style>
  <w:style w:type="character" w:customStyle="1" w:styleId="KommentarthemaZchn">
    <w:name w:val="Kommentarthema Zchn"/>
    <w:basedOn w:val="KommentartextZchn"/>
    <w:link w:val="Kommentarthema"/>
    <w:uiPriority w:val="99"/>
    <w:semiHidden/>
    <w:rsid w:val="000D13FD"/>
    <w:rPr>
      <w:b/>
      <w:bCs/>
      <w:sz w:val="20"/>
      <w:szCs w:val="20"/>
    </w:rPr>
  </w:style>
  <w:style w:type="paragraph" w:styleId="Sprechblasentext">
    <w:name w:val="Balloon Text"/>
    <w:basedOn w:val="Standard"/>
    <w:link w:val="SprechblasentextZchn"/>
    <w:uiPriority w:val="99"/>
    <w:semiHidden/>
    <w:unhideWhenUsed/>
    <w:rsid w:val="000D13F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D13FD"/>
    <w:rPr>
      <w:rFonts w:ascii="Segoe UI" w:hAnsi="Segoe UI" w:cs="Segoe UI"/>
      <w:sz w:val="18"/>
      <w:szCs w:val="18"/>
    </w:rPr>
  </w:style>
  <w:style w:type="character" w:customStyle="1" w:styleId="berschrift3Zchn">
    <w:name w:val="Überschrift 3 Zchn"/>
    <w:basedOn w:val="Absatz-Standardschriftart"/>
    <w:link w:val="berschrift3"/>
    <w:uiPriority w:val="9"/>
    <w:rsid w:val="00C6489E"/>
    <w:rPr>
      <w:rFonts w:asciiTheme="majorHAnsi" w:eastAsiaTheme="majorEastAsia" w:hAnsiTheme="majorHAnsi" w:cstheme="majorBidi"/>
      <w:color w:val="1F3763" w:themeColor="accent1" w:themeShade="7F"/>
      <w:sz w:val="24"/>
      <w:szCs w:val="24"/>
    </w:rPr>
  </w:style>
  <w:style w:type="paragraph" w:styleId="Verzeichnis3">
    <w:name w:val="toc 3"/>
    <w:basedOn w:val="Standard"/>
    <w:next w:val="Standard"/>
    <w:autoRedefine/>
    <w:uiPriority w:val="39"/>
    <w:unhideWhenUsed/>
    <w:rsid w:val="00416F37"/>
    <w:pPr>
      <w:spacing w:after="100"/>
      <w:ind w:left="440"/>
    </w:pPr>
  </w:style>
  <w:style w:type="paragraph" w:customStyle="1" w:styleId="Default">
    <w:name w:val="Default"/>
    <w:rsid w:val="0050693B"/>
    <w:pPr>
      <w:autoSpaceDE w:val="0"/>
      <w:autoSpaceDN w:val="0"/>
      <w:adjustRightInd w:val="0"/>
      <w:spacing w:after="0" w:line="240" w:lineRule="auto"/>
    </w:pPr>
    <w:rPr>
      <w:rFonts w:ascii="Georgia" w:hAnsi="Georgia" w:cs="Georgia"/>
      <w:color w:val="000000"/>
      <w:sz w:val="24"/>
      <w:szCs w:val="24"/>
    </w:rPr>
  </w:style>
  <w:style w:type="paragraph" w:styleId="berarbeitung">
    <w:name w:val="Revision"/>
    <w:hidden/>
    <w:uiPriority w:val="99"/>
    <w:semiHidden/>
    <w:rsid w:val="004064A6"/>
    <w:pPr>
      <w:spacing w:after="0" w:line="240" w:lineRule="auto"/>
    </w:pPr>
  </w:style>
  <w:style w:type="paragraph" w:styleId="HTMLVorformatiert">
    <w:name w:val="HTML Preformatted"/>
    <w:basedOn w:val="Standard"/>
    <w:link w:val="HTMLVorformatiertZchn"/>
    <w:uiPriority w:val="99"/>
    <w:unhideWhenUsed/>
    <w:rsid w:val="00036A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036AA4"/>
    <w:rPr>
      <w:rFonts w:ascii="Courier New" w:eastAsia="Times New Roman" w:hAnsi="Courier New" w:cs="Courier New"/>
      <w:sz w:val="20"/>
      <w:szCs w:val="20"/>
    </w:rPr>
  </w:style>
  <w:style w:type="character" w:styleId="BesuchterLink">
    <w:name w:val="FollowedHyperlink"/>
    <w:basedOn w:val="Absatz-Standardschriftart"/>
    <w:uiPriority w:val="99"/>
    <w:semiHidden/>
    <w:unhideWhenUsed/>
    <w:rsid w:val="004D68CE"/>
    <w:rPr>
      <w:color w:val="954F72" w:themeColor="followedHyperlink"/>
      <w:u w:val="single"/>
    </w:rPr>
  </w:style>
  <w:style w:type="character" w:styleId="Platzhaltertext">
    <w:name w:val="Placeholder Text"/>
    <w:basedOn w:val="Absatz-Standardschriftart"/>
    <w:uiPriority w:val="99"/>
    <w:semiHidden/>
    <w:rsid w:val="00726C8C"/>
    <w:rPr>
      <w:color w:val="808080"/>
    </w:rPr>
  </w:style>
  <w:style w:type="paragraph" w:customStyle="1" w:styleId="CitaviBibliographyEntry">
    <w:name w:val="Citavi Bibliography Entry"/>
    <w:basedOn w:val="Standard"/>
    <w:link w:val="CitaviBibliographyEntryZchn"/>
    <w:uiPriority w:val="99"/>
    <w:rsid w:val="007A5B12"/>
    <w:pPr>
      <w:spacing w:after="120"/>
    </w:pPr>
  </w:style>
  <w:style w:type="character" w:customStyle="1" w:styleId="CitaviBibliographyEntryZchn">
    <w:name w:val="Citavi Bibliography Entry Zchn"/>
    <w:basedOn w:val="Absatz-Standardschriftart"/>
    <w:link w:val="CitaviBibliographyEntry"/>
    <w:uiPriority w:val="99"/>
    <w:rsid w:val="007A5B12"/>
  </w:style>
  <w:style w:type="paragraph" w:customStyle="1" w:styleId="CitaviBibliographyHeading">
    <w:name w:val="Citavi Bibliography Heading"/>
    <w:basedOn w:val="berschrift1"/>
    <w:link w:val="CitaviBibliographyHeadingZchn"/>
    <w:uiPriority w:val="99"/>
    <w:rsid w:val="007A5B12"/>
  </w:style>
  <w:style w:type="character" w:customStyle="1" w:styleId="CitaviBibliographyHeadingZchn">
    <w:name w:val="Citavi Bibliography Heading Zchn"/>
    <w:basedOn w:val="Absatz-Standardschriftart"/>
    <w:link w:val="CitaviBibliographyHeading"/>
    <w:uiPriority w:val="99"/>
    <w:rsid w:val="007A5B12"/>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7A5B12"/>
  </w:style>
  <w:style w:type="character" w:customStyle="1" w:styleId="CitaviChapterBibliographyHeadingZchn">
    <w:name w:val="Citavi Chapter Bibliography Heading Zchn"/>
    <w:basedOn w:val="Absatz-Standardschriftart"/>
    <w:link w:val="CitaviChapterBibliographyHeading"/>
    <w:uiPriority w:val="99"/>
    <w:rsid w:val="007A5B12"/>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7A5B12"/>
    <w:pPr>
      <w:outlineLvl w:val="9"/>
    </w:pPr>
    <w:rPr>
      <w:noProof/>
    </w:rPr>
  </w:style>
  <w:style w:type="character" w:customStyle="1" w:styleId="CitaviBibliographySubheading1Zchn">
    <w:name w:val="Citavi Bibliography Subheading 1 Zchn"/>
    <w:basedOn w:val="Absatz-Standardschriftart"/>
    <w:link w:val="CitaviBibliographySubheading1"/>
    <w:uiPriority w:val="99"/>
    <w:rsid w:val="007A5B12"/>
    <w:rPr>
      <w:rFonts w:asciiTheme="majorHAnsi" w:eastAsiaTheme="majorEastAsia" w:hAnsiTheme="majorHAnsi" w:cstheme="majorBidi"/>
      <w:noProof/>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7A5B12"/>
    <w:pPr>
      <w:outlineLvl w:val="9"/>
    </w:pPr>
    <w:rPr>
      <w:noProof/>
    </w:rPr>
  </w:style>
  <w:style w:type="character" w:customStyle="1" w:styleId="CitaviBibliographySubheading2Zchn">
    <w:name w:val="Citavi Bibliography Subheading 2 Zchn"/>
    <w:basedOn w:val="Absatz-Standardschriftart"/>
    <w:link w:val="CitaviBibliographySubheading2"/>
    <w:uiPriority w:val="99"/>
    <w:rsid w:val="007A5B12"/>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7A5B12"/>
    <w:pPr>
      <w:outlineLvl w:val="9"/>
    </w:pPr>
    <w:rPr>
      <w:noProof/>
    </w:rPr>
  </w:style>
  <w:style w:type="character" w:customStyle="1" w:styleId="CitaviBibliographySubheading3Zchn">
    <w:name w:val="Citavi Bibliography Subheading 3 Zchn"/>
    <w:basedOn w:val="Absatz-Standardschriftart"/>
    <w:link w:val="CitaviBibliographySubheading3"/>
    <w:uiPriority w:val="99"/>
    <w:rsid w:val="007A5B12"/>
    <w:rPr>
      <w:rFonts w:asciiTheme="majorHAnsi" w:eastAsiaTheme="majorEastAsia" w:hAnsiTheme="majorHAnsi" w:cstheme="majorBidi"/>
      <w:i/>
      <w:iCs/>
      <w:noProof/>
      <w:color w:val="2F5496" w:themeColor="accent1" w:themeShade="BF"/>
    </w:rPr>
  </w:style>
  <w:style w:type="character" w:customStyle="1" w:styleId="berschrift4Zchn">
    <w:name w:val="Überschrift 4 Zchn"/>
    <w:basedOn w:val="Absatz-Standardschriftart"/>
    <w:link w:val="berschrift4"/>
    <w:uiPriority w:val="9"/>
    <w:semiHidden/>
    <w:rsid w:val="007A5B1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7A5B12"/>
    <w:pPr>
      <w:outlineLvl w:val="9"/>
    </w:pPr>
    <w:rPr>
      <w:noProof/>
    </w:rPr>
  </w:style>
  <w:style w:type="character" w:customStyle="1" w:styleId="CitaviBibliographySubheading4Zchn">
    <w:name w:val="Citavi Bibliography Subheading 4 Zchn"/>
    <w:basedOn w:val="Absatz-Standardschriftart"/>
    <w:link w:val="CitaviBibliographySubheading4"/>
    <w:uiPriority w:val="99"/>
    <w:rsid w:val="007A5B12"/>
    <w:rPr>
      <w:rFonts w:asciiTheme="majorHAnsi" w:eastAsiaTheme="majorEastAsia" w:hAnsiTheme="majorHAnsi" w:cstheme="majorBidi"/>
      <w:noProof/>
      <w:color w:val="2F5496" w:themeColor="accent1" w:themeShade="BF"/>
    </w:rPr>
  </w:style>
  <w:style w:type="character" w:customStyle="1" w:styleId="berschrift5Zchn">
    <w:name w:val="Überschrift 5 Zchn"/>
    <w:basedOn w:val="Absatz-Standardschriftart"/>
    <w:link w:val="berschrift5"/>
    <w:uiPriority w:val="9"/>
    <w:semiHidden/>
    <w:rsid w:val="007A5B1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7A5B12"/>
    <w:pPr>
      <w:jc w:val="both"/>
      <w:outlineLvl w:val="9"/>
    </w:pPr>
    <w:rPr>
      <w:noProof/>
    </w:rPr>
  </w:style>
  <w:style w:type="character" w:customStyle="1" w:styleId="CitaviBibliographySubheading5Zchn">
    <w:name w:val="Citavi Bibliography Subheading 5 Zchn"/>
    <w:basedOn w:val="Absatz-Standardschriftart"/>
    <w:link w:val="CitaviBibliographySubheading5"/>
    <w:uiPriority w:val="99"/>
    <w:rsid w:val="007A5B12"/>
    <w:rPr>
      <w:rFonts w:asciiTheme="majorHAnsi" w:eastAsiaTheme="majorEastAsia" w:hAnsiTheme="majorHAnsi" w:cstheme="majorBidi"/>
      <w:noProof/>
      <w:color w:val="1F3763" w:themeColor="accent1" w:themeShade="7F"/>
    </w:rPr>
  </w:style>
  <w:style w:type="character" w:customStyle="1" w:styleId="berschrift6Zchn">
    <w:name w:val="Überschrift 6 Zchn"/>
    <w:basedOn w:val="Absatz-Standardschriftart"/>
    <w:link w:val="berschrift6"/>
    <w:uiPriority w:val="9"/>
    <w:semiHidden/>
    <w:rsid w:val="007A5B1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7A5B12"/>
    <w:pPr>
      <w:jc w:val="both"/>
      <w:outlineLvl w:val="9"/>
    </w:pPr>
    <w:rPr>
      <w:noProof/>
    </w:rPr>
  </w:style>
  <w:style w:type="character" w:customStyle="1" w:styleId="CitaviBibliographySubheading6Zchn">
    <w:name w:val="Citavi Bibliography Subheading 6 Zchn"/>
    <w:basedOn w:val="Absatz-Standardschriftart"/>
    <w:link w:val="CitaviBibliographySubheading6"/>
    <w:uiPriority w:val="99"/>
    <w:rsid w:val="007A5B12"/>
    <w:rPr>
      <w:rFonts w:asciiTheme="majorHAnsi" w:eastAsiaTheme="majorEastAsia" w:hAnsiTheme="majorHAnsi" w:cstheme="majorBidi"/>
      <w:i/>
      <w:iCs/>
      <w:noProof/>
      <w:color w:val="1F3763" w:themeColor="accent1" w:themeShade="7F"/>
    </w:rPr>
  </w:style>
  <w:style w:type="character" w:customStyle="1" w:styleId="berschrift7Zchn">
    <w:name w:val="Überschrift 7 Zchn"/>
    <w:basedOn w:val="Absatz-Standardschriftart"/>
    <w:link w:val="berschrift7"/>
    <w:uiPriority w:val="9"/>
    <w:semiHidden/>
    <w:rsid w:val="007A5B1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7A5B12"/>
    <w:pPr>
      <w:jc w:val="both"/>
      <w:outlineLvl w:val="9"/>
    </w:pPr>
    <w:rPr>
      <w:noProof/>
    </w:rPr>
  </w:style>
  <w:style w:type="character" w:customStyle="1" w:styleId="CitaviBibliographySubheading7Zchn">
    <w:name w:val="Citavi Bibliography Subheading 7 Zchn"/>
    <w:basedOn w:val="Absatz-Standardschriftart"/>
    <w:link w:val="CitaviBibliographySubheading7"/>
    <w:uiPriority w:val="99"/>
    <w:rsid w:val="007A5B12"/>
    <w:rPr>
      <w:rFonts w:asciiTheme="majorHAnsi" w:eastAsiaTheme="majorEastAsia" w:hAnsiTheme="majorHAnsi" w:cstheme="majorBidi"/>
      <w:noProof/>
      <w:color w:val="272727" w:themeColor="text1" w:themeTint="D8"/>
      <w:sz w:val="21"/>
      <w:szCs w:val="21"/>
    </w:rPr>
  </w:style>
  <w:style w:type="character" w:customStyle="1" w:styleId="berschrift8Zchn">
    <w:name w:val="Überschrift 8 Zchn"/>
    <w:basedOn w:val="Absatz-Standardschriftart"/>
    <w:link w:val="berschrift8"/>
    <w:uiPriority w:val="9"/>
    <w:semiHidden/>
    <w:rsid w:val="007A5B1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7A5B12"/>
    <w:pPr>
      <w:jc w:val="both"/>
      <w:outlineLvl w:val="9"/>
    </w:pPr>
    <w:rPr>
      <w:noProof/>
    </w:rPr>
  </w:style>
  <w:style w:type="character" w:customStyle="1" w:styleId="CitaviBibliographySubheading8Zchn">
    <w:name w:val="Citavi Bibliography Subheading 8 Zchn"/>
    <w:basedOn w:val="Absatz-Standardschriftart"/>
    <w:link w:val="CitaviBibliographySubheading8"/>
    <w:uiPriority w:val="99"/>
    <w:rsid w:val="007A5B12"/>
    <w:rPr>
      <w:rFonts w:asciiTheme="majorHAnsi" w:eastAsiaTheme="majorEastAsia" w:hAnsiTheme="majorHAnsi" w:cstheme="majorBidi"/>
      <w:i/>
      <w:iCs/>
      <w:noProof/>
      <w:color w:val="272727" w:themeColor="text1" w:themeTint="D8"/>
      <w:sz w:val="21"/>
      <w:szCs w:val="21"/>
    </w:rPr>
  </w:style>
  <w:style w:type="character" w:customStyle="1" w:styleId="berschrift9Zchn">
    <w:name w:val="Überschrift 9 Zchn"/>
    <w:basedOn w:val="Absatz-Standardschriftart"/>
    <w:link w:val="berschrift9"/>
    <w:uiPriority w:val="9"/>
    <w:semiHidden/>
    <w:rsid w:val="007A5B12"/>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8C4292"/>
  </w:style>
  <w:style w:type="character" w:styleId="Buchtitel">
    <w:name w:val="Book Title"/>
    <w:basedOn w:val="Absatz-Standardschriftart"/>
    <w:uiPriority w:val="33"/>
    <w:qFormat/>
    <w:rsid w:val="008C4292"/>
    <w:rPr>
      <w:b/>
      <w:bCs/>
      <w:i/>
      <w:iCs/>
      <w:spacing w:val="5"/>
    </w:rPr>
  </w:style>
  <w:style w:type="character" w:styleId="IntensiverVerweis">
    <w:name w:val="Intense Reference"/>
    <w:basedOn w:val="Absatz-Standardschriftart"/>
    <w:uiPriority w:val="32"/>
    <w:qFormat/>
    <w:rsid w:val="008C4292"/>
    <w:rPr>
      <w:b/>
      <w:bCs/>
      <w:smallCaps/>
      <w:color w:val="4472C4" w:themeColor="accent1"/>
      <w:spacing w:val="5"/>
    </w:rPr>
  </w:style>
  <w:style w:type="character" w:styleId="SchwacherVerweis">
    <w:name w:val="Subtle Reference"/>
    <w:basedOn w:val="Absatz-Standardschriftart"/>
    <w:uiPriority w:val="31"/>
    <w:qFormat/>
    <w:rsid w:val="008C4292"/>
    <w:rPr>
      <w:smallCaps/>
      <w:color w:val="5A5A5A" w:themeColor="text1" w:themeTint="A5"/>
    </w:rPr>
  </w:style>
  <w:style w:type="character" w:styleId="IntensiveHervorhebung">
    <w:name w:val="Intense Emphasis"/>
    <w:basedOn w:val="Absatz-Standardschriftart"/>
    <w:uiPriority w:val="21"/>
    <w:qFormat/>
    <w:rsid w:val="008C4292"/>
    <w:rPr>
      <w:i/>
      <w:iCs/>
      <w:color w:val="4472C4" w:themeColor="accent1"/>
    </w:rPr>
  </w:style>
  <w:style w:type="character" w:styleId="SchwacheHervorhebung">
    <w:name w:val="Subtle Emphasis"/>
    <w:basedOn w:val="Absatz-Standardschriftart"/>
    <w:uiPriority w:val="19"/>
    <w:qFormat/>
    <w:rsid w:val="008C4292"/>
    <w:rPr>
      <w:i/>
      <w:iCs/>
      <w:color w:val="404040" w:themeColor="text1" w:themeTint="BF"/>
    </w:rPr>
  </w:style>
  <w:style w:type="paragraph" w:styleId="IntensivesZitat">
    <w:name w:val="Intense Quote"/>
    <w:basedOn w:val="Standard"/>
    <w:next w:val="Standard"/>
    <w:link w:val="IntensivesZitatZchn"/>
    <w:uiPriority w:val="30"/>
    <w:qFormat/>
    <w:rsid w:val="008C429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C4292"/>
    <w:rPr>
      <w:i/>
      <w:iCs/>
      <w:color w:val="4472C4" w:themeColor="accent1"/>
    </w:rPr>
  </w:style>
  <w:style w:type="paragraph" w:styleId="Zitat">
    <w:name w:val="Quote"/>
    <w:basedOn w:val="Standard"/>
    <w:next w:val="Standard"/>
    <w:link w:val="ZitatZchn"/>
    <w:uiPriority w:val="29"/>
    <w:qFormat/>
    <w:rsid w:val="008C4292"/>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C4292"/>
    <w:rPr>
      <w:i/>
      <w:iCs/>
      <w:color w:val="404040" w:themeColor="text1" w:themeTint="BF"/>
    </w:rPr>
  </w:style>
  <w:style w:type="table" w:styleId="MittlereListe1-Akzent1">
    <w:name w:val="Medium List 1 Accent 1"/>
    <w:basedOn w:val="NormaleTabelle"/>
    <w:uiPriority w:val="65"/>
    <w:semiHidden/>
    <w:unhideWhenUsed/>
    <w:rsid w:val="00B24EF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24EF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24EF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24EF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C429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24EF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C429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24EF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24EF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24EF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24EF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24EF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C429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24EF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24EF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24EF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24EF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24EF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C429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24EF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C4292"/>
    <w:pPr>
      <w:spacing w:after="0" w:line="240" w:lineRule="auto"/>
    </w:pPr>
  </w:style>
  <w:style w:type="character" w:styleId="HTMLVariable">
    <w:name w:val="HTML Variable"/>
    <w:basedOn w:val="Absatz-Standardschriftart"/>
    <w:uiPriority w:val="99"/>
    <w:semiHidden/>
    <w:unhideWhenUsed/>
    <w:rsid w:val="008C4292"/>
    <w:rPr>
      <w:i/>
      <w:iCs/>
    </w:rPr>
  </w:style>
  <w:style w:type="character" w:styleId="HTMLSchreibmaschine">
    <w:name w:val="HTML Typewriter"/>
    <w:basedOn w:val="Absatz-Standardschriftart"/>
    <w:uiPriority w:val="99"/>
    <w:semiHidden/>
    <w:unhideWhenUsed/>
    <w:rsid w:val="008C4292"/>
    <w:rPr>
      <w:rFonts w:ascii="Consolas" w:hAnsi="Consolas"/>
      <w:sz w:val="20"/>
      <w:szCs w:val="20"/>
    </w:rPr>
  </w:style>
  <w:style w:type="character" w:styleId="HTMLBeispiel">
    <w:name w:val="HTML Sample"/>
    <w:basedOn w:val="Absatz-Standardschriftart"/>
    <w:uiPriority w:val="99"/>
    <w:semiHidden/>
    <w:unhideWhenUsed/>
    <w:rsid w:val="008C4292"/>
    <w:rPr>
      <w:rFonts w:ascii="Consolas" w:hAnsi="Consolas"/>
      <w:sz w:val="24"/>
      <w:szCs w:val="24"/>
    </w:rPr>
  </w:style>
  <w:style w:type="character" w:styleId="HTMLTastatur">
    <w:name w:val="HTML Keyboard"/>
    <w:basedOn w:val="Absatz-Standardschriftart"/>
    <w:uiPriority w:val="99"/>
    <w:semiHidden/>
    <w:unhideWhenUsed/>
    <w:rsid w:val="008C4292"/>
    <w:rPr>
      <w:rFonts w:ascii="Consolas" w:hAnsi="Consolas"/>
      <w:sz w:val="20"/>
      <w:szCs w:val="20"/>
    </w:rPr>
  </w:style>
  <w:style w:type="character" w:styleId="HTMLDefinition">
    <w:name w:val="HTML Definition"/>
    <w:basedOn w:val="Absatz-Standardschriftart"/>
    <w:uiPriority w:val="99"/>
    <w:semiHidden/>
    <w:unhideWhenUsed/>
    <w:rsid w:val="008C4292"/>
    <w:rPr>
      <w:i/>
      <w:iCs/>
    </w:rPr>
  </w:style>
  <w:style w:type="character" w:styleId="HTMLCode">
    <w:name w:val="HTML Code"/>
    <w:basedOn w:val="Absatz-Standardschriftart"/>
    <w:uiPriority w:val="99"/>
    <w:semiHidden/>
    <w:unhideWhenUsed/>
    <w:rsid w:val="008C4292"/>
    <w:rPr>
      <w:rFonts w:ascii="Consolas" w:hAnsi="Consolas"/>
      <w:sz w:val="20"/>
      <w:szCs w:val="20"/>
    </w:rPr>
  </w:style>
  <w:style w:type="character" w:styleId="HTMLZitat">
    <w:name w:val="HTML Cite"/>
    <w:basedOn w:val="Absatz-Standardschriftart"/>
    <w:uiPriority w:val="99"/>
    <w:semiHidden/>
    <w:unhideWhenUsed/>
    <w:rsid w:val="008C4292"/>
    <w:rPr>
      <w:i/>
      <w:iCs/>
    </w:rPr>
  </w:style>
  <w:style w:type="paragraph" w:styleId="HTMLAdresse">
    <w:name w:val="HTML Address"/>
    <w:basedOn w:val="Standard"/>
    <w:link w:val="HTMLAdresseZchn"/>
    <w:uiPriority w:val="99"/>
    <w:semiHidden/>
    <w:unhideWhenUsed/>
    <w:rsid w:val="008C4292"/>
    <w:pPr>
      <w:spacing w:after="0" w:line="240" w:lineRule="auto"/>
    </w:pPr>
    <w:rPr>
      <w:i/>
      <w:iCs/>
    </w:rPr>
  </w:style>
  <w:style w:type="character" w:customStyle="1" w:styleId="HTMLAdresseZchn">
    <w:name w:val="HTML Adresse Zchn"/>
    <w:basedOn w:val="Absatz-Standardschriftart"/>
    <w:link w:val="HTMLAdresse"/>
    <w:uiPriority w:val="99"/>
    <w:semiHidden/>
    <w:rsid w:val="008C4292"/>
    <w:rPr>
      <w:i/>
      <w:iCs/>
    </w:rPr>
  </w:style>
  <w:style w:type="character" w:styleId="HTMLAkronym">
    <w:name w:val="HTML Acronym"/>
    <w:basedOn w:val="Absatz-Standardschriftart"/>
    <w:uiPriority w:val="99"/>
    <w:semiHidden/>
    <w:unhideWhenUsed/>
    <w:rsid w:val="008C4292"/>
  </w:style>
  <w:style w:type="paragraph" w:styleId="StandardWeb">
    <w:name w:val="Normal (Web)"/>
    <w:basedOn w:val="Standard"/>
    <w:uiPriority w:val="99"/>
    <w:semiHidden/>
    <w:unhideWhenUsed/>
    <w:rsid w:val="008C4292"/>
    <w:rPr>
      <w:rFonts w:ascii="Times New Roman" w:hAnsi="Times New Roman" w:cs="Times New Roman"/>
      <w:sz w:val="24"/>
      <w:szCs w:val="24"/>
    </w:rPr>
  </w:style>
  <w:style w:type="paragraph" w:styleId="NurText">
    <w:name w:val="Plain Text"/>
    <w:basedOn w:val="Standard"/>
    <w:link w:val="NurTextZchn"/>
    <w:uiPriority w:val="99"/>
    <w:semiHidden/>
    <w:unhideWhenUsed/>
    <w:rsid w:val="008C4292"/>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C4292"/>
    <w:rPr>
      <w:rFonts w:ascii="Consolas" w:hAnsi="Consolas"/>
      <w:sz w:val="21"/>
      <w:szCs w:val="21"/>
    </w:rPr>
  </w:style>
  <w:style w:type="paragraph" w:styleId="Dokumentstruktur">
    <w:name w:val="Document Map"/>
    <w:basedOn w:val="Standard"/>
    <w:link w:val="DokumentstrukturZchn"/>
    <w:uiPriority w:val="99"/>
    <w:semiHidden/>
    <w:unhideWhenUsed/>
    <w:rsid w:val="008C429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C4292"/>
    <w:rPr>
      <w:rFonts w:ascii="Segoe UI" w:hAnsi="Segoe UI" w:cs="Segoe UI"/>
      <w:sz w:val="16"/>
      <w:szCs w:val="16"/>
    </w:rPr>
  </w:style>
  <w:style w:type="character" w:styleId="Hervorhebung">
    <w:name w:val="Emphasis"/>
    <w:basedOn w:val="Absatz-Standardschriftart"/>
    <w:uiPriority w:val="20"/>
    <w:qFormat/>
    <w:rsid w:val="008C4292"/>
    <w:rPr>
      <w:i/>
      <w:iCs/>
    </w:rPr>
  </w:style>
  <w:style w:type="character" w:styleId="Fett">
    <w:name w:val="Strong"/>
    <w:basedOn w:val="Absatz-Standardschriftart"/>
    <w:uiPriority w:val="22"/>
    <w:qFormat/>
    <w:rsid w:val="008C4292"/>
    <w:rPr>
      <w:b/>
      <w:bCs/>
    </w:rPr>
  </w:style>
  <w:style w:type="paragraph" w:styleId="Blocktext">
    <w:name w:val="Block Text"/>
    <w:basedOn w:val="Standard"/>
    <w:uiPriority w:val="99"/>
    <w:semiHidden/>
    <w:unhideWhenUsed/>
    <w:rsid w:val="008C429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8C429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C4292"/>
    <w:rPr>
      <w:sz w:val="16"/>
      <w:szCs w:val="16"/>
    </w:rPr>
  </w:style>
  <w:style w:type="paragraph" w:styleId="Textkrper-Einzug2">
    <w:name w:val="Body Text Indent 2"/>
    <w:basedOn w:val="Standard"/>
    <w:link w:val="Textkrper-Einzug2Zchn"/>
    <w:uiPriority w:val="99"/>
    <w:semiHidden/>
    <w:unhideWhenUsed/>
    <w:rsid w:val="008C429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C4292"/>
  </w:style>
  <w:style w:type="paragraph" w:styleId="Textkrper3">
    <w:name w:val="Body Text 3"/>
    <w:basedOn w:val="Standard"/>
    <w:link w:val="Textkrper3Zchn"/>
    <w:uiPriority w:val="99"/>
    <w:semiHidden/>
    <w:unhideWhenUsed/>
    <w:rsid w:val="008C4292"/>
    <w:pPr>
      <w:spacing w:after="120"/>
    </w:pPr>
    <w:rPr>
      <w:sz w:val="16"/>
      <w:szCs w:val="16"/>
    </w:rPr>
  </w:style>
  <w:style w:type="character" w:customStyle="1" w:styleId="Textkrper3Zchn">
    <w:name w:val="Textkörper 3 Zchn"/>
    <w:basedOn w:val="Absatz-Standardschriftart"/>
    <w:link w:val="Textkrper3"/>
    <w:uiPriority w:val="99"/>
    <w:semiHidden/>
    <w:rsid w:val="008C4292"/>
    <w:rPr>
      <w:sz w:val="16"/>
      <w:szCs w:val="16"/>
    </w:rPr>
  </w:style>
  <w:style w:type="paragraph" w:styleId="Textkrper2">
    <w:name w:val="Body Text 2"/>
    <w:basedOn w:val="Standard"/>
    <w:link w:val="Textkrper2Zchn"/>
    <w:uiPriority w:val="99"/>
    <w:semiHidden/>
    <w:unhideWhenUsed/>
    <w:rsid w:val="008C4292"/>
    <w:pPr>
      <w:spacing w:after="120" w:line="480" w:lineRule="auto"/>
    </w:pPr>
  </w:style>
  <w:style w:type="character" w:customStyle="1" w:styleId="Textkrper2Zchn">
    <w:name w:val="Textkörper 2 Zchn"/>
    <w:basedOn w:val="Absatz-Standardschriftart"/>
    <w:link w:val="Textkrper2"/>
    <w:uiPriority w:val="99"/>
    <w:semiHidden/>
    <w:rsid w:val="008C4292"/>
  </w:style>
  <w:style w:type="paragraph" w:styleId="Fu-Endnotenberschrift">
    <w:name w:val="Note Heading"/>
    <w:basedOn w:val="Standard"/>
    <w:next w:val="Standard"/>
    <w:link w:val="Fu-EndnotenberschriftZchn"/>
    <w:uiPriority w:val="99"/>
    <w:semiHidden/>
    <w:unhideWhenUsed/>
    <w:rsid w:val="008C429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C4292"/>
  </w:style>
  <w:style w:type="paragraph" w:styleId="Textkrper-Zeileneinzug">
    <w:name w:val="Body Text Indent"/>
    <w:basedOn w:val="Standard"/>
    <w:link w:val="Textkrper-ZeileneinzugZchn"/>
    <w:uiPriority w:val="99"/>
    <w:semiHidden/>
    <w:unhideWhenUsed/>
    <w:rsid w:val="008C4292"/>
    <w:pPr>
      <w:spacing w:after="120"/>
      <w:ind w:left="283"/>
    </w:pPr>
  </w:style>
  <w:style w:type="character" w:customStyle="1" w:styleId="Textkrper-ZeileneinzugZchn">
    <w:name w:val="Textkörper-Zeileneinzug Zchn"/>
    <w:basedOn w:val="Absatz-Standardschriftart"/>
    <w:link w:val="Textkrper-Zeileneinzug"/>
    <w:uiPriority w:val="99"/>
    <w:semiHidden/>
    <w:rsid w:val="008C4292"/>
  </w:style>
  <w:style w:type="paragraph" w:styleId="Textkrper-Erstzeileneinzug2">
    <w:name w:val="Body Text First Indent 2"/>
    <w:basedOn w:val="Textkrper-Zeileneinzug"/>
    <w:link w:val="Textkrper-Erstzeileneinzug2Zchn"/>
    <w:uiPriority w:val="99"/>
    <w:semiHidden/>
    <w:unhideWhenUsed/>
    <w:rsid w:val="008C429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C4292"/>
  </w:style>
  <w:style w:type="paragraph" w:styleId="Textkrper">
    <w:name w:val="Body Text"/>
    <w:basedOn w:val="Standard"/>
    <w:link w:val="TextkrperZchn"/>
    <w:uiPriority w:val="99"/>
    <w:semiHidden/>
    <w:unhideWhenUsed/>
    <w:rsid w:val="008C4292"/>
    <w:pPr>
      <w:spacing w:after="120"/>
    </w:pPr>
  </w:style>
  <w:style w:type="character" w:customStyle="1" w:styleId="TextkrperZchn">
    <w:name w:val="Textkörper Zchn"/>
    <w:basedOn w:val="Absatz-Standardschriftart"/>
    <w:link w:val="Textkrper"/>
    <w:uiPriority w:val="99"/>
    <w:semiHidden/>
    <w:rsid w:val="008C4292"/>
  </w:style>
  <w:style w:type="paragraph" w:styleId="Textkrper-Erstzeileneinzug">
    <w:name w:val="Body Text First Indent"/>
    <w:basedOn w:val="Textkrper"/>
    <w:link w:val="Textkrper-ErstzeileneinzugZchn"/>
    <w:uiPriority w:val="99"/>
    <w:semiHidden/>
    <w:unhideWhenUsed/>
    <w:rsid w:val="008C4292"/>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C4292"/>
  </w:style>
  <w:style w:type="paragraph" w:styleId="Datum">
    <w:name w:val="Date"/>
    <w:basedOn w:val="Standard"/>
    <w:next w:val="Standard"/>
    <w:link w:val="DatumZchn"/>
    <w:uiPriority w:val="99"/>
    <w:semiHidden/>
    <w:unhideWhenUsed/>
    <w:rsid w:val="008C4292"/>
  </w:style>
  <w:style w:type="character" w:customStyle="1" w:styleId="DatumZchn">
    <w:name w:val="Datum Zchn"/>
    <w:basedOn w:val="Absatz-Standardschriftart"/>
    <w:link w:val="Datum"/>
    <w:uiPriority w:val="99"/>
    <w:semiHidden/>
    <w:rsid w:val="008C4292"/>
  </w:style>
  <w:style w:type="paragraph" w:styleId="Anrede">
    <w:name w:val="Salutation"/>
    <w:basedOn w:val="Standard"/>
    <w:next w:val="Standard"/>
    <w:link w:val="AnredeZchn"/>
    <w:uiPriority w:val="99"/>
    <w:semiHidden/>
    <w:unhideWhenUsed/>
    <w:rsid w:val="008C4292"/>
  </w:style>
  <w:style w:type="character" w:customStyle="1" w:styleId="AnredeZchn">
    <w:name w:val="Anrede Zchn"/>
    <w:basedOn w:val="Absatz-Standardschriftart"/>
    <w:link w:val="Anrede"/>
    <w:uiPriority w:val="99"/>
    <w:semiHidden/>
    <w:rsid w:val="008C4292"/>
  </w:style>
  <w:style w:type="paragraph" w:styleId="Nachrichtenkopf">
    <w:name w:val="Message Header"/>
    <w:basedOn w:val="Standard"/>
    <w:link w:val="NachrichtenkopfZchn"/>
    <w:uiPriority w:val="99"/>
    <w:semiHidden/>
    <w:unhideWhenUsed/>
    <w:rsid w:val="008C429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8C429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C4292"/>
    <w:pPr>
      <w:spacing w:after="120"/>
      <w:ind w:left="1415"/>
      <w:contextualSpacing/>
    </w:pPr>
  </w:style>
  <w:style w:type="paragraph" w:styleId="Listenfortsetzung4">
    <w:name w:val="List Continue 4"/>
    <w:basedOn w:val="Standard"/>
    <w:uiPriority w:val="99"/>
    <w:semiHidden/>
    <w:unhideWhenUsed/>
    <w:rsid w:val="008C4292"/>
    <w:pPr>
      <w:spacing w:after="120"/>
      <w:ind w:left="1132"/>
      <w:contextualSpacing/>
    </w:pPr>
  </w:style>
  <w:style w:type="paragraph" w:styleId="Listenfortsetzung3">
    <w:name w:val="List Continue 3"/>
    <w:basedOn w:val="Standard"/>
    <w:uiPriority w:val="99"/>
    <w:semiHidden/>
    <w:unhideWhenUsed/>
    <w:rsid w:val="008C4292"/>
    <w:pPr>
      <w:spacing w:after="120"/>
      <w:ind w:left="849"/>
      <w:contextualSpacing/>
    </w:pPr>
  </w:style>
  <w:style w:type="paragraph" w:styleId="Listenfortsetzung2">
    <w:name w:val="List Continue 2"/>
    <w:basedOn w:val="Standard"/>
    <w:uiPriority w:val="99"/>
    <w:semiHidden/>
    <w:unhideWhenUsed/>
    <w:rsid w:val="008C4292"/>
    <w:pPr>
      <w:spacing w:after="120"/>
      <w:ind w:left="566"/>
      <w:contextualSpacing/>
    </w:pPr>
  </w:style>
  <w:style w:type="paragraph" w:styleId="Listenfortsetzung">
    <w:name w:val="List Continue"/>
    <w:basedOn w:val="Standard"/>
    <w:uiPriority w:val="99"/>
    <w:semiHidden/>
    <w:unhideWhenUsed/>
    <w:rsid w:val="008C4292"/>
    <w:pPr>
      <w:spacing w:after="120"/>
      <w:ind w:left="283"/>
      <w:contextualSpacing/>
    </w:pPr>
  </w:style>
  <w:style w:type="paragraph" w:styleId="Unterschrift">
    <w:name w:val="Signature"/>
    <w:basedOn w:val="Standard"/>
    <w:link w:val="UnterschriftZchn"/>
    <w:uiPriority w:val="99"/>
    <w:semiHidden/>
    <w:unhideWhenUsed/>
    <w:rsid w:val="008C4292"/>
    <w:pPr>
      <w:spacing w:after="0" w:line="240" w:lineRule="auto"/>
      <w:ind w:left="4252"/>
    </w:pPr>
  </w:style>
  <w:style w:type="character" w:customStyle="1" w:styleId="UnterschriftZchn">
    <w:name w:val="Unterschrift Zchn"/>
    <w:basedOn w:val="Absatz-Standardschriftart"/>
    <w:link w:val="Unterschrift"/>
    <w:uiPriority w:val="99"/>
    <w:semiHidden/>
    <w:rsid w:val="008C4292"/>
  </w:style>
  <w:style w:type="paragraph" w:styleId="Gruformel">
    <w:name w:val="Closing"/>
    <w:basedOn w:val="Standard"/>
    <w:link w:val="GruformelZchn"/>
    <w:uiPriority w:val="99"/>
    <w:semiHidden/>
    <w:unhideWhenUsed/>
    <w:rsid w:val="008C4292"/>
    <w:pPr>
      <w:spacing w:after="0" w:line="240" w:lineRule="auto"/>
      <w:ind w:left="4252"/>
    </w:pPr>
  </w:style>
  <w:style w:type="character" w:customStyle="1" w:styleId="GruformelZchn">
    <w:name w:val="Grußformel Zchn"/>
    <w:basedOn w:val="Absatz-Standardschriftart"/>
    <w:link w:val="Gruformel"/>
    <w:uiPriority w:val="99"/>
    <w:semiHidden/>
    <w:rsid w:val="008C4292"/>
  </w:style>
  <w:style w:type="paragraph" w:styleId="Listennummer5">
    <w:name w:val="List Number 5"/>
    <w:basedOn w:val="Standard"/>
    <w:uiPriority w:val="99"/>
    <w:semiHidden/>
    <w:unhideWhenUsed/>
    <w:rsid w:val="008C4292"/>
    <w:pPr>
      <w:numPr>
        <w:numId w:val="20"/>
      </w:numPr>
      <w:contextualSpacing/>
    </w:pPr>
  </w:style>
  <w:style w:type="paragraph" w:styleId="Listennummer4">
    <w:name w:val="List Number 4"/>
    <w:basedOn w:val="Standard"/>
    <w:uiPriority w:val="99"/>
    <w:semiHidden/>
    <w:unhideWhenUsed/>
    <w:rsid w:val="008C4292"/>
    <w:pPr>
      <w:numPr>
        <w:numId w:val="21"/>
      </w:numPr>
      <w:contextualSpacing/>
    </w:pPr>
  </w:style>
  <w:style w:type="paragraph" w:styleId="Listennummer3">
    <w:name w:val="List Number 3"/>
    <w:basedOn w:val="Standard"/>
    <w:uiPriority w:val="99"/>
    <w:semiHidden/>
    <w:unhideWhenUsed/>
    <w:rsid w:val="008C4292"/>
    <w:pPr>
      <w:numPr>
        <w:numId w:val="22"/>
      </w:numPr>
      <w:contextualSpacing/>
    </w:pPr>
  </w:style>
  <w:style w:type="paragraph" w:styleId="Listennummer2">
    <w:name w:val="List Number 2"/>
    <w:basedOn w:val="Standard"/>
    <w:uiPriority w:val="99"/>
    <w:semiHidden/>
    <w:unhideWhenUsed/>
    <w:rsid w:val="008C4292"/>
    <w:pPr>
      <w:numPr>
        <w:numId w:val="23"/>
      </w:numPr>
      <w:contextualSpacing/>
    </w:pPr>
  </w:style>
  <w:style w:type="paragraph" w:styleId="Aufzhlungszeichen5">
    <w:name w:val="List Bullet 5"/>
    <w:basedOn w:val="Standard"/>
    <w:uiPriority w:val="99"/>
    <w:semiHidden/>
    <w:unhideWhenUsed/>
    <w:rsid w:val="008C4292"/>
    <w:pPr>
      <w:numPr>
        <w:numId w:val="24"/>
      </w:numPr>
      <w:contextualSpacing/>
    </w:pPr>
  </w:style>
  <w:style w:type="paragraph" w:styleId="Aufzhlungszeichen4">
    <w:name w:val="List Bullet 4"/>
    <w:basedOn w:val="Standard"/>
    <w:uiPriority w:val="99"/>
    <w:semiHidden/>
    <w:unhideWhenUsed/>
    <w:rsid w:val="008C4292"/>
    <w:pPr>
      <w:numPr>
        <w:numId w:val="25"/>
      </w:numPr>
      <w:contextualSpacing/>
    </w:pPr>
  </w:style>
  <w:style w:type="paragraph" w:styleId="Aufzhlungszeichen3">
    <w:name w:val="List Bullet 3"/>
    <w:basedOn w:val="Standard"/>
    <w:uiPriority w:val="99"/>
    <w:semiHidden/>
    <w:unhideWhenUsed/>
    <w:rsid w:val="008C4292"/>
    <w:pPr>
      <w:numPr>
        <w:numId w:val="26"/>
      </w:numPr>
      <w:contextualSpacing/>
    </w:pPr>
  </w:style>
  <w:style w:type="paragraph" w:styleId="Aufzhlungszeichen2">
    <w:name w:val="List Bullet 2"/>
    <w:basedOn w:val="Standard"/>
    <w:uiPriority w:val="99"/>
    <w:semiHidden/>
    <w:unhideWhenUsed/>
    <w:rsid w:val="008C4292"/>
    <w:pPr>
      <w:numPr>
        <w:numId w:val="27"/>
      </w:numPr>
      <w:contextualSpacing/>
    </w:pPr>
  </w:style>
  <w:style w:type="paragraph" w:styleId="Liste5">
    <w:name w:val="List 5"/>
    <w:basedOn w:val="Standard"/>
    <w:uiPriority w:val="99"/>
    <w:semiHidden/>
    <w:unhideWhenUsed/>
    <w:rsid w:val="008C4292"/>
    <w:pPr>
      <w:ind w:left="1415" w:hanging="283"/>
      <w:contextualSpacing/>
    </w:pPr>
  </w:style>
  <w:style w:type="paragraph" w:styleId="Liste4">
    <w:name w:val="List 4"/>
    <w:basedOn w:val="Standard"/>
    <w:uiPriority w:val="99"/>
    <w:semiHidden/>
    <w:unhideWhenUsed/>
    <w:rsid w:val="008C4292"/>
    <w:pPr>
      <w:ind w:left="1132" w:hanging="283"/>
      <w:contextualSpacing/>
    </w:pPr>
  </w:style>
  <w:style w:type="paragraph" w:styleId="Liste3">
    <w:name w:val="List 3"/>
    <w:basedOn w:val="Standard"/>
    <w:uiPriority w:val="99"/>
    <w:semiHidden/>
    <w:unhideWhenUsed/>
    <w:rsid w:val="008C4292"/>
    <w:pPr>
      <w:ind w:left="849" w:hanging="283"/>
      <w:contextualSpacing/>
    </w:pPr>
  </w:style>
  <w:style w:type="paragraph" w:styleId="Liste2">
    <w:name w:val="List 2"/>
    <w:basedOn w:val="Standard"/>
    <w:uiPriority w:val="99"/>
    <w:semiHidden/>
    <w:unhideWhenUsed/>
    <w:rsid w:val="008C4292"/>
    <w:pPr>
      <w:ind w:left="566" w:hanging="283"/>
      <w:contextualSpacing/>
    </w:pPr>
  </w:style>
  <w:style w:type="paragraph" w:styleId="Listennummer">
    <w:name w:val="List Number"/>
    <w:basedOn w:val="Standard"/>
    <w:uiPriority w:val="99"/>
    <w:semiHidden/>
    <w:unhideWhenUsed/>
    <w:rsid w:val="008C4292"/>
    <w:pPr>
      <w:numPr>
        <w:numId w:val="28"/>
      </w:numPr>
      <w:contextualSpacing/>
    </w:pPr>
  </w:style>
  <w:style w:type="paragraph" w:styleId="Aufzhlungszeichen">
    <w:name w:val="List Bullet"/>
    <w:basedOn w:val="Standard"/>
    <w:uiPriority w:val="99"/>
    <w:semiHidden/>
    <w:unhideWhenUsed/>
    <w:rsid w:val="008C4292"/>
    <w:pPr>
      <w:numPr>
        <w:numId w:val="29"/>
      </w:numPr>
      <w:contextualSpacing/>
    </w:pPr>
  </w:style>
  <w:style w:type="paragraph" w:styleId="Liste">
    <w:name w:val="List"/>
    <w:basedOn w:val="Standard"/>
    <w:uiPriority w:val="99"/>
    <w:semiHidden/>
    <w:unhideWhenUsed/>
    <w:rsid w:val="008C4292"/>
    <w:pPr>
      <w:ind w:left="283" w:hanging="283"/>
      <w:contextualSpacing/>
    </w:pPr>
  </w:style>
  <w:style w:type="paragraph" w:styleId="RGV-berschrift">
    <w:name w:val="toa heading"/>
    <w:basedOn w:val="Standard"/>
    <w:next w:val="Standard"/>
    <w:uiPriority w:val="99"/>
    <w:semiHidden/>
    <w:unhideWhenUsed/>
    <w:rsid w:val="008C4292"/>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8C429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8C4292"/>
    <w:rPr>
      <w:rFonts w:ascii="Consolas" w:hAnsi="Consolas"/>
      <w:sz w:val="20"/>
      <w:szCs w:val="20"/>
    </w:rPr>
  </w:style>
  <w:style w:type="paragraph" w:styleId="Rechtsgrundlagenverzeichnis">
    <w:name w:val="table of authorities"/>
    <w:basedOn w:val="Standard"/>
    <w:next w:val="Standard"/>
    <w:uiPriority w:val="99"/>
    <w:semiHidden/>
    <w:unhideWhenUsed/>
    <w:rsid w:val="008C4292"/>
    <w:pPr>
      <w:spacing w:after="0"/>
      <w:ind w:left="220" w:hanging="220"/>
    </w:pPr>
  </w:style>
  <w:style w:type="paragraph" w:styleId="Endnotentext">
    <w:name w:val="endnote text"/>
    <w:basedOn w:val="Standard"/>
    <w:link w:val="EndnotentextZchn"/>
    <w:uiPriority w:val="99"/>
    <w:semiHidden/>
    <w:unhideWhenUsed/>
    <w:rsid w:val="008C429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C4292"/>
    <w:rPr>
      <w:sz w:val="20"/>
      <w:szCs w:val="20"/>
    </w:rPr>
  </w:style>
  <w:style w:type="character" w:styleId="Endnotenzeichen">
    <w:name w:val="endnote reference"/>
    <w:basedOn w:val="Absatz-Standardschriftart"/>
    <w:uiPriority w:val="99"/>
    <w:semiHidden/>
    <w:unhideWhenUsed/>
    <w:rsid w:val="008C4292"/>
    <w:rPr>
      <w:vertAlign w:val="superscript"/>
    </w:rPr>
  </w:style>
  <w:style w:type="character" w:styleId="Seitenzahl">
    <w:name w:val="page number"/>
    <w:basedOn w:val="Absatz-Standardschriftart"/>
    <w:uiPriority w:val="99"/>
    <w:semiHidden/>
    <w:unhideWhenUsed/>
    <w:rsid w:val="008C4292"/>
  </w:style>
  <w:style w:type="character" w:styleId="Zeilennummer">
    <w:name w:val="line number"/>
    <w:basedOn w:val="Absatz-Standardschriftart"/>
    <w:uiPriority w:val="99"/>
    <w:semiHidden/>
    <w:unhideWhenUsed/>
    <w:rsid w:val="008C4292"/>
  </w:style>
  <w:style w:type="paragraph" w:styleId="Umschlagabsenderadresse">
    <w:name w:val="envelope return"/>
    <w:basedOn w:val="Standard"/>
    <w:uiPriority w:val="99"/>
    <w:semiHidden/>
    <w:unhideWhenUsed/>
    <w:rsid w:val="008C429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C4292"/>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8C4292"/>
    <w:pPr>
      <w:spacing w:after="0"/>
    </w:pPr>
  </w:style>
  <w:style w:type="paragraph" w:styleId="Index1">
    <w:name w:val="index 1"/>
    <w:basedOn w:val="Standard"/>
    <w:next w:val="Standard"/>
    <w:autoRedefine/>
    <w:uiPriority w:val="99"/>
    <w:semiHidden/>
    <w:unhideWhenUsed/>
    <w:rsid w:val="008C4292"/>
    <w:pPr>
      <w:spacing w:after="0" w:line="240" w:lineRule="auto"/>
      <w:ind w:left="220" w:hanging="220"/>
    </w:pPr>
  </w:style>
  <w:style w:type="paragraph" w:styleId="Indexberschrift">
    <w:name w:val="index heading"/>
    <w:basedOn w:val="Standard"/>
    <w:next w:val="Index1"/>
    <w:uiPriority w:val="99"/>
    <w:semiHidden/>
    <w:unhideWhenUsed/>
    <w:rsid w:val="008C4292"/>
    <w:rPr>
      <w:rFonts w:asciiTheme="majorHAnsi" w:eastAsiaTheme="majorEastAsia" w:hAnsiTheme="majorHAnsi" w:cstheme="majorBidi"/>
      <w:b/>
      <w:bCs/>
    </w:rPr>
  </w:style>
  <w:style w:type="paragraph" w:styleId="Standardeinzug">
    <w:name w:val="Normal Indent"/>
    <w:basedOn w:val="Standard"/>
    <w:uiPriority w:val="99"/>
    <w:semiHidden/>
    <w:unhideWhenUsed/>
    <w:rsid w:val="008C4292"/>
    <w:pPr>
      <w:ind w:left="708"/>
    </w:pPr>
  </w:style>
  <w:style w:type="paragraph" w:styleId="Verzeichnis9">
    <w:name w:val="toc 9"/>
    <w:basedOn w:val="Standard"/>
    <w:next w:val="Standard"/>
    <w:autoRedefine/>
    <w:uiPriority w:val="39"/>
    <w:semiHidden/>
    <w:unhideWhenUsed/>
    <w:rsid w:val="008C4292"/>
    <w:pPr>
      <w:spacing w:after="100"/>
      <w:ind w:left="1760"/>
    </w:pPr>
  </w:style>
  <w:style w:type="paragraph" w:styleId="Verzeichnis8">
    <w:name w:val="toc 8"/>
    <w:basedOn w:val="Standard"/>
    <w:next w:val="Standard"/>
    <w:autoRedefine/>
    <w:uiPriority w:val="39"/>
    <w:semiHidden/>
    <w:unhideWhenUsed/>
    <w:rsid w:val="008C4292"/>
    <w:pPr>
      <w:spacing w:after="100"/>
      <w:ind w:left="1540"/>
    </w:pPr>
  </w:style>
  <w:style w:type="paragraph" w:styleId="Verzeichnis7">
    <w:name w:val="toc 7"/>
    <w:basedOn w:val="Standard"/>
    <w:next w:val="Standard"/>
    <w:autoRedefine/>
    <w:uiPriority w:val="39"/>
    <w:semiHidden/>
    <w:unhideWhenUsed/>
    <w:rsid w:val="008C4292"/>
    <w:pPr>
      <w:spacing w:after="100"/>
      <w:ind w:left="1320"/>
    </w:pPr>
  </w:style>
  <w:style w:type="paragraph" w:styleId="Verzeichnis6">
    <w:name w:val="toc 6"/>
    <w:basedOn w:val="Standard"/>
    <w:next w:val="Standard"/>
    <w:autoRedefine/>
    <w:uiPriority w:val="39"/>
    <w:semiHidden/>
    <w:unhideWhenUsed/>
    <w:rsid w:val="008C4292"/>
    <w:pPr>
      <w:spacing w:after="100"/>
      <w:ind w:left="1100"/>
    </w:pPr>
  </w:style>
  <w:style w:type="paragraph" w:styleId="Verzeichnis5">
    <w:name w:val="toc 5"/>
    <w:basedOn w:val="Standard"/>
    <w:next w:val="Standard"/>
    <w:autoRedefine/>
    <w:uiPriority w:val="39"/>
    <w:semiHidden/>
    <w:unhideWhenUsed/>
    <w:rsid w:val="008C4292"/>
    <w:pPr>
      <w:spacing w:after="100"/>
      <w:ind w:left="880"/>
    </w:pPr>
  </w:style>
  <w:style w:type="paragraph" w:styleId="Verzeichnis4">
    <w:name w:val="toc 4"/>
    <w:basedOn w:val="Standard"/>
    <w:next w:val="Standard"/>
    <w:autoRedefine/>
    <w:uiPriority w:val="39"/>
    <w:semiHidden/>
    <w:unhideWhenUsed/>
    <w:rsid w:val="008C4292"/>
    <w:pPr>
      <w:spacing w:after="100"/>
      <w:ind w:left="660"/>
    </w:pPr>
  </w:style>
  <w:style w:type="paragraph" w:styleId="Index9">
    <w:name w:val="index 9"/>
    <w:basedOn w:val="Standard"/>
    <w:next w:val="Standard"/>
    <w:autoRedefine/>
    <w:uiPriority w:val="99"/>
    <w:semiHidden/>
    <w:unhideWhenUsed/>
    <w:rsid w:val="008C4292"/>
    <w:pPr>
      <w:spacing w:after="0" w:line="240" w:lineRule="auto"/>
      <w:ind w:left="1980" w:hanging="220"/>
    </w:pPr>
  </w:style>
  <w:style w:type="paragraph" w:styleId="Index8">
    <w:name w:val="index 8"/>
    <w:basedOn w:val="Standard"/>
    <w:next w:val="Standard"/>
    <w:autoRedefine/>
    <w:uiPriority w:val="99"/>
    <w:semiHidden/>
    <w:unhideWhenUsed/>
    <w:rsid w:val="008C4292"/>
    <w:pPr>
      <w:spacing w:after="0" w:line="240" w:lineRule="auto"/>
      <w:ind w:left="1760" w:hanging="220"/>
    </w:pPr>
  </w:style>
  <w:style w:type="paragraph" w:styleId="Index7">
    <w:name w:val="index 7"/>
    <w:basedOn w:val="Standard"/>
    <w:next w:val="Standard"/>
    <w:autoRedefine/>
    <w:uiPriority w:val="99"/>
    <w:semiHidden/>
    <w:unhideWhenUsed/>
    <w:rsid w:val="008C4292"/>
    <w:pPr>
      <w:spacing w:after="0" w:line="240" w:lineRule="auto"/>
      <w:ind w:left="1540" w:hanging="220"/>
    </w:pPr>
  </w:style>
  <w:style w:type="paragraph" w:styleId="Index6">
    <w:name w:val="index 6"/>
    <w:basedOn w:val="Standard"/>
    <w:next w:val="Standard"/>
    <w:autoRedefine/>
    <w:uiPriority w:val="99"/>
    <w:semiHidden/>
    <w:unhideWhenUsed/>
    <w:rsid w:val="008C4292"/>
    <w:pPr>
      <w:spacing w:after="0" w:line="240" w:lineRule="auto"/>
      <w:ind w:left="1320" w:hanging="220"/>
    </w:pPr>
  </w:style>
  <w:style w:type="paragraph" w:styleId="Index5">
    <w:name w:val="index 5"/>
    <w:basedOn w:val="Standard"/>
    <w:next w:val="Standard"/>
    <w:autoRedefine/>
    <w:uiPriority w:val="99"/>
    <w:semiHidden/>
    <w:unhideWhenUsed/>
    <w:rsid w:val="008C4292"/>
    <w:pPr>
      <w:spacing w:after="0" w:line="240" w:lineRule="auto"/>
      <w:ind w:left="1100" w:hanging="220"/>
    </w:pPr>
  </w:style>
  <w:style w:type="paragraph" w:styleId="Index4">
    <w:name w:val="index 4"/>
    <w:basedOn w:val="Standard"/>
    <w:next w:val="Standard"/>
    <w:autoRedefine/>
    <w:uiPriority w:val="99"/>
    <w:semiHidden/>
    <w:unhideWhenUsed/>
    <w:rsid w:val="008C4292"/>
    <w:pPr>
      <w:spacing w:after="0" w:line="240" w:lineRule="auto"/>
      <w:ind w:left="880" w:hanging="220"/>
    </w:pPr>
  </w:style>
  <w:style w:type="paragraph" w:styleId="Index3">
    <w:name w:val="index 3"/>
    <w:basedOn w:val="Standard"/>
    <w:next w:val="Standard"/>
    <w:autoRedefine/>
    <w:uiPriority w:val="99"/>
    <w:semiHidden/>
    <w:unhideWhenUsed/>
    <w:rsid w:val="008C4292"/>
    <w:pPr>
      <w:spacing w:after="0" w:line="240" w:lineRule="auto"/>
      <w:ind w:left="660" w:hanging="220"/>
    </w:pPr>
  </w:style>
  <w:style w:type="paragraph" w:styleId="Index2">
    <w:name w:val="index 2"/>
    <w:basedOn w:val="Standard"/>
    <w:next w:val="Standard"/>
    <w:autoRedefine/>
    <w:uiPriority w:val="99"/>
    <w:semiHidden/>
    <w:unhideWhenUsed/>
    <w:rsid w:val="008C4292"/>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928909">
      <w:bodyDiv w:val="1"/>
      <w:marLeft w:val="0"/>
      <w:marRight w:val="0"/>
      <w:marTop w:val="0"/>
      <w:marBottom w:val="0"/>
      <w:divBdr>
        <w:top w:val="none" w:sz="0" w:space="0" w:color="auto"/>
        <w:left w:val="none" w:sz="0" w:space="0" w:color="auto"/>
        <w:bottom w:val="none" w:sz="0" w:space="0" w:color="auto"/>
        <w:right w:val="none" w:sz="0" w:space="0" w:color="auto"/>
      </w:divBdr>
    </w:div>
    <w:div w:id="868956115">
      <w:bodyDiv w:val="1"/>
      <w:marLeft w:val="0"/>
      <w:marRight w:val="0"/>
      <w:marTop w:val="0"/>
      <w:marBottom w:val="0"/>
      <w:divBdr>
        <w:top w:val="none" w:sz="0" w:space="0" w:color="auto"/>
        <w:left w:val="none" w:sz="0" w:space="0" w:color="auto"/>
        <w:bottom w:val="none" w:sz="0" w:space="0" w:color="auto"/>
        <w:right w:val="none" w:sz="0" w:space="0" w:color="auto"/>
      </w:divBdr>
    </w:div>
    <w:div w:id="917246369">
      <w:bodyDiv w:val="1"/>
      <w:marLeft w:val="0"/>
      <w:marRight w:val="0"/>
      <w:marTop w:val="0"/>
      <w:marBottom w:val="0"/>
      <w:divBdr>
        <w:top w:val="none" w:sz="0" w:space="0" w:color="auto"/>
        <w:left w:val="none" w:sz="0" w:space="0" w:color="auto"/>
        <w:bottom w:val="none" w:sz="0" w:space="0" w:color="auto"/>
        <w:right w:val="none" w:sz="0" w:space="0" w:color="auto"/>
      </w:divBdr>
    </w:div>
    <w:div w:id="1389911919">
      <w:bodyDiv w:val="1"/>
      <w:marLeft w:val="0"/>
      <w:marRight w:val="0"/>
      <w:marTop w:val="0"/>
      <w:marBottom w:val="0"/>
      <w:divBdr>
        <w:top w:val="none" w:sz="0" w:space="0" w:color="auto"/>
        <w:left w:val="none" w:sz="0" w:space="0" w:color="auto"/>
        <w:bottom w:val="none" w:sz="0" w:space="0" w:color="auto"/>
        <w:right w:val="none" w:sz="0" w:space="0" w:color="auto"/>
      </w:divBdr>
    </w:div>
    <w:div w:id="1418792781">
      <w:bodyDiv w:val="1"/>
      <w:marLeft w:val="0"/>
      <w:marRight w:val="0"/>
      <w:marTop w:val="0"/>
      <w:marBottom w:val="0"/>
      <w:divBdr>
        <w:top w:val="none" w:sz="0" w:space="0" w:color="auto"/>
        <w:left w:val="none" w:sz="0" w:space="0" w:color="auto"/>
        <w:bottom w:val="none" w:sz="0" w:space="0" w:color="auto"/>
        <w:right w:val="none" w:sz="0" w:space="0" w:color="auto"/>
      </w:divBdr>
    </w:div>
    <w:div w:id="1633369240">
      <w:bodyDiv w:val="1"/>
      <w:marLeft w:val="0"/>
      <w:marRight w:val="0"/>
      <w:marTop w:val="0"/>
      <w:marBottom w:val="0"/>
      <w:divBdr>
        <w:top w:val="none" w:sz="0" w:space="0" w:color="auto"/>
        <w:left w:val="none" w:sz="0" w:space="0" w:color="auto"/>
        <w:bottom w:val="none" w:sz="0" w:space="0" w:color="auto"/>
        <w:right w:val="none" w:sz="0" w:space="0" w:color="auto"/>
      </w:divBdr>
    </w:div>
    <w:div w:id="1823620198">
      <w:bodyDiv w:val="1"/>
      <w:marLeft w:val="0"/>
      <w:marRight w:val="0"/>
      <w:marTop w:val="0"/>
      <w:marBottom w:val="0"/>
      <w:divBdr>
        <w:top w:val="none" w:sz="0" w:space="0" w:color="auto"/>
        <w:left w:val="none" w:sz="0" w:space="0" w:color="auto"/>
        <w:bottom w:val="none" w:sz="0" w:space="0" w:color="auto"/>
        <w:right w:val="none" w:sz="0" w:space="0" w:color="auto"/>
      </w:divBdr>
    </w:div>
    <w:div w:id="1955869128">
      <w:bodyDiv w:val="1"/>
      <w:marLeft w:val="0"/>
      <w:marRight w:val="0"/>
      <w:marTop w:val="0"/>
      <w:marBottom w:val="0"/>
      <w:divBdr>
        <w:top w:val="none" w:sz="0" w:space="0" w:color="auto"/>
        <w:left w:val="none" w:sz="0" w:space="0" w:color="auto"/>
        <w:bottom w:val="none" w:sz="0" w:space="0" w:color="auto"/>
        <w:right w:val="none" w:sz="0" w:space="0" w:color="auto"/>
      </w:divBdr>
    </w:div>
    <w:div w:id="2030174846">
      <w:bodyDiv w:val="1"/>
      <w:marLeft w:val="0"/>
      <w:marRight w:val="0"/>
      <w:marTop w:val="0"/>
      <w:marBottom w:val="0"/>
      <w:divBdr>
        <w:top w:val="none" w:sz="0" w:space="0" w:color="auto"/>
        <w:left w:val="none" w:sz="0" w:space="0" w:color="auto"/>
        <w:bottom w:val="none" w:sz="0" w:space="0" w:color="auto"/>
        <w:right w:val="none" w:sz="0" w:space="0" w:color="auto"/>
      </w:divBdr>
    </w:div>
    <w:div w:id="2035230147">
      <w:bodyDiv w:val="1"/>
      <w:marLeft w:val="0"/>
      <w:marRight w:val="0"/>
      <w:marTop w:val="0"/>
      <w:marBottom w:val="0"/>
      <w:divBdr>
        <w:top w:val="none" w:sz="0" w:space="0" w:color="auto"/>
        <w:left w:val="none" w:sz="0" w:space="0" w:color="auto"/>
        <w:bottom w:val="none" w:sz="0" w:space="0" w:color="auto"/>
        <w:right w:val="none" w:sz="0" w:space="0" w:color="auto"/>
      </w:divBdr>
    </w:div>
    <w:div w:id="2109933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6.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2.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1074FFEC-FF31-40E7-8613-1C3A0EE989AE}"/>
      </w:docPartPr>
      <w:docPartBody>
        <w:p w:rsidR="00000000" w:rsidRDefault="00000000">
          <w:r w:rsidRPr="006B7BF5">
            <w:rPr>
              <w:rStyle w:val="Platzhaltertext"/>
            </w:rPr>
            <w:t>Klicken oder tippen Sie hier, um Text einzugeben.</w:t>
          </w:r>
        </w:p>
      </w:docPartBody>
    </w:docPart>
    <w:docPart>
      <w:docPartPr>
        <w:name w:val="55F87C56774149E7AF5B68BC75D318DD"/>
        <w:category>
          <w:name w:val="Allgemein"/>
          <w:gallery w:val="placeholder"/>
        </w:category>
        <w:types>
          <w:type w:val="bbPlcHdr"/>
        </w:types>
        <w:behaviors>
          <w:behavior w:val="content"/>
        </w:behaviors>
        <w:guid w:val="{318031CF-3CFE-4AC4-9E33-81B09759213E}"/>
      </w:docPartPr>
      <w:docPartBody>
        <w:p w:rsidR="00000000" w:rsidRDefault="00000000">
          <w:pPr>
            <w:pStyle w:val="55F87C56774149E7AF5B68BC75D318DD"/>
          </w:pPr>
          <w:r w:rsidRPr="006B7BF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2C4DDC"/>
    <w:rsid w:val="002C4D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494B4F6EF72D4104AB163520D5105489">
    <w:name w:val="494B4F6EF72D4104AB163520D5105489"/>
    <w:rPr>
      <w:lang w:val="de-DE" w:eastAsia="de-DE"/>
    </w:rPr>
  </w:style>
  <w:style w:type="paragraph" w:customStyle="1" w:styleId="55F87C56774149E7AF5B68BC75D318DD">
    <w:name w:val="55F87C56774149E7AF5B68BC75D318DD"/>
    <w:rPr>
      <w:lang w:val="de-DE" w:eastAsia="de-DE"/>
    </w:rPr>
  </w:style>
  <w:style w:type="paragraph" w:customStyle="1" w:styleId="4DD2B3C58C0948038C0E804ADBA2779B">
    <w:name w:val="4DD2B3C58C0948038C0E804ADBA2779B"/>
    <w:rPr>
      <w:lang w:val="de-DE" w:eastAsia="de-DE"/>
    </w:rPr>
  </w:style>
  <w:style w:type="paragraph" w:customStyle="1" w:styleId="CEEBF29FE0FB46F6A7607741C91CD7B7">
    <w:name w:val="CEEBF29FE0FB46F6A7607741C91CD7B7"/>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EEECE-AD11-43FA-BE4A-93BC08358167}">
  <ds:schemaRefs>
    <ds:schemaRef ds:uri="http://schemas.openxmlformats.org/officeDocument/2006/bibliography"/>
  </ds:schemaRefs>
</ds:datastoreItem>
</file>

<file path=customXml/itemProps2.xml><?xml version="1.0" encoding="utf-8"?>
<ds:datastoreItem xmlns:ds="http://schemas.openxmlformats.org/officeDocument/2006/customXml" ds:itemID="{589EEECE-AD11-43FA-BE4A-93BC08358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469</Words>
  <Characters>110056</Characters>
  <Application>Microsoft Office Word</Application>
  <DocSecurity>4</DocSecurity>
  <Lines>917</Lines>
  <Paragraphs>254</Paragraphs>
  <ScaleCrop>false</ScaleCrop>
  <Company/>
  <LinksUpToDate>false</LinksUpToDate>
  <CharactersWithSpaces>127271</CharactersWithSpaces>
  <SharedDoc>false</SharedDoc>
  <HLinks>
    <vt:vector size="288" baseType="variant">
      <vt:variant>
        <vt:i4>1441840</vt:i4>
      </vt:variant>
      <vt:variant>
        <vt:i4>290</vt:i4>
      </vt:variant>
      <vt:variant>
        <vt:i4>0</vt:i4>
      </vt:variant>
      <vt:variant>
        <vt:i4>5</vt:i4>
      </vt:variant>
      <vt:variant>
        <vt:lpwstr/>
      </vt:variant>
      <vt:variant>
        <vt:lpwstr>_Toc42725869</vt:lpwstr>
      </vt:variant>
      <vt:variant>
        <vt:i4>1507376</vt:i4>
      </vt:variant>
      <vt:variant>
        <vt:i4>284</vt:i4>
      </vt:variant>
      <vt:variant>
        <vt:i4>0</vt:i4>
      </vt:variant>
      <vt:variant>
        <vt:i4>5</vt:i4>
      </vt:variant>
      <vt:variant>
        <vt:lpwstr/>
      </vt:variant>
      <vt:variant>
        <vt:lpwstr>_Toc42725868</vt:lpwstr>
      </vt:variant>
      <vt:variant>
        <vt:i4>1572912</vt:i4>
      </vt:variant>
      <vt:variant>
        <vt:i4>278</vt:i4>
      </vt:variant>
      <vt:variant>
        <vt:i4>0</vt:i4>
      </vt:variant>
      <vt:variant>
        <vt:i4>5</vt:i4>
      </vt:variant>
      <vt:variant>
        <vt:lpwstr/>
      </vt:variant>
      <vt:variant>
        <vt:lpwstr>_Toc42725867</vt:lpwstr>
      </vt:variant>
      <vt:variant>
        <vt:i4>1638448</vt:i4>
      </vt:variant>
      <vt:variant>
        <vt:i4>272</vt:i4>
      </vt:variant>
      <vt:variant>
        <vt:i4>0</vt:i4>
      </vt:variant>
      <vt:variant>
        <vt:i4>5</vt:i4>
      </vt:variant>
      <vt:variant>
        <vt:lpwstr/>
      </vt:variant>
      <vt:variant>
        <vt:lpwstr>_Toc42725866</vt:lpwstr>
      </vt:variant>
      <vt:variant>
        <vt:i4>1703984</vt:i4>
      </vt:variant>
      <vt:variant>
        <vt:i4>266</vt:i4>
      </vt:variant>
      <vt:variant>
        <vt:i4>0</vt:i4>
      </vt:variant>
      <vt:variant>
        <vt:i4>5</vt:i4>
      </vt:variant>
      <vt:variant>
        <vt:lpwstr/>
      </vt:variant>
      <vt:variant>
        <vt:lpwstr>_Toc42725865</vt:lpwstr>
      </vt:variant>
      <vt:variant>
        <vt:i4>1769520</vt:i4>
      </vt:variant>
      <vt:variant>
        <vt:i4>260</vt:i4>
      </vt:variant>
      <vt:variant>
        <vt:i4>0</vt:i4>
      </vt:variant>
      <vt:variant>
        <vt:i4>5</vt:i4>
      </vt:variant>
      <vt:variant>
        <vt:lpwstr/>
      </vt:variant>
      <vt:variant>
        <vt:lpwstr>_Toc42725864</vt:lpwstr>
      </vt:variant>
      <vt:variant>
        <vt:i4>1835056</vt:i4>
      </vt:variant>
      <vt:variant>
        <vt:i4>254</vt:i4>
      </vt:variant>
      <vt:variant>
        <vt:i4>0</vt:i4>
      </vt:variant>
      <vt:variant>
        <vt:i4>5</vt:i4>
      </vt:variant>
      <vt:variant>
        <vt:lpwstr/>
      </vt:variant>
      <vt:variant>
        <vt:lpwstr>_Toc42725863</vt:lpwstr>
      </vt:variant>
      <vt:variant>
        <vt:i4>1900592</vt:i4>
      </vt:variant>
      <vt:variant>
        <vt:i4>248</vt:i4>
      </vt:variant>
      <vt:variant>
        <vt:i4>0</vt:i4>
      </vt:variant>
      <vt:variant>
        <vt:i4>5</vt:i4>
      </vt:variant>
      <vt:variant>
        <vt:lpwstr/>
      </vt:variant>
      <vt:variant>
        <vt:lpwstr>_Toc42725862</vt:lpwstr>
      </vt:variant>
      <vt:variant>
        <vt:i4>1966128</vt:i4>
      </vt:variant>
      <vt:variant>
        <vt:i4>242</vt:i4>
      </vt:variant>
      <vt:variant>
        <vt:i4>0</vt:i4>
      </vt:variant>
      <vt:variant>
        <vt:i4>5</vt:i4>
      </vt:variant>
      <vt:variant>
        <vt:lpwstr/>
      </vt:variant>
      <vt:variant>
        <vt:lpwstr>_Toc42725861</vt:lpwstr>
      </vt:variant>
      <vt:variant>
        <vt:i4>2031664</vt:i4>
      </vt:variant>
      <vt:variant>
        <vt:i4>236</vt:i4>
      </vt:variant>
      <vt:variant>
        <vt:i4>0</vt:i4>
      </vt:variant>
      <vt:variant>
        <vt:i4>5</vt:i4>
      </vt:variant>
      <vt:variant>
        <vt:lpwstr/>
      </vt:variant>
      <vt:variant>
        <vt:lpwstr>_Toc42725860</vt:lpwstr>
      </vt:variant>
      <vt:variant>
        <vt:i4>1441843</vt:i4>
      </vt:variant>
      <vt:variant>
        <vt:i4>230</vt:i4>
      </vt:variant>
      <vt:variant>
        <vt:i4>0</vt:i4>
      </vt:variant>
      <vt:variant>
        <vt:i4>5</vt:i4>
      </vt:variant>
      <vt:variant>
        <vt:lpwstr/>
      </vt:variant>
      <vt:variant>
        <vt:lpwstr>_Toc42725859</vt:lpwstr>
      </vt:variant>
      <vt:variant>
        <vt:i4>1507379</vt:i4>
      </vt:variant>
      <vt:variant>
        <vt:i4>224</vt:i4>
      </vt:variant>
      <vt:variant>
        <vt:i4>0</vt:i4>
      </vt:variant>
      <vt:variant>
        <vt:i4>5</vt:i4>
      </vt:variant>
      <vt:variant>
        <vt:lpwstr/>
      </vt:variant>
      <vt:variant>
        <vt:lpwstr>_Toc42725858</vt:lpwstr>
      </vt:variant>
      <vt:variant>
        <vt:i4>1572915</vt:i4>
      </vt:variant>
      <vt:variant>
        <vt:i4>218</vt:i4>
      </vt:variant>
      <vt:variant>
        <vt:i4>0</vt:i4>
      </vt:variant>
      <vt:variant>
        <vt:i4>5</vt:i4>
      </vt:variant>
      <vt:variant>
        <vt:lpwstr/>
      </vt:variant>
      <vt:variant>
        <vt:lpwstr>_Toc42725857</vt:lpwstr>
      </vt:variant>
      <vt:variant>
        <vt:i4>1638451</vt:i4>
      </vt:variant>
      <vt:variant>
        <vt:i4>212</vt:i4>
      </vt:variant>
      <vt:variant>
        <vt:i4>0</vt:i4>
      </vt:variant>
      <vt:variant>
        <vt:i4>5</vt:i4>
      </vt:variant>
      <vt:variant>
        <vt:lpwstr/>
      </vt:variant>
      <vt:variant>
        <vt:lpwstr>_Toc42725856</vt:lpwstr>
      </vt:variant>
      <vt:variant>
        <vt:i4>1703987</vt:i4>
      </vt:variant>
      <vt:variant>
        <vt:i4>203</vt:i4>
      </vt:variant>
      <vt:variant>
        <vt:i4>0</vt:i4>
      </vt:variant>
      <vt:variant>
        <vt:i4>5</vt:i4>
      </vt:variant>
      <vt:variant>
        <vt:lpwstr/>
      </vt:variant>
      <vt:variant>
        <vt:lpwstr>_Toc42725855</vt:lpwstr>
      </vt:variant>
      <vt:variant>
        <vt:i4>1769523</vt:i4>
      </vt:variant>
      <vt:variant>
        <vt:i4>197</vt:i4>
      </vt:variant>
      <vt:variant>
        <vt:i4>0</vt:i4>
      </vt:variant>
      <vt:variant>
        <vt:i4>5</vt:i4>
      </vt:variant>
      <vt:variant>
        <vt:lpwstr/>
      </vt:variant>
      <vt:variant>
        <vt:lpwstr>_Toc42725854</vt:lpwstr>
      </vt:variant>
      <vt:variant>
        <vt:i4>1835059</vt:i4>
      </vt:variant>
      <vt:variant>
        <vt:i4>191</vt:i4>
      </vt:variant>
      <vt:variant>
        <vt:i4>0</vt:i4>
      </vt:variant>
      <vt:variant>
        <vt:i4>5</vt:i4>
      </vt:variant>
      <vt:variant>
        <vt:lpwstr/>
      </vt:variant>
      <vt:variant>
        <vt:lpwstr>_Toc42725853</vt:lpwstr>
      </vt:variant>
      <vt:variant>
        <vt:i4>1900595</vt:i4>
      </vt:variant>
      <vt:variant>
        <vt:i4>185</vt:i4>
      </vt:variant>
      <vt:variant>
        <vt:i4>0</vt:i4>
      </vt:variant>
      <vt:variant>
        <vt:i4>5</vt:i4>
      </vt:variant>
      <vt:variant>
        <vt:lpwstr/>
      </vt:variant>
      <vt:variant>
        <vt:lpwstr>_Toc42725852</vt:lpwstr>
      </vt:variant>
      <vt:variant>
        <vt:i4>1966131</vt:i4>
      </vt:variant>
      <vt:variant>
        <vt:i4>179</vt:i4>
      </vt:variant>
      <vt:variant>
        <vt:i4>0</vt:i4>
      </vt:variant>
      <vt:variant>
        <vt:i4>5</vt:i4>
      </vt:variant>
      <vt:variant>
        <vt:lpwstr/>
      </vt:variant>
      <vt:variant>
        <vt:lpwstr>_Toc42725851</vt:lpwstr>
      </vt:variant>
      <vt:variant>
        <vt:i4>2031667</vt:i4>
      </vt:variant>
      <vt:variant>
        <vt:i4>170</vt:i4>
      </vt:variant>
      <vt:variant>
        <vt:i4>0</vt:i4>
      </vt:variant>
      <vt:variant>
        <vt:i4>5</vt:i4>
      </vt:variant>
      <vt:variant>
        <vt:lpwstr/>
      </vt:variant>
      <vt:variant>
        <vt:lpwstr>_Toc42725850</vt:lpwstr>
      </vt:variant>
      <vt:variant>
        <vt:i4>1441842</vt:i4>
      </vt:variant>
      <vt:variant>
        <vt:i4>164</vt:i4>
      </vt:variant>
      <vt:variant>
        <vt:i4>0</vt:i4>
      </vt:variant>
      <vt:variant>
        <vt:i4>5</vt:i4>
      </vt:variant>
      <vt:variant>
        <vt:lpwstr/>
      </vt:variant>
      <vt:variant>
        <vt:lpwstr>_Toc42725849</vt:lpwstr>
      </vt:variant>
      <vt:variant>
        <vt:i4>1507378</vt:i4>
      </vt:variant>
      <vt:variant>
        <vt:i4>158</vt:i4>
      </vt:variant>
      <vt:variant>
        <vt:i4>0</vt:i4>
      </vt:variant>
      <vt:variant>
        <vt:i4>5</vt:i4>
      </vt:variant>
      <vt:variant>
        <vt:lpwstr/>
      </vt:variant>
      <vt:variant>
        <vt:lpwstr>_Toc42725848</vt:lpwstr>
      </vt:variant>
      <vt:variant>
        <vt:i4>1572914</vt:i4>
      </vt:variant>
      <vt:variant>
        <vt:i4>152</vt:i4>
      </vt:variant>
      <vt:variant>
        <vt:i4>0</vt:i4>
      </vt:variant>
      <vt:variant>
        <vt:i4>5</vt:i4>
      </vt:variant>
      <vt:variant>
        <vt:lpwstr/>
      </vt:variant>
      <vt:variant>
        <vt:lpwstr>_Toc42725847</vt:lpwstr>
      </vt:variant>
      <vt:variant>
        <vt:i4>1638450</vt:i4>
      </vt:variant>
      <vt:variant>
        <vt:i4>146</vt:i4>
      </vt:variant>
      <vt:variant>
        <vt:i4>0</vt:i4>
      </vt:variant>
      <vt:variant>
        <vt:i4>5</vt:i4>
      </vt:variant>
      <vt:variant>
        <vt:lpwstr/>
      </vt:variant>
      <vt:variant>
        <vt:lpwstr>_Toc42725846</vt:lpwstr>
      </vt:variant>
      <vt:variant>
        <vt:i4>1703986</vt:i4>
      </vt:variant>
      <vt:variant>
        <vt:i4>140</vt:i4>
      </vt:variant>
      <vt:variant>
        <vt:i4>0</vt:i4>
      </vt:variant>
      <vt:variant>
        <vt:i4>5</vt:i4>
      </vt:variant>
      <vt:variant>
        <vt:lpwstr/>
      </vt:variant>
      <vt:variant>
        <vt:lpwstr>_Toc42725845</vt:lpwstr>
      </vt:variant>
      <vt:variant>
        <vt:i4>1769522</vt:i4>
      </vt:variant>
      <vt:variant>
        <vt:i4>134</vt:i4>
      </vt:variant>
      <vt:variant>
        <vt:i4>0</vt:i4>
      </vt:variant>
      <vt:variant>
        <vt:i4>5</vt:i4>
      </vt:variant>
      <vt:variant>
        <vt:lpwstr/>
      </vt:variant>
      <vt:variant>
        <vt:lpwstr>_Toc42725844</vt:lpwstr>
      </vt:variant>
      <vt:variant>
        <vt:i4>1835058</vt:i4>
      </vt:variant>
      <vt:variant>
        <vt:i4>128</vt:i4>
      </vt:variant>
      <vt:variant>
        <vt:i4>0</vt:i4>
      </vt:variant>
      <vt:variant>
        <vt:i4>5</vt:i4>
      </vt:variant>
      <vt:variant>
        <vt:lpwstr/>
      </vt:variant>
      <vt:variant>
        <vt:lpwstr>_Toc42725843</vt:lpwstr>
      </vt:variant>
      <vt:variant>
        <vt:i4>1900594</vt:i4>
      </vt:variant>
      <vt:variant>
        <vt:i4>122</vt:i4>
      </vt:variant>
      <vt:variant>
        <vt:i4>0</vt:i4>
      </vt:variant>
      <vt:variant>
        <vt:i4>5</vt:i4>
      </vt:variant>
      <vt:variant>
        <vt:lpwstr/>
      </vt:variant>
      <vt:variant>
        <vt:lpwstr>_Toc42725842</vt:lpwstr>
      </vt:variant>
      <vt:variant>
        <vt:i4>1966130</vt:i4>
      </vt:variant>
      <vt:variant>
        <vt:i4>116</vt:i4>
      </vt:variant>
      <vt:variant>
        <vt:i4>0</vt:i4>
      </vt:variant>
      <vt:variant>
        <vt:i4>5</vt:i4>
      </vt:variant>
      <vt:variant>
        <vt:lpwstr/>
      </vt:variant>
      <vt:variant>
        <vt:lpwstr>_Toc42725841</vt:lpwstr>
      </vt:variant>
      <vt:variant>
        <vt:i4>2031666</vt:i4>
      </vt:variant>
      <vt:variant>
        <vt:i4>110</vt:i4>
      </vt:variant>
      <vt:variant>
        <vt:i4>0</vt:i4>
      </vt:variant>
      <vt:variant>
        <vt:i4>5</vt:i4>
      </vt:variant>
      <vt:variant>
        <vt:lpwstr/>
      </vt:variant>
      <vt:variant>
        <vt:lpwstr>_Toc42725840</vt:lpwstr>
      </vt:variant>
      <vt:variant>
        <vt:i4>1441845</vt:i4>
      </vt:variant>
      <vt:variant>
        <vt:i4>104</vt:i4>
      </vt:variant>
      <vt:variant>
        <vt:i4>0</vt:i4>
      </vt:variant>
      <vt:variant>
        <vt:i4>5</vt:i4>
      </vt:variant>
      <vt:variant>
        <vt:lpwstr/>
      </vt:variant>
      <vt:variant>
        <vt:lpwstr>_Toc42725839</vt:lpwstr>
      </vt:variant>
      <vt:variant>
        <vt:i4>1507381</vt:i4>
      </vt:variant>
      <vt:variant>
        <vt:i4>98</vt:i4>
      </vt:variant>
      <vt:variant>
        <vt:i4>0</vt:i4>
      </vt:variant>
      <vt:variant>
        <vt:i4>5</vt:i4>
      </vt:variant>
      <vt:variant>
        <vt:lpwstr/>
      </vt:variant>
      <vt:variant>
        <vt:lpwstr>_Toc42725838</vt:lpwstr>
      </vt:variant>
      <vt:variant>
        <vt:i4>1572917</vt:i4>
      </vt:variant>
      <vt:variant>
        <vt:i4>92</vt:i4>
      </vt:variant>
      <vt:variant>
        <vt:i4>0</vt:i4>
      </vt:variant>
      <vt:variant>
        <vt:i4>5</vt:i4>
      </vt:variant>
      <vt:variant>
        <vt:lpwstr/>
      </vt:variant>
      <vt:variant>
        <vt:lpwstr>_Toc42725837</vt:lpwstr>
      </vt:variant>
      <vt:variant>
        <vt:i4>1638453</vt:i4>
      </vt:variant>
      <vt:variant>
        <vt:i4>86</vt:i4>
      </vt:variant>
      <vt:variant>
        <vt:i4>0</vt:i4>
      </vt:variant>
      <vt:variant>
        <vt:i4>5</vt:i4>
      </vt:variant>
      <vt:variant>
        <vt:lpwstr/>
      </vt:variant>
      <vt:variant>
        <vt:lpwstr>_Toc42725836</vt:lpwstr>
      </vt:variant>
      <vt:variant>
        <vt:i4>1703989</vt:i4>
      </vt:variant>
      <vt:variant>
        <vt:i4>80</vt:i4>
      </vt:variant>
      <vt:variant>
        <vt:i4>0</vt:i4>
      </vt:variant>
      <vt:variant>
        <vt:i4>5</vt:i4>
      </vt:variant>
      <vt:variant>
        <vt:lpwstr/>
      </vt:variant>
      <vt:variant>
        <vt:lpwstr>_Toc42725835</vt:lpwstr>
      </vt:variant>
      <vt:variant>
        <vt:i4>1769525</vt:i4>
      </vt:variant>
      <vt:variant>
        <vt:i4>74</vt:i4>
      </vt:variant>
      <vt:variant>
        <vt:i4>0</vt:i4>
      </vt:variant>
      <vt:variant>
        <vt:i4>5</vt:i4>
      </vt:variant>
      <vt:variant>
        <vt:lpwstr/>
      </vt:variant>
      <vt:variant>
        <vt:lpwstr>_Toc42725834</vt:lpwstr>
      </vt:variant>
      <vt:variant>
        <vt:i4>1835061</vt:i4>
      </vt:variant>
      <vt:variant>
        <vt:i4>68</vt:i4>
      </vt:variant>
      <vt:variant>
        <vt:i4>0</vt:i4>
      </vt:variant>
      <vt:variant>
        <vt:i4>5</vt:i4>
      </vt:variant>
      <vt:variant>
        <vt:lpwstr/>
      </vt:variant>
      <vt:variant>
        <vt:lpwstr>_Toc42725833</vt:lpwstr>
      </vt:variant>
      <vt:variant>
        <vt:i4>1900597</vt:i4>
      </vt:variant>
      <vt:variant>
        <vt:i4>62</vt:i4>
      </vt:variant>
      <vt:variant>
        <vt:i4>0</vt:i4>
      </vt:variant>
      <vt:variant>
        <vt:i4>5</vt:i4>
      </vt:variant>
      <vt:variant>
        <vt:lpwstr/>
      </vt:variant>
      <vt:variant>
        <vt:lpwstr>_Toc42725832</vt:lpwstr>
      </vt:variant>
      <vt:variant>
        <vt:i4>1966133</vt:i4>
      </vt:variant>
      <vt:variant>
        <vt:i4>56</vt:i4>
      </vt:variant>
      <vt:variant>
        <vt:i4>0</vt:i4>
      </vt:variant>
      <vt:variant>
        <vt:i4>5</vt:i4>
      </vt:variant>
      <vt:variant>
        <vt:lpwstr/>
      </vt:variant>
      <vt:variant>
        <vt:lpwstr>_Toc42725831</vt:lpwstr>
      </vt:variant>
      <vt:variant>
        <vt:i4>2031669</vt:i4>
      </vt:variant>
      <vt:variant>
        <vt:i4>50</vt:i4>
      </vt:variant>
      <vt:variant>
        <vt:i4>0</vt:i4>
      </vt:variant>
      <vt:variant>
        <vt:i4>5</vt:i4>
      </vt:variant>
      <vt:variant>
        <vt:lpwstr/>
      </vt:variant>
      <vt:variant>
        <vt:lpwstr>_Toc42725830</vt:lpwstr>
      </vt:variant>
      <vt:variant>
        <vt:i4>1441844</vt:i4>
      </vt:variant>
      <vt:variant>
        <vt:i4>44</vt:i4>
      </vt:variant>
      <vt:variant>
        <vt:i4>0</vt:i4>
      </vt:variant>
      <vt:variant>
        <vt:i4>5</vt:i4>
      </vt:variant>
      <vt:variant>
        <vt:lpwstr/>
      </vt:variant>
      <vt:variant>
        <vt:lpwstr>_Toc42725829</vt:lpwstr>
      </vt:variant>
      <vt:variant>
        <vt:i4>1507380</vt:i4>
      </vt:variant>
      <vt:variant>
        <vt:i4>38</vt:i4>
      </vt:variant>
      <vt:variant>
        <vt:i4>0</vt:i4>
      </vt:variant>
      <vt:variant>
        <vt:i4>5</vt:i4>
      </vt:variant>
      <vt:variant>
        <vt:lpwstr/>
      </vt:variant>
      <vt:variant>
        <vt:lpwstr>_Toc42725828</vt:lpwstr>
      </vt:variant>
      <vt:variant>
        <vt:i4>1572916</vt:i4>
      </vt:variant>
      <vt:variant>
        <vt:i4>32</vt:i4>
      </vt:variant>
      <vt:variant>
        <vt:i4>0</vt:i4>
      </vt:variant>
      <vt:variant>
        <vt:i4>5</vt:i4>
      </vt:variant>
      <vt:variant>
        <vt:lpwstr/>
      </vt:variant>
      <vt:variant>
        <vt:lpwstr>_Toc42725827</vt:lpwstr>
      </vt:variant>
      <vt:variant>
        <vt:i4>1638452</vt:i4>
      </vt:variant>
      <vt:variant>
        <vt:i4>26</vt:i4>
      </vt:variant>
      <vt:variant>
        <vt:i4>0</vt:i4>
      </vt:variant>
      <vt:variant>
        <vt:i4>5</vt:i4>
      </vt:variant>
      <vt:variant>
        <vt:lpwstr/>
      </vt:variant>
      <vt:variant>
        <vt:lpwstr>_Toc42725826</vt:lpwstr>
      </vt:variant>
      <vt:variant>
        <vt:i4>1703988</vt:i4>
      </vt:variant>
      <vt:variant>
        <vt:i4>20</vt:i4>
      </vt:variant>
      <vt:variant>
        <vt:i4>0</vt:i4>
      </vt:variant>
      <vt:variant>
        <vt:i4>5</vt:i4>
      </vt:variant>
      <vt:variant>
        <vt:lpwstr/>
      </vt:variant>
      <vt:variant>
        <vt:lpwstr>_Toc42725825</vt:lpwstr>
      </vt:variant>
      <vt:variant>
        <vt:i4>1769524</vt:i4>
      </vt:variant>
      <vt:variant>
        <vt:i4>14</vt:i4>
      </vt:variant>
      <vt:variant>
        <vt:i4>0</vt:i4>
      </vt:variant>
      <vt:variant>
        <vt:i4>5</vt:i4>
      </vt:variant>
      <vt:variant>
        <vt:lpwstr/>
      </vt:variant>
      <vt:variant>
        <vt:lpwstr>_Toc42725824</vt:lpwstr>
      </vt:variant>
      <vt:variant>
        <vt:i4>1835060</vt:i4>
      </vt:variant>
      <vt:variant>
        <vt:i4>8</vt:i4>
      </vt:variant>
      <vt:variant>
        <vt:i4>0</vt:i4>
      </vt:variant>
      <vt:variant>
        <vt:i4>5</vt:i4>
      </vt:variant>
      <vt:variant>
        <vt:lpwstr/>
      </vt:variant>
      <vt:variant>
        <vt:lpwstr>_Toc42725823</vt:lpwstr>
      </vt:variant>
      <vt:variant>
        <vt:i4>1900596</vt:i4>
      </vt:variant>
      <vt:variant>
        <vt:i4>2</vt:i4>
      </vt:variant>
      <vt:variant>
        <vt:i4>0</vt:i4>
      </vt:variant>
      <vt:variant>
        <vt:i4>5</vt:i4>
      </vt:variant>
      <vt:variant>
        <vt:lpwstr/>
      </vt:variant>
      <vt:variant>
        <vt:lpwstr>_Toc42725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Ulko</dc:creator>
  <cp:keywords/>
  <dc:description/>
  <cp:lastModifiedBy>Kevin W</cp:lastModifiedBy>
  <cp:revision>2442</cp:revision>
  <cp:lastPrinted>2020-06-10T21:55:00Z</cp:lastPrinted>
  <dcterms:created xsi:type="dcterms:W3CDTF">2020-06-04T18:01:00Z</dcterms:created>
  <dcterms:modified xsi:type="dcterms:W3CDTF">2020-06-1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6kp74fy3nredahl83qfks7bnkbnshjyjsnbghyvhg8ftoq; ProjectName=PDS</vt:lpwstr>
  </property>
  <property fmtid="{D5CDD505-2E9C-101B-9397-08002B2CF9AE}" pid="3" name="CitaviDocumentProperty_7">
    <vt:lpwstr>PDS</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0">
    <vt:lpwstr>9563ff4a-b601-4e5c-b658-cdca4023c4db</vt:lpwstr>
  </property>
  <property fmtid="{D5CDD505-2E9C-101B-9397-08002B2CF9AE}" pid="13" name="CitaviDocumentProperty_1">
    <vt:lpwstr>6.4.0.35</vt:lpwstr>
  </property>
  <property fmtid="{D5CDD505-2E9C-101B-9397-08002B2CF9AE}" pid="14" name="CitaviDocumentProperty_6">
    <vt:lpwstr>False</vt:lpwstr>
  </property>
</Properties>
</file>